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10421"/>
      </w:tblGrid>
      <w:tr w:rsidR="005263ED" w14:paraId="67E2CABE" w14:textId="77777777" w:rsidTr="002F16E1">
        <w:tc>
          <w:tcPr>
            <w:tcW w:w="10421" w:type="dxa"/>
            <w:shd w:val="clear" w:color="auto" w:fill="auto"/>
          </w:tcPr>
          <w:p w14:paraId="4450B955" w14:textId="77777777" w:rsidR="005263ED" w:rsidRPr="002F16E1" w:rsidRDefault="00196026" w:rsidP="002F16E1">
            <w:pPr>
              <w:jc w:val="center"/>
              <w:rPr>
                <w:b/>
                <w:sz w:val="18"/>
                <w:szCs w:val="18"/>
              </w:rPr>
            </w:pPr>
            <w:r w:rsidRPr="002F16E1">
              <w:rPr>
                <w:b/>
                <w:sz w:val="18"/>
                <w:szCs w:val="18"/>
              </w:rPr>
              <w:t>CRITICALLY APPRAISED TOPIC</w:t>
            </w:r>
          </w:p>
        </w:tc>
      </w:tr>
    </w:tbl>
    <w:p w14:paraId="0288C533"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2F16E1" w14:paraId="6A8AE38F" w14:textId="77777777" w:rsidTr="00AE6924">
        <w:trPr>
          <w:trHeight w:val="480"/>
        </w:trPr>
        <w:tc>
          <w:tcPr>
            <w:tcW w:w="10421" w:type="dxa"/>
            <w:shd w:val="clear" w:color="auto" w:fill="auto"/>
          </w:tcPr>
          <w:p w14:paraId="5401F7C3" w14:textId="0D5EA679" w:rsidR="008B5180" w:rsidRPr="00AE6924" w:rsidRDefault="00720C17" w:rsidP="002F16E1">
            <w:pPr>
              <w:spacing w:before="120" w:after="120"/>
              <w:rPr>
                <w:sz w:val="18"/>
                <w:szCs w:val="18"/>
              </w:rPr>
            </w:pPr>
            <w:r w:rsidRPr="00D93B4A">
              <w:rPr>
                <w:sz w:val="18"/>
                <w:szCs w:val="18"/>
              </w:rPr>
              <w:t xml:space="preserve">For a 66-year-old man with knee osteoarthritis, does internet based exercise prescription in conjunction with physical therapy result in a greater decrease </w:t>
            </w:r>
            <w:r w:rsidR="001425D8">
              <w:rPr>
                <w:sz w:val="18"/>
                <w:szCs w:val="18"/>
              </w:rPr>
              <w:t xml:space="preserve">in </w:t>
            </w:r>
            <w:r w:rsidRPr="00D93B4A">
              <w:rPr>
                <w:sz w:val="18"/>
                <w:szCs w:val="18"/>
              </w:rPr>
              <w:t>pain than physical therapy alone?</w:t>
            </w:r>
          </w:p>
        </w:tc>
      </w:tr>
    </w:tbl>
    <w:p w14:paraId="6D48CF1F"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2F16E1" w14:paraId="1431E79F" w14:textId="77777777" w:rsidTr="002F16E1">
        <w:tc>
          <w:tcPr>
            <w:tcW w:w="1908" w:type="dxa"/>
            <w:shd w:val="clear" w:color="auto" w:fill="auto"/>
          </w:tcPr>
          <w:p w14:paraId="1D3EC0DD"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0B79A7A5" w14:textId="77777777" w:rsidR="003A6741" w:rsidRPr="002F16E1" w:rsidRDefault="00720C17" w:rsidP="002F16E1">
            <w:pPr>
              <w:spacing w:before="120" w:after="120"/>
              <w:rPr>
                <w:sz w:val="18"/>
                <w:szCs w:val="18"/>
              </w:rPr>
            </w:pPr>
            <w:r>
              <w:rPr>
                <w:sz w:val="18"/>
                <w:szCs w:val="18"/>
              </w:rPr>
              <w:t xml:space="preserve">Marian Thomas </w:t>
            </w:r>
          </w:p>
        </w:tc>
        <w:tc>
          <w:tcPr>
            <w:tcW w:w="1107" w:type="dxa"/>
            <w:shd w:val="clear" w:color="auto" w:fill="auto"/>
          </w:tcPr>
          <w:p w14:paraId="552111BF" w14:textId="77777777"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14:paraId="70B2BE0D" w14:textId="77777777" w:rsidR="003A6741" w:rsidRPr="002F16E1" w:rsidRDefault="00720C17" w:rsidP="002F16E1">
            <w:pPr>
              <w:spacing w:before="120" w:after="120"/>
              <w:rPr>
                <w:sz w:val="18"/>
                <w:szCs w:val="18"/>
              </w:rPr>
            </w:pPr>
            <w:r>
              <w:rPr>
                <w:sz w:val="18"/>
                <w:szCs w:val="18"/>
              </w:rPr>
              <w:t>11.15.15</w:t>
            </w:r>
          </w:p>
        </w:tc>
      </w:tr>
      <w:tr w:rsidR="008B031E" w:rsidRPr="002F16E1" w14:paraId="131AE165" w14:textId="77777777" w:rsidTr="002F16E1">
        <w:tc>
          <w:tcPr>
            <w:tcW w:w="1908" w:type="dxa"/>
            <w:shd w:val="clear" w:color="auto" w:fill="auto"/>
          </w:tcPr>
          <w:p w14:paraId="598F6BA4"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6E216B36" w14:textId="77777777" w:rsidR="008B031E" w:rsidRPr="002F16E1" w:rsidRDefault="009E1672" w:rsidP="002F16E1">
            <w:pPr>
              <w:spacing w:before="120" w:after="120"/>
              <w:rPr>
                <w:sz w:val="18"/>
                <w:szCs w:val="18"/>
              </w:rPr>
            </w:pPr>
            <w:hyperlink r:id="rId7" w:history="1">
              <w:r w:rsidR="00720C17" w:rsidRPr="00E25BFA">
                <w:rPr>
                  <w:rStyle w:val="Hyperlink"/>
                  <w:sz w:val="18"/>
                  <w:szCs w:val="18"/>
                </w:rPr>
                <w:t>mariant@med.unc.edu</w:t>
              </w:r>
            </w:hyperlink>
          </w:p>
        </w:tc>
      </w:tr>
    </w:tbl>
    <w:p w14:paraId="09458D07" w14:textId="77777777"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10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12"/>
      </w:tblGrid>
      <w:tr w:rsidR="00A66A42" w:rsidRPr="002F16E1" w14:paraId="4CA2ED9A" w14:textId="77777777" w:rsidTr="00F80BD9">
        <w:trPr>
          <w:trHeight w:val="2055"/>
        </w:trPr>
        <w:tc>
          <w:tcPr>
            <w:tcW w:w="10412" w:type="dxa"/>
            <w:shd w:val="clear" w:color="auto" w:fill="auto"/>
          </w:tcPr>
          <w:p w14:paraId="4C3FF4E6" w14:textId="2C8AD9BA" w:rsidR="00475F17" w:rsidRPr="00475F17" w:rsidRDefault="00AE6924" w:rsidP="001425D8">
            <w:pPr>
              <w:spacing w:before="120" w:after="120"/>
              <w:rPr>
                <w:sz w:val="18"/>
                <w:szCs w:val="18"/>
              </w:rPr>
            </w:pPr>
            <w:r>
              <w:rPr>
                <w:sz w:val="18"/>
                <w:szCs w:val="18"/>
              </w:rPr>
              <w:t xml:space="preserve">      </w:t>
            </w:r>
            <w:r w:rsidR="00720C17">
              <w:rPr>
                <w:sz w:val="18"/>
                <w:szCs w:val="18"/>
              </w:rPr>
              <w:t>Knee osteoarthritis</w:t>
            </w:r>
            <w:ins w:id="0" w:author="Marian Thomas" w:date="2015-11-21T13:10:00Z">
              <w:r w:rsidR="00532457">
                <w:rPr>
                  <w:sz w:val="18"/>
                  <w:szCs w:val="18"/>
                </w:rPr>
                <w:t xml:space="preserve"> (OA)</w:t>
              </w:r>
            </w:ins>
            <w:r w:rsidR="00720C17">
              <w:rPr>
                <w:sz w:val="18"/>
                <w:szCs w:val="18"/>
              </w:rPr>
              <w:t xml:space="preserve"> is a common musculoskeletal condition that is seen in older adults. Many times, physical therapy is prescribed </w:t>
            </w:r>
            <w:r w:rsidR="001425D8">
              <w:rPr>
                <w:sz w:val="18"/>
                <w:szCs w:val="18"/>
              </w:rPr>
              <w:t>for</w:t>
            </w:r>
            <w:r w:rsidR="004A3F70">
              <w:rPr>
                <w:sz w:val="18"/>
                <w:szCs w:val="18"/>
              </w:rPr>
              <w:t xml:space="preserve"> conservative management </w:t>
            </w:r>
            <w:r w:rsidR="00720C17">
              <w:rPr>
                <w:sz w:val="18"/>
                <w:szCs w:val="18"/>
              </w:rPr>
              <w:t xml:space="preserve">of the condition </w:t>
            </w:r>
            <w:r w:rsidR="001010CB">
              <w:rPr>
                <w:sz w:val="18"/>
                <w:szCs w:val="18"/>
              </w:rPr>
              <w:t xml:space="preserve">before surgery (total knee </w:t>
            </w:r>
            <w:proofErr w:type="spellStart"/>
            <w:r w:rsidR="001010CB">
              <w:rPr>
                <w:sz w:val="18"/>
                <w:szCs w:val="18"/>
              </w:rPr>
              <w:t>arthroplas</w:t>
            </w:r>
            <w:r w:rsidR="001425D8">
              <w:rPr>
                <w:sz w:val="18"/>
                <w:szCs w:val="18"/>
              </w:rPr>
              <w:t>t</w:t>
            </w:r>
            <w:r w:rsidR="001010CB">
              <w:rPr>
                <w:sz w:val="18"/>
                <w:szCs w:val="18"/>
              </w:rPr>
              <w:t>y</w:t>
            </w:r>
            <w:proofErr w:type="spellEnd"/>
            <w:r w:rsidR="001425D8">
              <w:rPr>
                <w:sz w:val="18"/>
                <w:szCs w:val="18"/>
              </w:rPr>
              <w:t>, TKA</w:t>
            </w:r>
            <w:r w:rsidR="001010CB">
              <w:rPr>
                <w:sz w:val="18"/>
                <w:szCs w:val="18"/>
              </w:rPr>
              <w:t xml:space="preserve">) is done. </w:t>
            </w:r>
            <w:r w:rsidR="00720C17">
              <w:rPr>
                <w:sz w:val="18"/>
                <w:szCs w:val="18"/>
              </w:rPr>
              <w:t>P</w:t>
            </w:r>
            <w:r w:rsidR="001010CB">
              <w:rPr>
                <w:sz w:val="18"/>
                <w:szCs w:val="18"/>
              </w:rPr>
              <w:t>hysical therapists</w:t>
            </w:r>
            <w:r w:rsidR="00720C17">
              <w:rPr>
                <w:sz w:val="18"/>
                <w:szCs w:val="18"/>
              </w:rPr>
              <w:t xml:space="preserve"> </w:t>
            </w:r>
            <w:ins w:id="1" w:author="Marian Thomas" w:date="2015-11-23T09:59:00Z">
              <w:r w:rsidR="004624C9">
                <w:rPr>
                  <w:sz w:val="18"/>
                  <w:szCs w:val="18"/>
                </w:rPr>
                <w:t xml:space="preserve">use </w:t>
              </w:r>
            </w:ins>
            <w:r w:rsidR="001010CB">
              <w:rPr>
                <w:sz w:val="18"/>
                <w:szCs w:val="18"/>
              </w:rPr>
              <w:t>strengthening exercises, flexibility stretches</w:t>
            </w:r>
            <w:r w:rsidR="00720C17">
              <w:rPr>
                <w:sz w:val="18"/>
                <w:szCs w:val="18"/>
              </w:rPr>
              <w:t xml:space="preserve">, </w:t>
            </w:r>
            <w:r w:rsidR="001010CB">
              <w:rPr>
                <w:sz w:val="18"/>
                <w:szCs w:val="18"/>
              </w:rPr>
              <w:t>movement retraining</w:t>
            </w:r>
            <w:r w:rsidR="00720C17">
              <w:rPr>
                <w:sz w:val="18"/>
                <w:szCs w:val="18"/>
              </w:rPr>
              <w:t xml:space="preserve"> and </w:t>
            </w:r>
            <w:ins w:id="2" w:author="Marian Thomas" w:date="2015-11-23T09:59:00Z">
              <w:r w:rsidR="004624C9">
                <w:rPr>
                  <w:sz w:val="18"/>
                  <w:szCs w:val="18"/>
                </w:rPr>
                <w:t xml:space="preserve">various </w:t>
              </w:r>
            </w:ins>
            <w:r w:rsidR="001010CB">
              <w:rPr>
                <w:sz w:val="18"/>
                <w:szCs w:val="18"/>
              </w:rPr>
              <w:t>modalit</w:t>
            </w:r>
            <w:ins w:id="3" w:author="Marian Thomas" w:date="2015-11-23T09:59:00Z">
              <w:r w:rsidR="004624C9">
                <w:rPr>
                  <w:sz w:val="18"/>
                  <w:szCs w:val="18"/>
                </w:rPr>
                <w:t>ies to</w:t>
              </w:r>
            </w:ins>
            <w:r w:rsidR="001010CB">
              <w:rPr>
                <w:sz w:val="18"/>
                <w:szCs w:val="18"/>
              </w:rPr>
              <w:t xml:space="preserve"> </w:t>
            </w:r>
            <w:ins w:id="4" w:author="Marian Thomas" w:date="2015-11-23T09:59:00Z">
              <w:r w:rsidR="004624C9">
                <w:rPr>
                  <w:sz w:val="18"/>
                  <w:szCs w:val="18"/>
                </w:rPr>
                <w:t>treat this condition</w:t>
              </w:r>
            </w:ins>
            <w:r w:rsidR="00F43DC9">
              <w:rPr>
                <w:sz w:val="18"/>
                <w:szCs w:val="18"/>
              </w:rPr>
              <w:t xml:space="preserve"> and</w:t>
            </w:r>
            <w:ins w:id="5" w:author="Marian Thomas" w:date="2015-11-23T09:58:00Z">
              <w:r w:rsidR="004624C9">
                <w:rPr>
                  <w:sz w:val="18"/>
                  <w:szCs w:val="18"/>
                </w:rPr>
                <w:t xml:space="preserve"> physical therapy</w:t>
              </w:r>
            </w:ins>
            <w:r w:rsidR="00F43DC9">
              <w:rPr>
                <w:sz w:val="18"/>
                <w:szCs w:val="18"/>
              </w:rPr>
              <w:t xml:space="preserve"> has been found to be effective in managing pain</w:t>
            </w:r>
            <w:r w:rsidR="00720C17">
              <w:rPr>
                <w:sz w:val="18"/>
                <w:szCs w:val="18"/>
              </w:rPr>
              <w:t>.</w:t>
            </w:r>
            <w:r w:rsidR="004A3F70">
              <w:rPr>
                <w:sz w:val="18"/>
                <w:szCs w:val="18"/>
              </w:rPr>
              <w:fldChar w:fldCharType="begin" w:fldLock="1"/>
            </w:r>
            <w:r w:rsidR="00470A93">
              <w:rPr>
                <w:sz w:val="18"/>
                <w:szCs w:val="18"/>
              </w:rPr>
              <w:instrText>ADDIN CSL_CITATION { "citationItems" : [ { "id" : "ITEM-1", "itemData" : { "author" : [ { "dropping-particle" : "", "family" : "Wang", "given" : "Shi-yi", "non-dropping-particle" : "", "parse-names" : false, "suffix" : "" }, { "dropping-particle" : "", "family" : "Olson-kellogg", "given" : "Becky", "non-dropping-particle" : "", "parse-names" : false, "suffix" : "" }, { "dropping-particle" : "", "family" : "Shamliyan", "given" : "Tatyana A", "non-dropping-particle" : "", "parse-names" : false, "suffix" : "" }, { "dropping-particle" : "", "family" : "Choi", "given" : "Jae-young", "non-dropping-particle" : "", "parse-names" : false, "suffix" : "" } ], "id" : "ITEM-1", "issue" : "14", "issued" : { "date-parts" : [ [ "2014" ] ] }, "title" : "Annals of Internal Medicine Physical Therapy Interventions for Knee Pain Secondary to Osteoarthritis", "type" : "article-journal" }, "uris" : [ "http://www.mendeley.com/documents/?uuid=52b5f350-17a2-4fcc-9035-91c7b4d9f65d" ] }, { "id" : "ITEM-2", "itemData" : { "ISBN" : "0031-9023", "ISSN" : "0031-9023", "PMID" : "16305269", "abstract" : "BACKGROUND AND PURPOSE: Manual therapy and exercise have not previously been compared with a home exercise program for patients with osteoarthritis (OA) of the knee. The purpose of this study was to compare outcomes between a home-based physical therapy program and a clinically based physical therapy program. SUBJECTS: One hundred thirty-four subjects with OA of the knee were randomly assigned to a clinic treatment group (n=66; 61% female, 39% male; mean age [+/-SD]=64+/-10 years) or a home exercise group (n=68, 71% female, 29% male; mean age [+/-SD]=62+/-9 years). METHODS: Subjects in the clinic treatment group received supervised exercise, individualized manual therapy, and a home exercise program over a 4-week period. Subjects in the home exercise group received the same home exercise program initially, reinforced at a clinic visit 2 weeks later. Measured outcomes were the distance walked in 6 minutes and the Western Ontario and McMaster Universities Osteoarthritis Index (WOMAC). RESULTS: Both groups showed clinically and statistically significant improvements in 6-minute walk distances and WOMAC scores at 4 weeks; improvements were still evident in both groups at 8 weeks. By 4 weeks, WOMAC scores had improved by 52% in the clinic treatment group and by 26% in the home exercise group. Average 6-minute walk distances had improved about 10% in both groups. At 1 year, both groups were substantially and about equally improved over baseline measurements. Subjects in the clinic treatment group were less likely to be taking medications for their arthritis and were more satisfied with the overall outcome of their rehabilitative treatment compared with subjects in the home exercise group. DISCUSSION AND CONCLUSION: Although both groups improved by 1 month, subjects in the clinic treatment group achieved about twice as much improvement in WOMAC scores than subjects who performed similar unsupervised exercises at home. Equivalent maintenance of improvements at 1 year was presumably due to both groups continuing the identical home exercise program. The results indicate that a home exercise program for patients with OA of the knee provides important benefit. Adding a small number of additional clinical visits for the application of manual therapy and supervised exercise adds greater symptomatic relief.", "author" : [ { "dropping-particle" : "", "family" : "Deyle", "given" : "Gail D", "non-dropping-particle" : "", "parse-names" : false, "suffix" : "" }, { "dropping-particle" : "", "family" : "Allison", "given" : "Stephen C", "non-dropping-particle" : "", "parse-names" : false, "suffix" : "" }, { "dropping-particle" : "", "family" : "Matekel", "given" : "Robert L", "non-dropping-particle" : "", "parse-names" : false, "suffix" : "" }, { "dropping-particle" : "", "family" : "Ryder", "given" : "Michael G", "non-dropping-particle" : "", "parse-names" : false, "suffix" : "" }, { "dropping-particle" : "", "family" : "Stang", "given" : "John M", "non-dropping-particle" : "", "parse-names" : false, "suffix" : "" }, { "dropping-particle" : "", "family" : "Gohdes", "given" : "David D", "non-dropping-particle" : "", "parse-names" : false, "suffix" : "" }, { "dropping-particle" : "", "family" : "Hutton", "given" : "Jeremy P", "non-dropping-particle" : "", "parse-names" : false, "suffix" : "" }, { "dropping-particle" : "", "family" : "Henderson", "given" : "Nancy E", "non-dropping-particle" : "", "parse-names" : false, "suffix" : "" }, { "dropping-particle" : "", "family" : "Garber", "given" : "Matthew B", "non-dropping-particle" : "", "parse-names" : false, "suffix" : "" } ], "container-title" : "Physical therapy", "id" : "ITEM-2", "issue" : "12", "issued" : { "date-parts" : [ [ "2005" ] ] }, "page" : "1301-1317", "title" : "Physical therapy treatment effectiveness for osteoarthritis of the knee: a randomized comparison of supervised clinical exercise and manual therapy procedures versus a home exercise program.", "type" : "article-journal", "volume" : "85" }, "uris" : [ "http://www.mendeley.com/documents/?uuid=23702003-2e54-4144-8f27-7017363d7f64" ] } ], "mendeley" : { "formattedCitation" : "&lt;sup&gt;1,2&lt;/sup&gt;", "plainTextFormattedCitation" : "1,2", "previouslyFormattedCitation" : "&lt;sup&gt;1,2&lt;/sup&gt;" }, "properties" : { "noteIndex" : 0 }, "schema" : "https://github.com/citation-style-language/schema/raw/master/csl-citation.json" }</w:instrText>
            </w:r>
            <w:r w:rsidR="004A3F70">
              <w:rPr>
                <w:sz w:val="18"/>
                <w:szCs w:val="18"/>
              </w:rPr>
              <w:fldChar w:fldCharType="separate"/>
            </w:r>
            <w:r w:rsidR="00F43DC9" w:rsidRPr="00F43DC9">
              <w:rPr>
                <w:noProof/>
                <w:sz w:val="18"/>
                <w:szCs w:val="18"/>
                <w:vertAlign w:val="superscript"/>
              </w:rPr>
              <w:t>1,2</w:t>
            </w:r>
            <w:r w:rsidR="004A3F70">
              <w:rPr>
                <w:sz w:val="18"/>
                <w:szCs w:val="18"/>
              </w:rPr>
              <w:fldChar w:fldCharType="end"/>
            </w:r>
            <w:r w:rsidR="00720C17">
              <w:rPr>
                <w:sz w:val="18"/>
                <w:szCs w:val="18"/>
              </w:rPr>
              <w:t xml:space="preserve"> However, </w:t>
            </w:r>
            <w:r w:rsidR="000F19DF">
              <w:rPr>
                <w:sz w:val="18"/>
                <w:szCs w:val="18"/>
              </w:rPr>
              <w:t xml:space="preserve">general </w:t>
            </w:r>
            <w:r w:rsidR="001010CB">
              <w:rPr>
                <w:sz w:val="18"/>
                <w:szCs w:val="18"/>
              </w:rPr>
              <w:t>physical activity</w:t>
            </w:r>
            <w:r w:rsidR="000F19DF">
              <w:rPr>
                <w:sz w:val="18"/>
                <w:szCs w:val="18"/>
              </w:rPr>
              <w:t xml:space="preserve"> has </w:t>
            </w:r>
            <w:r w:rsidR="00F43DC9">
              <w:rPr>
                <w:sz w:val="18"/>
                <w:szCs w:val="18"/>
              </w:rPr>
              <w:t xml:space="preserve">also </w:t>
            </w:r>
            <w:r w:rsidR="000F19DF">
              <w:rPr>
                <w:sz w:val="18"/>
                <w:szCs w:val="18"/>
              </w:rPr>
              <w:t>been found to be significantly helpful with decreasing pain in the long term</w:t>
            </w:r>
            <w:r w:rsidR="001010CB">
              <w:rPr>
                <w:sz w:val="18"/>
                <w:szCs w:val="18"/>
              </w:rPr>
              <w:t xml:space="preserve"> within this population</w:t>
            </w:r>
            <w:r w:rsidR="000F19DF">
              <w:rPr>
                <w:sz w:val="18"/>
                <w:szCs w:val="18"/>
              </w:rPr>
              <w:t>.</w:t>
            </w:r>
            <w:r w:rsidR="000F19DF">
              <w:rPr>
                <w:sz w:val="18"/>
                <w:szCs w:val="18"/>
              </w:rPr>
              <w:fldChar w:fldCharType="begin" w:fldLock="1"/>
            </w:r>
            <w:r w:rsidR="00470A93">
              <w:rPr>
                <w:sz w:val="18"/>
                <w:szCs w:val="18"/>
              </w:rPr>
              <w:instrText>ADDIN CSL_CITATION { "citationItems" : [ { "id" : "ITEM-1", "itemData" : { "DOI" : "10.1136/bjsports-2015-095424", "ISSN" : "0306-3674", "author" : [ { "dropping-particle" : "", "family" : "Fransen", "given" : "Marlene", "non-dropping-particle" : "", "parse-names" : false, "suffix" : "" }, { "dropping-particle" : "", "family" : "McConnell", "given" : "Sara", "non-dropping-particle" : "", "parse-names" : false, "suffix" : "" }, { "dropping-particle" : "", "family" : "Harmer", "given" : "Alison R", "non-dropping-particle" : "", "parse-names" : false, "suffix" : "" }, { "dropping-particle" : "", "family" : "Esch", "given" : "Martin", "non-dropping-particle" : "Van der", "parse-names" : false, "suffix" : "" }, { "dropping-particle" : "", "family" : "Simic", "given" : "Milena", "non-dropping-particle" : "", "parse-names" : false, "suffix" : "" }, { "dropping-particle" : "", "family" : "Bennell", "given" : "Kim L", "non-dropping-particle" : "", "parse-names" : false, "suffix" : "" } ], "container-title" : "British Journal of Sports Medicine", "id" : "ITEM-1", "issued" : { "date-parts" : [ [ "2015" ] ] }, "page" : "bjsports-2015-095424", "title" : "Exercise for osteoarthritis of the knee: a Cochrane systematic review", "type" : "article-journal" }, "uris" : [ "http://www.mendeley.com/documents/?uuid=37c6de5b-4f06-4ab8-bf9e-9f0b2d590e5e" ] } ], "mendeley" : { "formattedCitation" : "&lt;sup&gt;3&lt;/sup&gt;", "plainTextFormattedCitation" : "3", "previouslyFormattedCitation" : "&lt;sup&gt;3&lt;/sup&gt;" }, "properties" : { "noteIndex" : 0 }, "schema" : "https://github.com/citation-style-language/schema/raw/master/csl-citation.json" }</w:instrText>
            </w:r>
            <w:r w:rsidR="000F19DF">
              <w:rPr>
                <w:sz w:val="18"/>
                <w:szCs w:val="18"/>
              </w:rPr>
              <w:fldChar w:fldCharType="separate"/>
            </w:r>
            <w:r w:rsidR="00F43DC9" w:rsidRPr="00F43DC9">
              <w:rPr>
                <w:noProof/>
                <w:sz w:val="18"/>
                <w:szCs w:val="18"/>
                <w:vertAlign w:val="superscript"/>
              </w:rPr>
              <w:t>3</w:t>
            </w:r>
            <w:r w:rsidR="000F19DF">
              <w:rPr>
                <w:sz w:val="18"/>
                <w:szCs w:val="18"/>
              </w:rPr>
              <w:fldChar w:fldCharType="end"/>
            </w:r>
            <w:r w:rsidR="001010CB">
              <w:rPr>
                <w:sz w:val="18"/>
                <w:szCs w:val="18"/>
              </w:rPr>
              <w:t xml:space="preserve"> Despite this knowledge, i</w:t>
            </w:r>
            <w:r w:rsidR="000F19DF">
              <w:rPr>
                <w:sz w:val="18"/>
                <w:szCs w:val="18"/>
              </w:rPr>
              <w:t>t can be very difficult for a sedentary patient to begin and establish a proper exercise program, especially</w:t>
            </w:r>
            <w:r w:rsidR="001010CB">
              <w:rPr>
                <w:sz w:val="18"/>
                <w:szCs w:val="18"/>
              </w:rPr>
              <w:t xml:space="preserve"> if </w:t>
            </w:r>
            <w:ins w:id="6" w:author="Marian Thomas" w:date="2015-11-21T13:10:00Z">
              <w:r w:rsidR="00532457">
                <w:rPr>
                  <w:sz w:val="18"/>
                  <w:szCs w:val="18"/>
                </w:rPr>
                <w:t xml:space="preserve">the patient believes that </w:t>
              </w:r>
            </w:ins>
            <w:r w:rsidR="001010CB">
              <w:rPr>
                <w:sz w:val="18"/>
                <w:szCs w:val="18"/>
              </w:rPr>
              <w:t>physical activity</w:t>
            </w:r>
            <w:r w:rsidR="000F19DF">
              <w:rPr>
                <w:sz w:val="18"/>
                <w:szCs w:val="18"/>
              </w:rPr>
              <w:t xml:space="preserve"> will continue to exacerbate knee pain.</w:t>
            </w:r>
          </w:p>
        </w:tc>
      </w:tr>
    </w:tbl>
    <w:p w14:paraId="218202D1" w14:textId="77777777" w:rsidR="00A66A42" w:rsidRPr="00A66A42" w:rsidRDefault="00A66A42" w:rsidP="00A66A42">
      <w:pPr>
        <w:spacing w:before="120"/>
        <w:rPr>
          <w:b/>
          <w:sz w:val="18"/>
          <w:szCs w:val="18"/>
        </w:rPr>
      </w:pPr>
      <w:r w:rsidRPr="00A66A42">
        <w:rPr>
          <w:b/>
          <w:sz w:val="18"/>
          <w:szCs w:val="18"/>
        </w:rPr>
        <w:t>SUMMARY OF SEARCH</w:t>
      </w:r>
    </w:p>
    <w:p w14:paraId="13B2C58C" w14:textId="77777777" w:rsidR="00A66A42" w:rsidRDefault="00A66A42" w:rsidP="00A66A42">
      <w:pPr>
        <w:spacing w:after="120"/>
        <w:rPr>
          <w:sz w:val="18"/>
          <w:szCs w:val="18"/>
        </w:rPr>
      </w:pPr>
      <w:r>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2F16E1" w14:paraId="44F40CF7" w14:textId="77777777" w:rsidTr="000449E6">
        <w:trPr>
          <w:trHeight w:val="3520"/>
        </w:trPr>
        <w:tc>
          <w:tcPr>
            <w:tcW w:w="10421" w:type="dxa"/>
            <w:shd w:val="clear" w:color="auto" w:fill="auto"/>
          </w:tcPr>
          <w:p w14:paraId="67E2CAC7" w14:textId="7D519761" w:rsidR="00532457" w:rsidRDefault="00532457" w:rsidP="00330CDB">
            <w:pPr>
              <w:pStyle w:val="ListParagraph"/>
              <w:numPr>
                <w:ilvl w:val="0"/>
                <w:numId w:val="13"/>
              </w:numPr>
              <w:spacing w:before="120" w:after="120"/>
              <w:rPr>
                <w:ins w:id="7" w:author="Christie Clem" w:date="2015-11-20T18:50:00Z"/>
                <w:sz w:val="18"/>
                <w:szCs w:val="18"/>
              </w:rPr>
            </w:pPr>
            <w:ins w:id="8" w:author="Marian Thomas" w:date="2015-11-21T13:11:00Z">
              <w:r>
                <w:rPr>
                  <w:sz w:val="18"/>
                  <w:szCs w:val="18"/>
                </w:rPr>
                <w:t xml:space="preserve">Ten articles </w:t>
              </w:r>
            </w:ins>
            <w:ins w:id="9" w:author="Marian Thomas" w:date="2015-11-23T10:01:00Z">
              <w:r w:rsidR="004624C9">
                <w:rPr>
                  <w:sz w:val="18"/>
                  <w:szCs w:val="18"/>
                </w:rPr>
                <w:t xml:space="preserve">that included Web based </w:t>
              </w:r>
            </w:ins>
            <w:r w:rsidR="000449E6">
              <w:rPr>
                <w:sz w:val="18"/>
                <w:szCs w:val="18"/>
              </w:rPr>
              <w:t>physical activity</w:t>
            </w:r>
            <w:ins w:id="10" w:author="Marian Thomas" w:date="2015-11-23T10:01:00Z">
              <w:r w:rsidR="004624C9">
                <w:rPr>
                  <w:sz w:val="18"/>
                  <w:szCs w:val="18"/>
                </w:rPr>
                <w:t xml:space="preserve"> interventions </w:t>
              </w:r>
            </w:ins>
            <w:ins w:id="11" w:author="Marian Thomas" w:date="2015-11-21T13:11:00Z">
              <w:r>
                <w:rPr>
                  <w:sz w:val="18"/>
                  <w:szCs w:val="18"/>
                </w:rPr>
                <w:t xml:space="preserve">were chosen for review: </w:t>
              </w:r>
            </w:ins>
            <w:ins w:id="12" w:author="Marian Thomas" w:date="2015-11-21T13:12:00Z">
              <w:r>
                <w:rPr>
                  <w:sz w:val="18"/>
                  <w:szCs w:val="18"/>
                </w:rPr>
                <w:t>six randomized controlled trials, two cohort studies, one systematic review and one meta-analysis</w:t>
              </w:r>
            </w:ins>
            <w:r w:rsidR="000449E6">
              <w:rPr>
                <w:sz w:val="18"/>
                <w:szCs w:val="18"/>
              </w:rPr>
              <w:t>.</w:t>
            </w:r>
          </w:p>
          <w:p w14:paraId="028A213E" w14:textId="309A8FFC" w:rsidR="00A66A42" w:rsidRDefault="00330CDB" w:rsidP="00330CDB">
            <w:pPr>
              <w:pStyle w:val="ListParagraph"/>
              <w:numPr>
                <w:ilvl w:val="0"/>
                <w:numId w:val="13"/>
              </w:numPr>
              <w:spacing w:before="120" w:after="120"/>
              <w:rPr>
                <w:sz w:val="18"/>
                <w:szCs w:val="18"/>
              </w:rPr>
            </w:pPr>
            <w:r>
              <w:rPr>
                <w:sz w:val="18"/>
                <w:szCs w:val="18"/>
              </w:rPr>
              <w:t xml:space="preserve">There is currently no evidence on the use of Web based </w:t>
            </w:r>
            <w:r w:rsidR="001425D8">
              <w:rPr>
                <w:sz w:val="18"/>
                <w:szCs w:val="18"/>
              </w:rPr>
              <w:t xml:space="preserve">physical activity </w:t>
            </w:r>
            <w:r>
              <w:rPr>
                <w:sz w:val="18"/>
                <w:szCs w:val="18"/>
              </w:rPr>
              <w:t>interventions in conjunction with physical therapy or compared to physical therapy alone.</w:t>
            </w:r>
            <w:r w:rsidR="004624C9">
              <w:rPr>
                <w:sz w:val="18"/>
                <w:szCs w:val="18"/>
              </w:rPr>
              <w:t xml:space="preserve"> The </w:t>
            </w:r>
            <w:r w:rsidR="000449E6">
              <w:rPr>
                <w:sz w:val="18"/>
                <w:szCs w:val="18"/>
              </w:rPr>
              <w:t>current</w:t>
            </w:r>
            <w:r w:rsidR="004624C9">
              <w:rPr>
                <w:sz w:val="18"/>
                <w:szCs w:val="18"/>
              </w:rPr>
              <w:t xml:space="preserve"> </w:t>
            </w:r>
            <w:r w:rsidR="000449E6">
              <w:rPr>
                <w:sz w:val="18"/>
                <w:szCs w:val="18"/>
              </w:rPr>
              <w:t xml:space="preserve">reviewed </w:t>
            </w:r>
            <w:r w:rsidR="004624C9">
              <w:rPr>
                <w:sz w:val="18"/>
                <w:szCs w:val="18"/>
              </w:rPr>
              <w:t>evidence studied the use of</w:t>
            </w:r>
            <w:r>
              <w:rPr>
                <w:sz w:val="18"/>
                <w:szCs w:val="18"/>
              </w:rPr>
              <w:t xml:space="preserve"> Web-based </w:t>
            </w:r>
            <w:r w:rsidR="004624C9">
              <w:rPr>
                <w:sz w:val="18"/>
                <w:szCs w:val="18"/>
              </w:rPr>
              <w:t xml:space="preserve">exercise </w:t>
            </w:r>
            <w:r>
              <w:rPr>
                <w:sz w:val="18"/>
                <w:szCs w:val="18"/>
              </w:rPr>
              <w:t>program</w:t>
            </w:r>
            <w:r w:rsidR="003A4978">
              <w:rPr>
                <w:sz w:val="18"/>
                <w:szCs w:val="18"/>
              </w:rPr>
              <w:t>s</w:t>
            </w:r>
            <w:r>
              <w:rPr>
                <w:sz w:val="18"/>
                <w:szCs w:val="18"/>
              </w:rPr>
              <w:t xml:space="preserve"> that </w:t>
            </w:r>
            <w:r w:rsidR="004624C9">
              <w:rPr>
                <w:sz w:val="18"/>
                <w:szCs w:val="18"/>
              </w:rPr>
              <w:t xml:space="preserve">were targeted to sedentary adults or patients with </w:t>
            </w:r>
            <w:r w:rsidR="000449E6">
              <w:rPr>
                <w:sz w:val="18"/>
                <w:szCs w:val="18"/>
              </w:rPr>
              <w:t xml:space="preserve">OA (hip/knee). </w:t>
            </w:r>
            <w:r w:rsidR="004624C9">
              <w:rPr>
                <w:sz w:val="18"/>
                <w:szCs w:val="18"/>
              </w:rPr>
              <w:t xml:space="preserve">Most trials included an intervention group and </w:t>
            </w:r>
            <w:r>
              <w:rPr>
                <w:sz w:val="18"/>
                <w:szCs w:val="18"/>
              </w:rPr>
              <w:t xml:space="preserve">compared </w:t>
            </w:r>
            <w:r w:rsidR="004624C9">
              <w:rPr>
                <w:sz w:val="18"/>
                <w:szCs w:val="18"/>
              </w:rPr>
              <w:t xml:space="preserve">results </w:t>
            </w:r>
            <w:r>
              <w:rPr>
                <w:sz w:val="18"/>
                <w:szCs w:val="18"/>
              </w:rPr>
              <w:t xml:space="preserve">to a control group that did not have access to the Web based program. </w:t>
            </w:r>
            <w:r w:rsidR="000449E6">
              <w:rPr>
                <w:sz w:val="18"/>
                <w:szCs w:val="18"/>
              </w:rPr>
              <w:t>The participants of these</w:t>
            </w:r>
            <w:r w:rsidR="004624C9">
              <w:rPr>
                <w:sz w:val="18"/>
                <w:szCs w:val="18"/>
              </w:rPr>
              <w:t xml:space="preserve"> research studies completed the interventions independently; the participants did not typically have direct contact with researchers unless they were not completing the weekly assigned program. </w:t>
            </w:r>
            <w:r w:rsidR="00AE6924" w:rsidRPr="007A5E3D">
              <w:rPr>
                <w:sz w:val="18"/>
                <w:szCs w:val="18"/>
              </w:rPr>
              <w:t xml:space="preserve">Greater weight </w:t>
            </w:r>
            <w:r w:rsidR="004624C9" w:rsidRPr="007A5E3D">
              <w:rPr>
                <w:sz w:val="18"/>
                <w:szCs w:val="18"/>
              </w:rPr>
              <w:t>was given to the articles that specifically prescribed</w:t>
            </w:r>
            <w:r w:rsidR="00AE6924" w:rsidRPr="007A5E3D">
              <w:rPr>
                <w:sz w:val="18"/>
                <w:szCs w:val="18"/>
              </w:rPr>
              <w:t xml:space="preserve"> </w:t>
            </w:r>
            <w:r w:rsidR="004624C9" w:rsidRPr="007A5E3D">
              <w:rPr>
                <w:sz w:val="18"/>
                <w:szCs w:val="18"/>
              </w:rPr>
              <w:t xml:space="preserve">an actual </w:t>
            </w:r>
            <w:r w:rsidR="00AE6924" w:rsidRPr="007A5E3D">
              <w:rPr>
                <w:sz w:val="18"/>
                <w:szCs w:val="18"/>
              </w:rPr>
              <w:t xml:space="preserve">exercise </w:t>
            </w:r>
            <w:r w:rsidR="004624C9" w:rsidRPr="007A5E3D">
              <w:rPr>
                <w:sz w:val="18"/>
                <w:szCs w:val="18"/>
              </w:rPr>
              <w:t>program rather</w:t>
            </w:r>
            <w:r w:rsidR="00AE6924" w:rsidRPr="007A5E3D">
              <w:rPr>
                <w:sz w:val="18"/>
                <w:szCs w:val="18"/>
              </w:rPr>
              <w:t xml:space="preserve"> than </w:t>
            </w:r>
            <w:r w:rsidR="004624C9" w:rsidRPr="007A5E3D">
              <w:rPr>
                <w:sz w:val="18"/>
                <w:szCs w:val="18"/>
              </w:rPr>
              <w:t>provided information</w:t>
            </w:r>
            <w:r w:rsidR="00AE6924" w:rsidRPr="007A5E3D">
              <w:rPr>
                <w:sz w:val="18"/>
                <w:szCs w:val="18"/>
              </w:rPr>
              <w:t xml:space="preserve"> focus</w:t>
            </w:r>
            <w:r w:rsidR="004624C9" w:rsidRPr="007A5E3D">
              <w:rPr>
                <w:sz w:val="18"/>
                <w:szCs w:val="18"/>
              </w:rPr>
              <w:t>ed</w:t>
            </w:r>
            <w:r w:rsidR="00AE6924" w:rsidRPr="007A5E3D">
              <w:rPr>
                <w:sz w:val="18"/>
                <w:szCs w:val="18"/>
              </w:rPr>
              <w:t xml:space="preserve"> on pain modulation.</w:t>
            </w:r>
            <w:r w:rsidR="00AE6924">
              <w:rPr>
                <w:sz w:val="18"/>
                <w:szCs w:val="18"/>
              </w:rPr>
              <w:t xml:space="preserve"> </w:t>
            </w:r>
          </w:p>
          <w:p w14:paraId="4E2A39B1" w14:textId="7A410632" w:rsidR="00A66A42" w:rsidRPr="004624C9" w:rsidRDefault="00532457" w:rsidP="000449E6">
            <w:pPr>
              <w:pStyle w:val="ListParagraph"/>
              <w:numPr>
                <w:ilvl w:val="0"/>
                <w:numId w:val="13"/>
              </w:numPr>
              <w:spacing w:before="120" w:after="120"/>
              <w:rPr>
                <w:sz w:val="18"/>
                <w:szCs w:val="18"/>
              </w:rPr>
            </w:pPr>
            <w:ins w:id="13" w:author="Marian Thomas" w:date="2015-11-21T13:13:00Z">
              <w:r>
                <w:rPr>
                  <w:sz w:val="18"/>
                  <w:szCs w:val="18"/>
                </w:rPr>
                <w:t xml:space="preserve">The majority of evidence found that adults who used a Web based </w:t>
              </w:r>
            </w:ins>
            <w:r w:rsidR="000449E6">
              <w:rPr>
                <w:sz w:val="18"/>
                <w:szCs w:val="18"/>
              </w:rPr>
              <w:t>physical activity</w:t>
            </w:r>
            <w:ins w:id="14" w:author="Marian Thomas" w:date="2015-11-21T13:13:00Z">
              <w:r>
                <w:rPr>
                  <w:sz w:val="18"/>
                  <w:szCs w:val="18"/>
                </w:rPr>
                <w:t xml:space="preserve"> intervention</w:t>
              </w:r>
            </w:ins>
            <w:r w:rsidR="000449E6">
              <w:rPr>
                <w:sz w:val="18"/>
                <w:szCs w:val="18"/>
              </w:rPr>
              <w:t>s</w:t>
            </w:r>
            <w:ins w:id="15" w:author="Marian Thomas" w:date="2015-11-21T13:13:00Z">
              <w:r>
                <w:rPr>
                  <w:sz w:val="18"/>
                  <w:szCs w:val="18"/>
                </w:rPr>
                <w:t xml:space="preserve"> had greater physical </w:t>
              </w:r>
            </w:ins>
            <w:ins w:id="16" w:author="Marian Thomas" w:date="2015-11-21T13:14:00Z">
              <w:r>
                <w:rPr>
                  <w:sz w:val="18"/>
                  <w:szCs w:val="18"/>
                </w:rPr>
                <w:t>activity</w:t>
              </w:r>
            </w:ins>
            <w:ins w:id="17" w:author="Marian Thomas" w:date="2015-11-21T13:13:00Z">
              <w:r>
                <w:rPr>
                  <w:sz w:val="18"/>
                  <w:szCs w:val="18"/>
                </w:rPr>
                <w:t xml:space="preserve"> levels then a control group that did not have access to the intervention.</w:t>
              </w:r>
            </w:ins>
            <w:r w:rsidR="003A4978">
              <w:rPr>
                <w:sz w:val="18"/>
                <w:szCs w:val="18"/>
              </w:rPr>
              <w:t xml:space="preserve"> </w:t>
            </w:r>
            <w:ins w:id="18" w:author="Marian Thomas" w:date="2015-11-21T13:15:00Z">
              <w:r>
                <w:rPr>
                  <w:sz w:val="18"/>
                  <w:szCs w:val="18"/>
                </w:rPr>
                <w:t xml:space="preserve">Studies that included participants with knee OA found a </w:t>
              </w:r>
            </w:ins>
            <w:r w:rsidR="00AE6924">
              <w:rPr>
                <w:sz w:val="18"/>
                <w:szCs w:val="18"/>
              </w:rPr>
              <w:t xml:space="preserve">significant </w:t>
            </w:r>
            <w:r w:rsidR="009B6EE1">
              <w:rPr>
                <w:sz w:val="18"/>
                <w:szCs w:val="18"/>
              </w:rPr>
              <w:t xml:space="preserve">reduction in </w:t>
            </w:r>
            <w:r w:rsidR="00AE6924">
              <w:rPr>
                <w:sz w:val="18"/>
                <w:szCs w:val="18"/>
              </w:rPr>
              <w:t>overall pain</w:t>
            </w:r>
            <w:r w:rsidR="004624C9">
              <w:rPr>
                <w:sz w:val="18"/>
                <w:szCs w:val="18"/>
              </w:rPr>
              <w:t xml:space="preserve"> level</w:t>
            </w:r>
            <w:r w:rsidR="000449E6">
              <w:rPr>
                <w:sz w:val="18"/>
                <w:szCs w:val="18"/>
              </w:rPr>
              <w:t>s</w:t>
            </w:r>
            <w:r w:rsidR="004624C9">
              <w:rPr>
                <w:sz w:val="18"/>
                <w:szCs w:val="18"/>
              </w:rPr>
              <w:t xml:space="preserve"> and negative pa</w:t>
            </w:r>
            <w:r w:rsidR="000449E6">
              <w:rPr>
                <w:sz w:val="18"/>
                <w:szCs w:val="18"/>
              </w:rPr>
              <w:t>in perceptions. Participants who used the Web based</w:t>
            </w:r>
            <w:r w:rsidR="004624C9">
              <w:rPr>
                <w:sz w:val="18"/>
                <w:szCs w:val="18"/>
              </w:rPr>
              <w:t xml:space="preserve"> intervention also had significantly higher </w:t>
            </w:r>
            <w:r w:rsidR="00C04745">
              <w:rPr>
                <w:sz w:val="18"/>
                <w:szCs w:val="18"/>
              </w:rPr>
              <w:t>function scores and greater levels of self-efficacy to manage arthritis pain.</w:t>
            </w:r>
          </w:p>
        </w:tc>
      </w:tr>
    </w:tbl>
    <w:p w14:paraId="61A229D5" w14:textId="77777777" w:rsidR="00A66A42" w:rsidRPr="00637684" w:rsidRDefault="00637684" w:rsidP="00637684">
      <w:pPr>
        <w:spacing w:before="120" w:after="120"/>
        <w:rPr>
          <w:b/>
          <w:sz w:val="18"/>
          <w:szCs w:val="18"/>
        </w:rPr>
      </w:pPr>
      <w:r w:rsidRPr="00637684">
        <w:rPr>
          <w:b/>
          <w:sz w:val="18"/>
          <w:szCs w:val="18"/>
        </w:rPr>
        <w:t>CLINICAL BOTTOM LINE</w:t>
      </w:r>
    </w:p>
    <w:tbl>
      <w:tblPr>
        <w:tblW w:w="10511" w:type="dxa"/>
        <w:tblInd w:w="1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511"/>
      </w:tblGrid>
      <w:tr w:rsidR="00637684" w:rsidRPr="002F16E1" w14:paraId="1ADFAD78" w14:textId="77777777" w:rsidTr="00AE6924">
        <w:trPr>
          <w:trHeight w:val="946"/>
        </w:trPr>
        <w:tc>
          <w:tcPr>
            <w:tcW w:w="10511" w:type="dxa"/>
            <w:shd w:val="clear" w:color="auto" w:fill="auto"/>
          </w:tcPr>
          <w:p w14:paraId="252BC2DF" w14:textId="20EF2C04" w:rsidR="00637684" w:rsidRPr="002F16E1" w:rsidRDefault="00C04745" w:rsidP="000449E6">
            <w:pPr>
              <w:spacing w:before="120" w:after="120"/>
              <w:rPr>
                <w:sz w:val="18"/>
                <w:szCs w:val="18"/>
              </w:rPr>
            </w:pPr>
            <w:r>
              <w:rPr>
                <w:sz w:val="18"/>
                <w:szCs w:val="18"/>
              </w:rPr>
              <w:t xml:space="preserve">Web </w:t>
            </w:r>
            <w:r w:rsidR="00CC00E8">
              <w:rPr>
                <w:sz w:val="18"/>
                <w:szCs w:val="18"/>
              </w:rPr>
              <w:t>based exercise intervention</w:t>
            </w:r>
            <w:ins w:id="19" w:author="Marian Thomas" w:date="2015-11-21T13:16:00Z">
              <w:r w:rsidR="00532457">
                <w:rPr>
                  <w:sz w:val="18"/>
                  <w:szCs w:val="18"/>
                </w:rPr>
                <w:t>s</w:t>
              </w:r>
            </w:ins>
            <w:r w:rsidR="00CC00E8">
              <w:rPr>
                <w:sz w:val="18"/>
                <w:szCs w:val="18"/>
              </w:rPr>
              <w:t xml:space="preserve"> ha</w:t>
            </w:r>
            <w:ins w:id="20" w:author="Marian Thomas" w:date="2015-11-21T13:16:00Z">
              <w:r w:rsidR="00532457">
                <w:rPr>
                  <w:sz w:val="18"/>
                  <w:szCs w:val="18"/>
                </w:rPr>
                <w:t xml:space="preserve">ve </w:t>
              </w:r>
            </w:ins>
            <w:ins w:id="21" w:author="Marian Thomas" w:date="2015-11-21T13:39:00Z">
              <w:r w:rsidR="00E91E29">
                <w:rPr>
                  <w:sz w:val="18"/>
                  <w:szCs w:val="18"/>
                </w:rPr>
                <w:t>b</w:t>
              </w:r>
            </w:ins>
            <w:r w:rsidR="00CC00E8">
              <w:rPr>
                <w:sz w:val="18"/>
                <w:szCs w:val="18"/>
              </w:rPr>
              <w:t>een found</w:t>
            </w:r>
            <w:r>
              <w:rPr>
                <w:sz w:val="18"/>
                <w:szCs w:val="18"/>
              </w:rPr>
              <w:t xml:space="preserve"> to</w:t>
            </w:r>
            <w:r w:rsidR="00CC00E8">
              <w:rPr>
                <w:sz w:val="18"/>
                <w:szCs w:val="18"/>
              </w:rPr>
              <w:t xml:space="preserve"> increase physical act</w:t>
            </w:r>
            <w:r>
              <w:rPr>
                <w:sz w:val="18"/>
                <w:szCs w:val="18"/>
              </w:rPr>
              <w:t>ivity in patients with knee</w:t>
            </w:r>
            <w:r w:rsidR="000449E6">
              <w:rPr>
                <w:sz w:val="18"/>
                <w:szCs w:val="18"/>
              </w:rPr>
              <w:t xml:space="preserve"> OA, as well as improve pain levels,</w:t>
            </w:r>
            <w:r>
              <w:rPr>
                <w:sz w:val="18"/>
                <w:szCs w:val="18"/>
              </w:rPr>
              <w:t xml:space="preserve"> function and self-efficacy to manage pain. </w:t>
            </w:r>
            <w:r w:rsidR="00CC00E8">
              <w:rPr>
                <w:sz w:val="18"/>
                <w:szCs w:val="18"/>
              </w:rPr>
              <w:t xml:space="preserve">Therapists should consider </w:t>
            </w:r>
            <w:r w:rsidR="007A5E3D">
              <w:rPr>
                <w:sz w:val="18"/>
                <w:szCs w:val="18"/>
              </w:rPr>
              <w:t>the use</w:t>
            </w:r>
            <w:ins w:id="22" w:author="Marian Thomas" w:date="2015-11-21T13:17:00Z">
              <w:r w:rsidR="00532457">
                <w:rPr>
                  <w:sz w:val="18"/>
                  <w:szCs w:val="18"/>
                </w:rPr>
                <w:t xml:space="preserve"> </w:t>
              </w:r>
            </w:ins>
            <w:r w:rsidR="00CC00E8">
              <w:rPr>
                <w:sz w:val="18"/>
                <w:szCs w:val="18"/>
              </w:rPr>
              <w:t>of</w:t>
            </w:r>
            <w:r w:rsidR="007A5E3D">
              <w:rPr>
                <w:sz w:val="18"/>
                <w:szCs w:val="18"/>
              </w:rPr>
              <w:t xml:space="preserve"> a </w:t>
            </w:r>
            <w:r>
              <w:rPr>
                <w:sz w:val="18"/>
                <w:szCs w:val="18"/>
              </w:rPr>
              <w:t>W</w:t>
            </w:r>
            <w:r w:rsidR="00CC00E8">
              <w:rPr>
                <w:sz w:val="18"/>
                <w:szCs w:val="18"/>
              </w:rPr>
              <w:t xml:space="preserve">eb based </w:t>
            </w:r>
            <w:r>
              <w:rPr>
                <w:sz w:val="18"/>
                <w:szCs w:val="18"/>
              </w:rPr>
              <w:t xml:space="preserve">exercise </w:t>
            </w:r>
            <w:r w:rsidR="00CC00E8">
              <w:rPr>
                <w:sz w:val="18"/>
                <w:szCs w:val="18"/>
              </w:rPr>
              <w:t>program</w:t>
            </w:r>
            <w:ins w:id="23" w:author="Marian Thomas" w:date="2015-11-21T13:17:00Z">
              <w:r w:rsidR="00532457">
                <w:rPr>
                  <w:sz w:val="18"/>
                  <w:szCs w:val="18"/>
                </w:rPr>
                <w:t xml:space="preserve"> targeted to people with knee </w:t>
              </w:r>
              <w:proofErr w:type="gramStart"/>
              <w:r w:rsidR="00532457">
                <w:rPr>
                  <w:sz w:val="18"/>
                  <w:szCs w:val="18"/>
                </w:rPr>
                <w:t xml:space="preserve">OA </w:t>
              </w:r>
            </w:ins>
            <w:r w:rsidR="000449E6">
              <w:rPr>
                <w:sz w:val="18"/>
                <w:szCs w:val="18"/>
              </w:rPr>
              <w:t xml:space="preserve"> i</w:t>
            </w:r>
            <w:r w:rsidR="00CC00E8">
              <w:rPr>
                <w:sz w:val="18"/>
                <w:szCs w:val="18"/>
              </w:rPr>
              <w:t>n</w:t>
            </w:r>
            <w:proofErr w:type="gramEnd"/>
            <w:r w:rsidR="00CC00E8">
              <w:rPr>
                <w:sz w:val="18"/>
                <w:szCs w:val="18"/>
              </w:rPr>
              <w:t xml:space="preserve"> conjunction with </w:t>
            </w:r>
            <w:ins w:id="24" w:author="Marian Thomas" w:date="2015-11-21T13:17:00Z">
              <w:r w:rsidR="00532457">
                <w:rPr>
                  <w:sz w:val="18"/>
                  <w:szCs w:val="18"/>
                </w:rPr>
                <w:t xml:space="preserve">typical physical therapy interventions </w:t>
              </w:r>
            </w:ins>
            <w:r w:rsidR="00CC00E8">
              <w:rPr>
                <w:sz w:val="18"/>
                <w:szCs w:val="18"/>
              </w:rPr>
              <w:t xml:space="preserve">in order to </w:t>
            </w:r>
            <w:r w:rsidR="000449E6">
              <w:rPr>
                <w:sz w:val="18"/>
                <w:szCs w:val="18"/>
              </w:rPr>
              <w:t xml:space="preserve">effectively promote exercise habits and </w:t>
            </w:r>
            <w:r w:rsidR="00CC00E8">
              <w:rPr>
                <w:sz w:val="18"/>
                <w:szCs w:val="18"/>
              </w:rPr>
              <w:t>decre</w:t>
            </w:r>
            <w:r>
              <w:rPr>
                <w:sz w:val="18"/>
                <w:szCs w:val="18"/>
              </w:rPr>
              <w:t xml:space="preserve">ase pain within this population. </w:t>
            </w:r>
            <w:r w:rsidR="00AE6924">
              <w:rPr>
                <w:sz w:val="18"/>
                <w:szCs w:val="18"/>
              </w:rPr>
              <w:t xml:space="preserve"> </w:t>
            </w:r>
          </w:p>
        </w:tc>
      </w:tr>
    </w:tbl>
    <w:tbl>
      <w:tblPr>
        <w:tblpPr w:leftFromText="180" w:rightFromText="180" w:vertAnchor="text" w:horzAnchor="page" w:tblpX="960" w:tblpY="787"/>
        <w:tblW w:w="10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AE6924" w:rsidRPr="002F16E1" w14:paraId="563E6167" w14:textId="77777777" w:rsidTr="00AE6924">
        <w:trPr>
          <w:trHeight w:val="624"/>
        </w:trPr>
        <w:tc>
          <w:tcPr>
            <w:tcW w:w="10421" w:type="dxa"/>
            <w:shd w:val="clear" w:color="auto" w:fill="E6E6E6"/>
          </w:tcPr>
          <w:p w14:paraId="120EA0E0" w14:textId="77777777" w:rsidR="00AE6924" w:rsidRPr="002F16E1" w:rsidRDefault="00AE6924" w:rsidP="00AE6924">
            <w:pPr>
              <w:spacing w:before="120" w:after="120"/>
              <w:jc w:val="center"/>
              <w:rPr>
                <w:rFonts w:ascii="Arial" w:hAnsi="Arial"/>
                <w:b/>
                <w:i/>
              </w:rPr>
            </w:pPr>
            <w:r w:rsidRPr="002F16E1">
              <w:rPr>
                <w:rFonts w:ascii="Arial" w:hAnsi="Arial"/>
                <w:b/>
                <w:i/>
              </w:rPr>
              <w:t xml:space="preserve">This critically appraised </w:t>
            </w:r>
            <w:r>
              <w:rPr>
                <w:rFonts w:ascii="Arial" w:hAnsi="Arial"/>
                <w:b/>
                <w:i/>
              </w:rPr>
              <w:t>topic</w:t>
            </w:r>
            <w:r w:rsidRPr="002F16E1">
              <w:rPr>
                <w:rFonts w:ascii="Arial" w:hAnsi="Arial"/>
                <w:b/>
                <w:i/>
              </w:rPr>
              <w:t xml:space="preserve"> has </w:t>
            </w:r>
            <w:r>
              <w:rPr>
                <w:rFonts w:ascii="Arial" w:hAnsi="Arial"/>
                <w:b/>
                <w:i/>
              </w:rPr>
              <w:t>been individually prepared as part of a course requirement and has been peer-reviewed by one other independent course instructor</w:t>
            </w:r>
          </w:p>
        </w:tc>
      </w:tr>
    </w:tbl>
    <w:p w14:paraId="322B96D1" w14:textId="77777777" w:rsidR="00637684" w:rsidRPr="00554FFC" w:rsidRDefault="00637684" w:rsidP="005263ED">
      <w:pPr>
        <w:spacing w:before="120" w:after="120"/>
        <w:jc w:val="center"/>
        <w:rPr>
          <w:sz w:val="18"/>
          <w:szCs w:val="18"/>
        </w:rPr>
      </w:pPr>
    </w:p>
    <w:p w14:paraId="4D45A711" w14:textId="77777777" w:rsidR="00554FFC" w:rsidRDefault="00554FFC" w:rsidP="00532457">
      <w:pPr>
        <w:spacing w:before="120" w:after="120"/>
        <w:outlineLvl w:val="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19"/>
        <w:gridCol w:w="2912"/>
        <w:gridCol w:w="2398"/>
        <w:gridCol w:w="2592"/>
      </w:tblGrid>
      <w:tr w:rsidR="00554FFC" w:rsidRPr="002F16E1" w14:paraId="6B31A7B3" w14:textId="77777777" w:rsidTr="009E380F">
        <w:tc>
          <w:tcPr>
            <w:tcW w:w="10908" w:type="dxa"/>
            <w:gridSpan w:val="4"/>
            <w:shd w:val="clear" w:color="auto" w:fill="E6E6E6"/>
          </w:tcPr>
          <w:p w14:paraId="04271A89" w14:textId="77777777"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14:paraId="561CAF24" w14:textId="77777777" w:rsidTr="009E380F">
        <w:tc>
          <w:tcPr>
            <w:tcW w:w="2628" w:type="dxa"/>
            <w:tcBorders>
              <w:right w:val="single" w:sz="8" w:space="0" w:color="auto"/>
            </w:tcBorders>
            <w:shd w:val="clear" w:color="auto" w:fill="auto"/>
          </w:tcPr>
          <w:p w14:paraId="6AFB6520" w14:textId="77777777"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14:paraId="49637A6E" w14:textId="77777777"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14:paraId="085CA6E8" w14:textId="77777777"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14:paraId="657BB6B2" w14:textId="77777777"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14:paraId="6D2C14D1" w14:textId="77777777" w:rsidTr="009E380F">
        <w:tc>
          <w:tcPr>
            <w:tcW w:w="2628" w:type="dxa"/>
            <w:tcBorders>
              <w:right w:val="single" w:sz="8" w:space="0" w:color="auto"/>
            </w:tcBorders>
            <w:shd w:val="clear" w:color="auto" w:fill="auto"/>
          </w:tcPr>
          <w:p w14:paraId="2577E82C" w14:textId="77777777" w:rsidR="00A82233" w:rsidRDefault="00A82233" w:rsidP="00A82233">
            <w:pPr>
              <w:spacing w:before="120" w:after="120"/>
              <w:rPr>
                <w:rFonts w:ascii="Arial" w:hAnsi="Arial"/>
              </w:rPr>
            </w:pPr>
            <w:r>
              <w:rPr>
                <w:rFonts w:ascii="Arial" w:hAnsi="Arial"/>
              </w:rPr>
              <w:t xml:space="preserve">Knee osteoarthritis [MESH] </w:t>
            </w:r>
          </w:p>
          <w:p w14:paraId="0412AFA3" w14:textId="77777777" w:rsidR="00A82233" w:rsidRDefault="00A82233" w:rsidP="00A82233">
            <w:pPr>
              <w:spacing w:before="120" w:after="120"/>
              <w:rPr>
                <w:rFonts w:ascii="Arial" w:hAnsi="Arial"/>
              </w:rPr>
            </w:pPr>
            <w:r>
              <w:rPr>
                <w:rFonts w:ascii="Arial" w:hAnsi="Arial"/>
              </w:rPr>
              <w:t xml:space="preserve">Knee OA </w:t>
            </w:r>
          </w:p>
          <w:p w14:paraId="5BE8B6E9" w14:textId="77777777" w:rsidR="00A82233" w:rsidRDefault="00A82233" w:rsidP="00A82233">
            <w:pPr>
              <w:spacing w:before="120" w:after="120"/>
              <w:rPr>
                <w:rFonts w:ascii="Arial" w:hAnsi="Arial"/>
              </w:rPr>
            </w:pPr>
            <w:r>
              <w:rPr>
                <w:rFonts w:ascii="Arial" w:hAnsi="Arial"/>
              </w:rPr>
              <w:t xml:space="preserve">OA </w:t>
            </w:r>
          </w:p>
          <w:p w14:paraId="09BDF96A" w14:textId="77777777" w:rsidR="00A82233" w:rsidRDefault="00A82233" w:rsidP="00A82233">
            <w:pPr>
              <w:spacing w:before="120" w:after="120"/>
              <w:rPr>
                <w:rFonts w:ascii="Arial" w:hAnsi="Arial"/>
              </w:rPr>
            </w:pPr>
            <w:r>
              <w:rPr>
                <w:rFonts w:ascii="Arial" w:hAnsi="Arial"/>
              </w:rPr>
              <w:t>Osteoarthritis</w:t>
            </w:r>
          </w:p>
          <w:p w14:paraId="58161925" w14:textId="77777777" w:rsidR="00554FFC" w:rsidRPr="002F16E1" w:rsidRDefault="00554FFC" w:rsidP="009E380F">
            <w:pPr>
              <w:spacing w:before="120" w:after="120"/>
              <w:rPr>
                <w:rFonts w:ascii="Arial" w:hAnsi="Arial"/>
              </w:rPr>
            </w:pPr>
          </w:p>
        </w:tc>
        <w:tc>
          <w:tcPr>
            <w:tcW w:w="3060" w:type="dxa"/>
            <w:tcBorders>
              <w:left w:val="single" w:sz="8" w:space="0" w:color="auto"/>
            </w:tcBorders>
            <w:shd w:val="clear" w:color="auto" w:fill="auto"/>
          </w:tcPr>
          <w:p w14:paraId="62CF7EC6" w14:textId="77777777" w:rsidR="00A82233" w:rsidRDefault="00A82233" w:rsidP="00A82233">
            <w:pPr>
              <w:spacing w:before="120" w:after="120"/>
              <w:rPr>
                <w:rFonts w:ascii="Arial" w:hAnsi="Arial"/>
              </w:rPr>
            </w:pPr>
            <w:r>
              <w:rPr>
                <w:rFonts w:ascii="Arial" w:hAnsi="Arial"/>
              </w:rPr>
              <w:t>Physical therapy</w:t>
            </w:r>
          </w:p>
          <w:p w14:paraId="4D3F6611" w14:textId="77777777" w:rsidR="00A82233" w:rsidRDefault="00A82233" w:rsidP="00A82233">
            <w:pPr>
              <w:spacing w:before="120" w:after="120"/>
              <w:rPr>
                <w:rFonts w:ascii="Arial" w:hAnsi="Arial"/>
              </w:rPr>
            </w:pPr>
            <w:r>
              <w:rPr>
                <w:rFonts w:ascii="Arial" w:hAnsi="Arial"/>
              </w:rPr>
              <w:t xml:space="preserve">Internet exercises </w:t>
            </w:r>
          </w:p>
          <w:p w14:paraId="143B88D9" w14:textId="77777777" w:rsidR="00A82233" w:rsidRDefault="00A82233" w:rsidP="00A82233">
            <w:pPr>
              <w:spacing w:before="120" w:after="120"/>
              <w:rPr>
                <w:rFonts w:ascii="Arial" w:hAnsi="Arial"/>
              </w:rPr>
            </w:pPr>
            <w:r>
              <w:rPr>
                <w:rFonts w:ascii="Arial" w:hAnsi="Arial"/>
              </w:rPr>
              <w:t xml:space="preserve">App </w:t>
            </w:r>
          </w:p>
          <w:p w14:paraId="4AFDAB2C" w14:textId="77777777" w:rsidR="00A82233" w:rsidRDefault="00A82233" w:rsidP="00A82233">
            <w:pPr>
              <w:spacing w:before="120" w:after="120"/>
              <w:rPr>
                <w:rFonts w:ascii="Arial" w:hAnsi="Arial"/>
              </w:rPr>
            </w:pPr>
            <w:r>
              <w:rPr>
                <w:rFonts w:ascii="Arial" w:hAnsi="Arial"/>
              </w:rPr>
              <w:t xml:space="preserve">Physiotherapy </w:t>
            </w:r>
          </w:p>
          <w:p w14:paraId="009C959F" w14:textId="77777777" w:rsidR="00A82233" w:rsidRDefault="00A82233" w:rsidP="00A82233">
            <w:pPr>
              <w:spacing w:before="120" w:after="120"/>
              <w:rPr>
                <w:rFonts w:ascii="Arial" w:hAnsi="Arial"/>
              </w:rPr>
            </w:pPr>
            <w:r>
              <w:rPr>
                <w:rFonts w:ascii="Arial" w:hAnsi="Arial"/>
              </w:rPr>
              <w:t xml:space="preserve">PT </w:t>
            </w:r>
          </w:p>
          <w:p w14:paraId="1224B80D" w14:textId="77777777" w:rsidR="00A82233" w:rsidRDefault="00A82233" w:rsidP="00A82233">
            <w:pPr>
              <w:spacing w:before="120" w:after="120"/>
              <w:rPr>
                <w:rFonts w:ascii="Arial" w:hAnsi="Arial"/>
              </w:rPr>
            </w:pPr>
            <w:r>
              <w:rPr>
                <w:rFonts w:ascii="Arial" w:hAnsi="Arial"/>
              </w:rPr>
              <w:t xml:space="preserve">Web Exercises </w:t>
            </w:r>
          </w:p>
          <w:p w14:paraId="25B5828C" w14:textId="77777777" w:rsidR="00A82233" w:rsidRDefault="00A82233" w:rsidP="00A82233">
            <w:pPr>
              <w:spacing w:before="120" w:after="120"/>
              <w:rPr>
                <w:rFonts w:ascii="Arial" w:hAnsi="Arial"/>
              </w:rPr>
            </w:pPr>
            <w:r>
              <w:rPr>
                <w:rFonts w:ascii="Arial" w:hAnsi="Arial"/>
              </w:rPr>
              <w:t xml:space="preserve">Computer exercises  </w:t>
            </w:r>
          </w:p>
          <w:p w14:paraId="3F5E0033" w14:textId="77777777" w:rsidR="00554FFC" w:rsidRPr="002F16E1" w:rsidRDefault="00A82233" w:rsidP="00A82233">
            <w:pPr>
              <w:spacing w:before="120" w:after="120"/>
              <w:rPr>
                <w:rFonts w:ascii="Arial" w:hAnsi="Arial"/>
              </w:rPr>
            </w:pPr>
            <w:r>
              <w:rPr>
                <w:rFonts w:ascii="Arial" w:hAnsi="Arial"/>
              </w:rPr>
              <w:t>Internet based exercise</w:t>
            </w:r>
          </w:p>
        </w:tc>
        <w:tc>
          <w:tcPr>
            <w:tcW w:w="2493" w:type="dxa"/>
            <w:tcBorders>
              <w:left w:val="single" w:sz="8" w:space="0" w:color="auto"/>
            </w:tcBorders>
            <w:shd w:val="clear" w:color="auto" w:fill="auto"/>
          </w:tcPr>
          <w:p w14:paraId="143A83BA" w14:textId="77777777" w:rsidR="00A82233" w:rsidRDefault="00A82233" w:rsidP="00A82233">
            <w:pPr>
              <w:spacing w:before="120" w:after="120"/>
              <w:rPr>
                <w:rFonts w:ascii="Arial" w:hAnsi="Arial"/>
              </w:rPr>
            </w:pPr>
            <w:r>
              <w:rPr>
                <w:rFonts w:ascii="Arial" w:hAnsi="Arial"/>
              </w:rPr>
              <w:t xml:space="preserve">Physical therapy </w:t>
            </w:r>
          </w:p>
          <w:p w14:paraId="23DC349D" w14:textId="77777777" w:rsidR="00A82233" w:rsidRDefault="00A82233" w:rsidP="00A82233">
            <w:pPr>
              <w:spacing w:before="120" w:after="120"/>
              <w:rPr>
                <w:rFonts w:ascii="Arial" w:hAnsi="Arial"/>
              </w:rPr>
            </w:pPr>
            <w:r>
              <w:rPr>
                <w:rFonts w:ascii="Arial" w:hAnsi="Arial"/>
              </w:rPr>
              <w:t xml:space="preserve">Physiotherapy </w:t>
            </w:r>
          </w:p>
          <w:p w14:paraId="51DB2DCC" w14:textId="77777777" w:rsidR="00A82233" w:rsidRDefault="00A82233" w:rsidP="00A82233">
            <w:pPr>
              <w:spacing w:before="120" w:after="120"/>
              <w:rPr>
                <w:rFonts w:ascii="Arial" w:hAnsi="Arial"/>
              </w:rPr>
            </w:pPr>
            <w:r>
              <w:rPr>
                <w:rFonts w:ascii="Arial" w:hAnsi="Arial"/>
              </w:rPr>
              <w:t xml:space="preserve">PT </w:t>
            </w:r>
          </w:p>
          <w:p w14:paraId="6078BEE1" w14:textId="77777777" w:rsidR="00A82233" w:rsidRDefault="00A82233" w:rsidP="00A82233">
            <w:pPr>
              <w:spacing w:before="120" w:after="120"/>
              <w:rPr>
                <w:rFonts w:ascii="Arial" w:hAnsi="Arial"/>
              </w:rPr>
            </w:pPr>
            <w:r>
              <w:rPr>
                <w:rFonts w:ascii="Arial" w:hAnsi="Arial"/>
              </w:rPr>
              <w:t xml:space="preserve">Therapist </w:t>
            </w:r>
          </w:p>
          <w:p w14:paraId="133F9A6D" w14:textId="77777777" w:rsidR="00554FFC" w:rsidRPr="002F16E1" w:rsidRDefault="00554FFC" w:rsidP="009E380F">
            <w:pPr>
              <w:spacing w:before="120" w:after="120"/>
              <w:rPr>
                <w:rFonts w:ascii="Arial" w:hAnsi="Arial"/>
              </w:rPr>
            </w:pPr>
          </w:p>
        </w:tc>
        <w:tc>
          <w:tcPr>
            <w:tcW w:w="2727" w:type="dxa"/>
            <w:tcBorders>
              <w:left w:val="single" w:sz="8" w:space="0" w:color="auto"/>
            </w:tcBorders>
            <w:shd w:val="clear" w:color="auto" w:fill="auto"/>
          </w:tcPr>
          <w:p w14:paraId="0A141587" w14:textId="77777777" w:rsidR="00A82233" w:rsidRDefault="00A82233" w:rsidP="00A82233">
            <w:pPr>
              <w:spacing w:before="120" w:after="120"/>
              <w:rPr>
                <w:rFonts w:ascii="Arial" w:hAnsi="Arial"/>
              </w:rPr>
            </w:pPr>
            <w:r>
              <w:rPr>
                <w:rFonts w:ascii="Arial" w:hAnsi="Arial"/>
              </w:rPr>
              <w:t xml:space="preserve">Endurance </w:t>
            </w:r>
          </w:p>
          <w:p w14:paraId="3F8A8BEC" w14:textId="77777777" w:rsidR="00A82233" w:rsidRDefault="00A82233" w:rsidP="00A82233">
            <w:pPr>
              <w:spacing w:before="120" w:after="120"/>
              <w:rPr>
                <w:rFonts w:ascii="Arial" w:hAnsi="Arial"/>
              </w:rPr>
            </w:pPr>
            <w:r>
              <w:rPr>
                <w:rFonts w:ascii="Arial" w:hAnsi="Arial"/>
              </w:rPr>
              <w:t xml:space="preserve">Walking endurance </w:t>
            </w:r>
          </w:p>
          <w:p w14:paraId="4126B932" w14:textId="77777777" w:rsidR="00A82233" w:rsidRDefault="00A82233" w:rsidP="00A82233">
            <w:pPr>
              <w:spacing w:before="120" w:after="120"/>
              <w:rPr>
                <w:rFonts w:ascii="Arial" w:hAnsi="Arial"/>
              </w:rPr>
            </w:pPr>
            <w:r>
              <w:rPr>
                <w:rFonts w:ascii="Arial" w:hAnsi="Arial"/>
              </w:rPr>
              <w:t xml:space="preserve">Ambulation endurance </w:t>
            </w:r>
          </w:p>
          <w:p w14:paraId="059B928D" w14:textId="77777777" w:rsidR="00A82233" w:rsidRDefault="00A82233" w:rsidP="00A82233">
            <w:pPr>
              <w:spacing w:before="120" w:after="120"/>
              <w:rPr>
                <w:rFonts w:ascii="Arial" w:hAnsi="Arial"/>
              </w:rPr>
            </w:pPr>
            <w:r>
              <w:rPr>
                <w:rFonts w:ascii="Arial" w:hAnsi="Arial"/>
              </w:rPr>
              <w:t xml:space="preserve">Exercise tolerance </w:t>
            </w:r>
          </w:p>
          <w:p w14:paraId="3C51E777" w14:textId="77777777" w:rsidR="00A82233" w:rsidRDefault="00A82233" w:rsidP="00A82233">
            <w:pPr>
              <w:spacing w:before="120" w:after="120"/>
              <w:rPr>
                <w:rFonts w:ascii="Arial" w:hAnsi="Arial"/>
              </w:rPr>
            </w:pPr>
            <w:r>
              <w:rPr>
                <w:rFonts w:ascii="Arial" w:hAnsi="Arial"/>
              </w:rPr>
              <w:t xml:space="preserve">Exercise endurance </w:t>
            </w:r>
          </w:p>
          <w:p w14:paraId="2D299B92" w14:textId="77777777" w:rsidR="00A82233" w:rsidRDefault="00A82233" w:rsidP="00A82233">
            <w:pPr>
              <w:spacing w:before="120" w:after="120"/>
              <w:rPr>
                <w:rFonts w:ascii="Arial" w:hAnsi="Arial"/>
              </w:rPr>
            </w:pPr>
            <w:r>
              <w:rPr>
                <w:rFonts w:ascii="Arial" w:hAnsi="Arial"/>
              </w:rPr>
              <w:t xml:space="preserve">Aerobic endurance </w:t>
            </w:r>
          </w:p>
          <w:p w14:paraId="3041F3A0" w14:textId="77777777" w:rsidR="00554FFC" w:rsidRPr="002F16E1" w:rsidRDefault="00A82233" w:rsidP="00A82233">
            <w:pPr>
              <w:spacing w:before="120" w:after="120"/>
              <w:rPr>
                <w:rFonts w:ascii="Arial" w:hAnsi="Arial"/>
              </w:rPr>
            </w:pPr>
            <w:r>
              <w:rPr>
                <w:rFonts w:ascii="Arial" w:hAnsi="Arial"/>
              </w:rPr>
              <w:t>Aerobic capacity</w:t>
            </w:r>
          </w:p>
        </w:tc>
      </w:tr>
    </w:tbl>
    <w:p w14:paraId="4F279202" w14:textId="77777777" w:rsidR="00554FFC" w:rsidRDefault="00554FFC" w:rsidP="00554FFC"/>
    <w:p w14:paraId="3C1928C6" w14:textId="77777777" w:rsidR="00554FFC" w:rsidRDefault="00554FFC" w:rsidP="00532457">
      <w:pPr>
        <w:spacing w:before="120" w:after="120"/>
        <w:outlineLvl w:val="0"/>
        <w:rPr>
          <w:b/>
          <w:sz w:val="18"/>
          <w:szCs w:val="18"/>
        </w:rPr>
      </w:pPr>
      <w:r>
        <w:rPr>
          <w:b/>
          <w:sz w:val="18"/>
          <w:szCs w:val="18"/>
        </w:rPr>
        <w:t>Final search strategy:</w:t>
      </w:r>
    </w:p>
    <w:p w14:paraId="2C3E09CD" w14:textId="77777777" w:rsidR="00554FFC" w:rsidRPr="00526612" w:rsidRDefault="00554FFC" w:rsidP="00554FFC">
      <w:pPr>
        <w:rPr>
          <w:i/>
        </w:rPr>
      </w:pPr>
      <w:r w:rsidRPr="00554FFC">
        <w:rPr>
          <w:i/>
          <w:color w:val="365F91"/>
        </w:rPr>
        <w:t>Show your final search strategy from one of the databases you searched. In the table below, show how many results you got from your search from each database you searched.</w:t>
      </w:r>
    </w:p>
    <w:p w14:paraId="630AB717" w14:textId="77777777" w:rsidR="00A82233" w:rsidRPr="000E21AA" w:rsidRDefault="00A82233" w:rsidP="00A82233">
      <w:pPr>
        <w:spacing w:before="120" w:after="120"/>
        <w:rPr>
          <w:sz w:val="18"/>
          <w:szCs w:val="18"/>
        </w:rPr>
      </w:pPr>
      <w:r w:rsidRPr="000E21AA">
        <w:rPr>
          <w:sz w:val="18"/>
          <w:szCs w:val="18"/>
        </w:rPr>
        <w:t>#5,"Search (((((knee AND osteoarthritis))) AND ((physical therapy OR physiotherapy OR rehabilitation))) AND (((internet based OR web based OR computer based OR e-health) AND (exercise and physical activity)))) AND pain"</w:t>
      </w:r>
      <w:proofErr w:type="gramStart"/>
      <w:r w:rsidRPr="000E21AA">
        <w:rPr>
          <w:sz w:val="18"/>
          <w:szCs w:val="18"/>
        </w:rPr>
        <w:t>,8,14:26:33</w:t>
      </w:r>
      <w:proofErr w:type="gramEnd"/>
    </w:p>
    <w:p w14:paraId="2D1EE159" w14:textId="77777777" w:rsidR="00A82233" w:rsidRPr="000E21AA" w:rsidRDefault="00A82233" w:rsidP="00532457">
      <w:pPr>
        <w:spacing w:before="120" w:after="120"/>
        <w:outlineLvl w:val="0"/>
        <w:rPr>
          <w:sz w:val="18"/>
          <w:szCs w:val="18"/>
        </w:rPr>
      </w:pPr>
      <w:r w:rsidRPr="000E21AA">
        <w:rPr>
          <w:sz w:val="18"/>
          <w:szCs w:val="18"/>
        </w:rPr>
        <w:t>#4,"Search pain"</w:t>
      </w:r>
      <w:proofErr w:type="gramStart"/>
      <w:r w:rsidRPr="000E21AA">
        <w:rPr>
          <w:sz w:val="18"/>
          <w:szCs w:val="18"/>
        </w:rPr>
        <w:t>,624348,14:26:23</w:t>
      </w:r>
      <w:proofErr w:type="gramEnd"/>
    </w:p>
    <w:p w14:paraId="14B7CDB4" w14:textId="77777777" w:rsidR="00A82233" w:rsidRPr="000E21AA" w:rsidRDefault="00A82233" w:rsidP="00A82233">
      <w:pPr>
        <w:spacing w:before="120" w:after="120"/>
        <w:rPr>
          <w:sz w:val="18"/>
          <w:szCs w:val="18"/>
        </w:rPr>
      </w:pPr>
      <w:r w:rsidRPr="000E21AA">
        <w:rPr>
          <w:sz w:val="18"/>
          <w:szCs w:val="18"/>
        </w:rPr>
        <w:t>#3,"Search ((internet based OR web based OR computer based OR e-health) AND (exercise and physical activity))"</w:t>
      </w:r>
      <w:proofErr w:type="gramStart"/>
      <w:r w:rsidRPr="000E21AA">
        <w:rPr>
          <w:sz w:val="18"/>
          <w:szCs w:val="18"/>
        </w:rPr>
        <w:t>,1806,14:26:19</w:t>
      </w:r>
      <w:proofErr w:type="gramEnd"/>
    </w:p>
    <w:p w14:paraId="6A5B38F9" w14:textId="77777777" w:rsidR="00A82233" w:rsidRPr="000E21AA" w:rsidRDefault="00A82233" w:rsidP="00532457">
      <w:pPr>
        <w:spacing w:before="120" w:after="120"/>
        <w:outlineLvl w:val="0"/>
        <w:rPr>
          <w:sz w:val="18"/>
          <w:szCs w:val="18"/>
        </w:rPr>
      </w:pPr>
      <w:r w:rsidRPr="000E21AA">
        <w:rPr>
          <w:sz w:val="18"/>
          <w:szCs w:val="18"/>
        </w:rPr>
        <w:t>#2,"Search (physical therapy OR physiotherapy OR rehabilitation)"</w:t>
      </w:r>
      <w:proofErr w:type="gramStart"/>
      <w:r w:rsidRPr="000E21AA">
        <w:rPr>
          <w:sz w:val="18"/>
          <w:szCs w:val="18"/>
        </w:rPr>
        <w:t>,576372,14:25:44</w:t>
      </w:r>
      <w:proofErr w:type="gramEnd"/>
    </w:p>
    <w:p w14:paraId="48A58658" w14:textId="77777777" w:rsidR="00A82233" w:rsidRPr="000E21AA" w:rsidRDefault="00A82233" w:rsidP="00A82233">
      <w:pPr>
        <w:spacing w:before="120" w:after="120"/>
        <w:rPr>
          <w:sz w:val="18"/>
          <w:szCs w:val="18"/>
        </w:rPr>
      </w:pPr>
      <w:r w:rsidRPr="000E21AA">
        <w:rPr>
          <w:sz w:val="18"/>
          <w:szCs w:val="18"/>
        </w:rPr>
        <w:t>#1,"Search (knee AND osteoarthritis)"</w:t>
      </w:r>
      <w:proofErr w:type="gramStart"/>
      <w:r w:rsidRPr="000E21AA">
        <w:rPr>
          <w:sz w:val="18"/>
          <w:szCs w:val="18"/>
        </w:rPr>
        <w:t>,23811,14:25:27</w:t>
      </w:r>
      <w:proofErr w:type="gramEnd"/>
    </w:p>
    <w:p w14:paraId="111FA84D" w14:textId="77777777" w:rsidR="00554FFC"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4"/>
        <w:gridCol w:w="1831"/>
        <w:gridCol w:w="3786"/>
      </w:tblGrid>
      <w:tr w:rsidR="00554FFC" w:rsidRPr="002F16E1" w14:paraId="4B7F8250" w14:textId="77777777" w:rsidTr="00A82233">
        <w:tc>
          <w:tcPr>
            <w:tcW w:w="4804" w:type="dxa"/>
            <w:shd w:val="clear" w:color="auto" w:fill="E6E6E6"/>
          </w:tcPr>
          <w:p w14:paraId="06884CA5" w14:textId="77777777"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31" w:type="dxa"/>
            <w:shd w:val="clear" w:color="auto" w:fill="E6E6E6"/>
          </w:tcPr>
          <w:p w14:paraId="35F11209" w14:textId="77777777" w:rsidR="00554FFC" w:rsidRPr="002F16E1" w:rsidRDefault="00554FFC" w:rsidP="009E380F">
            <w:pPr>
              <w:spacing w:before="120" w:after="120"/>
              <w:jc w:val="center"/>
              <w:rPr>
                <w:b/>
                <w:sz w:val="18"/>
                <w:szCs w:val="18"/>
              </w:rPr>
            </w:pPr>
            <w:r>
              <w:rPr>
                <w:b/>
                <w:sz w:val="18"/>
                <w:szCs w:val="18"/>
              </w:rPr>
              <w:t>Number of results</w:t>
            </w:r>
          </w:p>
        </w:tc>
        <w:tc>
          <w:tcPr>
            <w:tcW w:w="3786" w:type="dxa"/>
            <w:shd w:val="clear" w:color="auto" w:fill="E6E6E6"/>
          </w:tcPr>
          <w:p w14:paraId="7C4DB0AB" w14:textId="77777777" w:rsidR="00554FFC" w:rsidRPr="002F16E1" w:rsidRDefault="00554FFC" w:rsidP="009E380F">
            <w:pPr>
              <w:spacing w:before="120" w:after="120"/>
              <w:rPr>
                <w:b/>
                <w:sz w:val="18"/>
                <w:szCs w:val="18"/>
              </w:rPr>
            </w:pPr>
            <w:r>
              <w:rPr>
                <w:b/>
                <w:sz w:val="18"/>
                <w:szCs w:val="18"/>
              </w:rPr>
              <w:t>Limits applied, revised number of results (if applicable)</w:t>
            </w:r>
          </w:p>
        </w:tc>
      </w:tr>
      <w:tr w:rsidR="00A82233" w:rsidRPr="002F16E1" w14:paraId="42EC33EA" w14:textId="77777777" w:rsidTr="00A82233">
        <w:tc>
          <w:tcPr>
            <w:tcW w:w="4804" w:type="dxa"/>
            <w:shd w:val="clear" w:color="auto" w:fill="auto"/>
          </w:tcPr>
          <w:p w14:paraId="75B70A01" w14:textId="77777777" w:rsidR="00A82233" w:rsidRDefault="00A82233" w:rsidP="004043AA">
            <w:pPr>
              <w:spacing w:before="120" w:after="120"/>
              <w:rPr>
                <w:b/>
                <w:sz w:val="18"/>
                <w:szCs w:val="18"/>
              </w:rPr>
            </w:pPr>
            <w:proofErr w:type="spellStart"/>
            <w:r>
              <w:rPr>
                <w:b/>
                <w:sz w:val="18"/>
                <w:szCs w:val="18"/>
              </w:rPr>
              <w:t>Pubmed</w:t>
            </w:r>
            <w:proofErr w:type="spellEnd"/>
            <w:r>
              <w:rPr>
                <w:b/>
                <w:sz w:val="18"/>
                <w:szCs w:val="18"/>
              </w:rPr>
              <w:t xml:space="preserve"> </w:t>
            </w:r>
          </w:p>
          <w:p w14:paraId="0A07CB7E" w14:textId="77777777" w:rsidR="00A82233" w:rsidRPr="002F16E1" w:rsidRDefault="00A82233" w:rsidP="004043AA">
            <w:pPr>
              <w:spacing w:before="120" w:after="120"/>
              <w:rPr>
                <w:b/>
                <w:sz w:val="18"/>
                <w:szCs w:val="18"/>
              </w:rPr>
            </w:pPr>
            <w:r>
              <w:rPr>
                <w:b/>
                <w:sz w:val="18"/>
                <w:szCs w:val="18"/>
              </w:rPr>
              <w:br/>
              <w:t xml:space="preserve">CINAHL (without pain included) </w:t>
            </w:r>
          </w:p>
          <w:p w14:paraId="68164F74" w14:textId="77777777" w:rsidR="00A82233" w:rsidRDefault="00A82233" w:rsidP="004043AA">
            <w:pPr>
              <w:spacing w:before="120" w:after="120"/>
              <w:rPr>
                <w:b/>
                <w:sz w:val="18"/>
                <w:szCs w:val="18"/>
              </w:rPr>
            </w:pPr>
          </w:p>
          <w:p w14:paraId="3AF2F533" w14:textId="77777777" w:rsidR="00A82233" w:rsidRPr="002F16E1" w:rsidRDefault="00A82233" w:rsidP="004043AA">
            <w:pPr>
              <w:spacing w:before="120" w:after="120"/>
              <w:rPr>
                <w:b/>
                <w:sz w:val="18"/>
                <w:szCs w:val="18"/>
              </w:rPr>
            </w:pPr>
            <w:r>
              <w:rPr>
                <w:b/>
                <w:sz w:val="18"/>
                <w:szCs w:val="18"/>
              </w:rPr>
              <w:t xml:space="preserve">Web of Science </w:t>
            </w:r>
          </w:p>
          <w:p w14:paraId="15B57A20" w14:textId="77777777" w:rsidR="00A82233" w:rsidRDefault="00A82233" w:rsidP="004043AA">
            <w:pPr>
              <w:spacing w:before="120" w:after="120"/>
              <w:rPr>
                <w:b/>
                <w:sz w:val="18"/>
                <w:szCs w:val="18"/>
              </w:rPr>
            </w:pPr>
          </w:p>
          <w:p w14:paraId="6E1AD3DF" w14:textId="77777777" w:rsidR="00A82233" w:rsidRDefault="00A82233" w:rsidP="004043AA">
            <w:pPr>
              <w:spacing w:before="120" w:after="120"/>
              <w:rPr>
                <w:b/>
                <w:sz w:val="18"/>
                <w:szCs w:val="18"/>
              </w:rPr>
            </w:pPr>
            <w:r>
              <w:rPr>
                <w:b/>
                <w:sz w:val="18"/>
                <w:szCs w:val="18"/>
              </w:rPr>
              <w:br/>
            </w:r>
          </w:p>
          <w:p w14:paraId="163EFF56" w14:textId="77777777" w:rsidR="00A82233" w:rsidRDefault="00A82233" w:rsidP="004043AA">
            <w:pPr>
              <w:spacing w:before="120" w:after="120"/>
              <w:rPr>
                <w:b/>
                <w:sz w:val="18"/>
                <w:szCs w:val="18"/>
              </w:rPr>
            </w:pPr>
          </w:p>
          <w:p w14:paraId="09D63A52" w14:textId="77777777" w:rsidR="00A82233" w:rsidRDefault="00A82233" w:rsidP="004043AA">
            <w:pPr>
              <w:spacing w:before="120" w:after="120"/>
              <w:rPr>
                <w:b/>
                <w:sz w:val="18"/>
                <w:szCs w:val="18"/>
              </w:rPr>
            </w:pPr>
          </w:p>
          <w:p w14:paraId="7A88187A" w14:textId="77777777" w:rsidR="00A82233" w:rsidRPr="002F16E1" w:rsidRDefault="00A82233" w:rsidP="004043AA">
            <w:pPr>
              <w:spacing w:before="120" w:after="120"/>
              <w:rPr>
                <w:b/>
                <w:sz w:val="18"/>
                <w:szCs w:val="18"/>
              </w:rPr>
            </w:pPr>
            <w:proofErr w:type="spellStart"/>
            <w:r>
              <w:rPr>
                <w:b/>
                <w:sz w:val="18"/>
                <w:szCs w:val="18"/>
              </w:rPr>
              <w:t>PEDro</w:t>
            </w:r>
            <w:proofErr w:type="spellEnd"/>
          </w:p>
          <w:p w14:paraId="52200578" w14:textId="77777777" w:rsidR="00A82233" w:rsidRPr="002F16E1" w:rsidRDefault="00A82233" w:rsidP="004043AA">
            <w:pPr>
              <w:spacing w:before="120" w:after="120"/>
              <w:rPr>
                <w:b/>
                <w:sz w:val="18"/>
                <w:szCs w:val="18"/>
              </w:rPr>
            </w:pPr>
          </w:p>
          <w:p w14:paraId="317E9DE4" w14:textId="77777777" w:rsidR="00A82233" w:rsidRPr="002F16E1" w:rsidRDefault="00A82233" w:rsidP="004043AA">
            <w:pPr>
              <w:spacing w:before="120" w:after="120"/>
              <w:rPr>
                <w:b/>
                <w:sz w:val="18"/>
                <w:szCs w:val="18"/>
              </w:rPr>
            </w:pPr>
          </w:p>
          <w:p w14:paraId="617C10BD" w14:textId="77777777" w:rsidR="00A82233" w:rsidRPr="002F16E1" w:rsidRDefault="00A82233" w:rsidP="004043AA">
            <w:pPr>
              <w:spacing w:before="120" w:after="120"/>
              <w:rPr>
                <w:b/>
                <w:sz w:val="18"/>
                <w:szCs w:val="18"/>
              </w:rPr>
            </w:pPr>
          </w:p>
          <w:p w14:paraId="6F9B057D" w14:textId="77777777" w:rsidR="00A82233" w:rsidRPr="002F16E1" w:rsidRDefault="00A82233" w:rsidP="009E380F">
            <w:pPr>
              <w:spacing w:before="120" w:after="120"/>
              <w:rPr>
                <w:b/>
                <w:sz w:val="18"/>
                <w:szCs w:val="18"/>
              </w:rPr>
            </w:pPr>
          </w:p>
        </w:tc>
        <w:tc>
          <w:tcPr>
            <w:tcW w:w="1831" w:type="dxa"/>
            <w:shd w:val="clear" w:color="auto" w:fill="auto"/>
          </w:tcPr>
          <w:p w14:paraId="292E7CA8" w14:textId="77777777" w:rsidR="00A82233" w:rsidRDefault="00A82233" w:rsidP="004043AA">
            <w:pPr>
              <w:spacing w:before="120" w:after="120"/>
              <w:rPr>
                <w:b/>
                <w:sz w:val="18"/>
                <w:szCs w:val="18"/>
              </w:rPr>
            </w:pPr>
            <w:r>
              <w:rPr>
                <w:b/>
                <w:sz w:val="18"/>
                <w:szCs w:val="18"/>
              </w:rPr>
              <w:t>8</w:t>
            </w:r>
          </w:p>
          <w:p w14:paraId="7770F066" w14:textId="77777777" w:rsidR="00A82233" w:rsidRDefault="00A82233" w:rsidP="004043AA">
            <w:pPr>
              <w:spacing w:before="120" w:after="120"/>
              <w:rPr>
                <w:b/>
                <w:sz w:val="18"/>
                <w:szCs w:val="18"/>
              </w:rPr>
            </w:pPr>
          </w:p>
          <w:p w14:paraId="42C3822C" w14:textId="77777777" w:rsidR="00A82233" w:rsidRDefault="00A82233" w:rsidP="004043AA">
            <w:pPr>
              <w:spacing w:before="120" w:after="120"/>
              <w:rPr>
                <w:b/>
                <w:sz w:val="18"/>
                <w:szCs w:val="18"/>
              </w:rPr>
            </w:pPr>
            <w:r>
              <w:rPr>
                <w:b/>
                <w:sz w:val="18"/>
                <w:szCs w:val="18"/>
              </w:rPr>
              <w:t>2</w:t>
            </w:r>
          </w:p>
          <w:p w14:paraId="6165BB68" w14:textId="77777777" w:rsidR="00A82233" w:rsidRDefault="00A82233" w:rsidP="004043AA">
            <w:pPr>
              <w:spacing w:before="120" w:after="120"/>
              <w:rPr>
                <w:b/>
                <w:sz w:val="18"/>
                <w:szCs w:val="18"/>
              </w:rPr>
            </w:pPr>
          </w:p>
          <w:p w14:paraId="16D3746D" w14:textId="77777777" w:rsidR="00A82233" w:rsidRDefault="00A82233" w:rsidP="004043AA">
            <w:pPr>
              <w:spacing w:before="120" w:after="120"/>
              <w:rPr>
                <w:b/>
                <w:sz w:val="18"/>
                <w:szCs w:val="18"/>
              </w:rPr>
            </w:pPr>
            <w:r>
              <w:rPr>
                <w:b/>
                <w:sz w:val="18"/>
                <w:szCs w:val="18"/>
              </w:rPr>
              <w:t>11</w:t>
            </w:r>
          </w:p>
          <w:p w14:paraId="492645CD" w14:textId="77777777" w:rsidR="00A82233" w:rsidRDefault="00A82233" w:rsidP="004043AA">
            <w:pPr>
              <w:spacing w:before="120" w:after="120"/>
              <w:rPr>
                <w:b/>
                <w:sz w:val="18"/>
                <w:szCs w:val="18"/>
              </w:rPr>
            </w:pPr>
          </w:p>
          <w:p w14:paraId="5C5098E5" w14:textId="77777777" w:rsidR="00A82233" w:rsidRDefault="00A82233" w:rsidP="004043AA">
            <w:pPr>
              <w:spacing w:before="120" w:after="120"/>
              <w:rPr>
                <w:b/>
                <w:sz w:val="18"/>
                <w:szCs w:val="18"/>
              </w:rPr>
            </w:pPr>
          </w:p>
          <w:p w14:paraId="1B0677B7" w14:textId="77777777" w:rsidR="00A82233" w:rsidRDefault="00A82233" w:rsidP="004043AA">
            <w:pPr>
              <w:spacing w:before="120" w:after="120"/>
              <w:rPr>
                <w:b/>
                <w:sz w:val="18"/>
                <w:szCs w:val="18"/>
              </w:rPr>
            </w:pPr>
          </w:p>
          <w:p w14:paraId="622B57E2" w14:textId="77777777" w:rsidR="00A82233" w:rsidRDefault="00A82233" w:rsidP="004043AA">
            <w:pPr>
              <w:spacing w:before="120" w:after="120"/>
              <w:rPr>
                <w:b/>
                <w:sz w:val="18"/>
                <w:szCs w:val="18"/>
              </w:rPr>
            </w:pPr>
          </w:p>
          <w:p w14:paraId="33D75FFB" w14:textId="77777777" w:rsidR="00A82233" w:rsidRPr="002F16E1" w:rsidRDefault="00A82233" w:rsidP="009E380F">
            <w:pPr>
              <w:spacing w:before="120" w:after="120"/>
              <w:rPr>
                <w:b/>
                <w:sz w:val="18"/>
                <w:szCs w:val="18"/>
              </w:rPr>
            </w:pPr>
            <w:r>
              <w:rPr>
                <w:b/>
                <w:sz w:val="18"/>
                <w:szCs w:val="18"/>
              </w:rPr>
              <w:t>2</w:t>
            </w:r>
          </w:p>
        </w:tc>
        <w:tc>
          <w:tcPr>
            <w:tcW w:w="3786" w:type="dxa"/>
            <w:shd w:val="clear" w:color="auto" w:fill="auto"/>
          </w:tcPr>
          <w:p w14:paraId="6889E2B8" w14:textId="77777777" w:rsidR="00A82233" w:rsidRDefault="00A82233" w:rsidP="004043AA">
            <w:pPr>
              <w:spacing w:before="120" w:after="120"/>
              <w:rPr>
                <w:b/>
                <w:sz w:val="18"/>
                <w:szCs w:val="18"/>
              </w:rPr>
            </w:pPr>
            <w:r>
              <w:rPr>
                <w:b/>
                <w:sz w:val="18"/>
                <w:szCs w:val="18"/>
              </w:rPr>
              <w:t xml:space="preserve">None </w:t>
            </w:r>
            <w:r>
              <w:rPr>
                <w:b/>
                <w:sz w:val="18"/>
                <w:szCs w:val="18"/>
              </w:rPr>
              <w:br/>
            </w:r>
          </w:p>
          <w:p w14:paraId="0CCB9213" w14:textId="77777777" w:rsidR="00A82233" w:rsidRDefault="00A82233" w:rsidP="004043AA">
            <w:pPr>
              <w:spacing w:before="120" w:after="120"/>
              <w:rPr>
                <w:b/>
                <w:sz w:val="18"/>
                <w:szCs w:val="18"/>
              </w:rPr>
            </w:pPr>
            <w:r>
              <w:rPr>
                <w:b/>
                <w:sz w:val="18"/>
                <w:szCs w:val="18"/>
              </w:rPr>
              <w:t xml:space="preserve">30, was able to get more when I did not use knee osteoarthritis as a search term </w:t>
            </w:r>
          </w:p>
          <w:p w14:paraId="78AFA596" w14:textId="77777777" w:rsidR="00A82233" w:rsidRDefault="00A82233" w:rsidP="009E380F">
            <w:pPr>
              <w:spacing w:before="120" w:after="120"/>
              <w:rPr>
                <w:ins w:id="25" w:author="Christie Clem" w:date="2015-11-20T18:59:00Z"/>
                <w:b/>
                <w:sz w:val="18"/>
                <w:szCs w:val="18"/>
              </w:rPr>
            </w:pPr>
            <w:r>
              <w:rPr>
                <w:b/>
                <w:sz w:val="18"/>
                <w:szCs w:val="18"/>
              </w:rPr>
              <w:t>13 when I did not use pain as a search term, 104 articles appeared when I did not include knee OA as a search term, 30 when I did not use PT as a search term</w:t>
            </w:r>
          </w:p>
          <w:p w14:paraId="05705EA9" w14:textId="77777777" w:rsidR="00D377F6" w:rsidRPr="002F16E1" w:rsidRDefault="00D377F6" w:rsidP="009E380F">
            <w:pPr>
              <w:spacing w:before="120" w:after="120"/>
              <w:rPr>
                <w:b/>
                <w:sz w:val="18"/>
                <w:szCs w:val="18"/>
              </w:rPr>
            </w:pPr>
            <w:proofErr w:type="gramStart"/>
            <w:ins w:id="26" w:author="Christie Clem" w:date="2015-11-20T18:59:00Z">
              <w:r>
                <w:rPr>
                  <w:b/>
                  <w:sz w:val="18"/>
                  <w:szCs w:val="18"/>
                </w:rPr>
                <w:t>what</w:t>
              </w:r>
              <w:proofErr w:type="gramEnd"/>
              <w:r>
                <w:rPr>
                  <w:b/>
                  <w:sz w:val="18"/>
                  <w:szCs w:val="18"/>
                </w:rPr>
                <w:t xml:space="preserve"> did you use to get 11?</w:t>
              </w:r>
            </w:ins>
            <w:ins w:id="27" w:author="Christie Clem" w:date="2015-11-20T19:00:00Z">
              <w:r>
                <w:rPr>
                  <w:b/>
                  <w:sz w:val="18"/>
                  <w:szCs w:val="18"/>
                </w:rPr>
                <w:t xml:space="preserve"> Was it search line #5 from above?</w:t>
              </w:r>
            </w:ins>
          </w:p>
        </w:tc>
      </w:tr>
    </w:tbl>
    <w:p w14:paraId="7A906C86" w14:textId="77777777" w:rsidR="00554FFC" w:rsidRDefault="00554FFC" w:rsidP="00554FFC">
      <w:pPr>
        <w:spacing w:before="120" w:after="120"/>
        <w:rPr>
          <w:b/>
          <w:sz w:val="18"/>
          <w:szCs w:val="18"/>
        </w:rPr>
      </w:pPr>
    </w:p>
    <w:p w14:paraId="11A04CB0" w14:textId="77777777" w:rsidR="00A82233" w:rsidRDefault="00A82233" w:rsidP="00554FFC">
      <w:pPr>
        <w:pStyle w:val="Heading2"/>
        <w:spacing w:before="120" w:after="120" w:line="240" w:lineRule="auto"/>
        <w:rPr>
          <w:rFonts w:ascii="Verdana" w:hAnsi="Verdana"/>
          <w:sz w:val="18"/>
          <w:szCs w:val="18"/>
        </w:rPr>
      </w:pPr>
    </w:p>
    <w:p w14:paraId="4DAAC717" w14:textId="77777777" w:rsidR="00554FFC" w:rsidRDefault="00554FFC" w:rsidP="00532457">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2F16E1" w14:paraId="655A3E8C" w14:textId="77777777" w:rsidTr="009E380F">
        <w:tc>
          <w:tcPr>
            <w:tcW w:w="10421" w:type="dxa"/>
            <w:shd w:val="clear" w:color="auto" w:fill="E6E6E6"/>
          </w:tcPr>
          <w:p w14:paraId="2BA49E50" w14:textId="77777777" w:rsidR="00554FFC" w:rsidRPr="002F16E1" w:rsidRDefault="00554FFC" w:rsidP="009E380F">
            <w:pPr>
              <w:spacing w:before="120" w:after="120"/>
              <w:rPr>
                <w:b/>
              </w:rPr>
            </w:pPr>
            <w:r w:rsidRPr="002F16E1">
              <w:rPr>
                <w:b/>
              </w:rPr>
              <w:t>Inclusion Criteria</w:t>
            </w:r>
          </w:p>
        </w:tc>
      </w:tr>
      <w:tr w:rsidR="00554FFC" w14:paraId="3B717A8B" w14:textId="77777777" w:rsidTr="009E380F">
        <w:tc>
          <w:tcPr>
            <w:tcW w:w="10421" w:type="dxa"/>
            <w:tcBorders>
              <w:bottom w:val="single" w:sz="4" w:space="0" w:color="auto"/>
            </w:tcBorders>
            <w:shd w:val="clear" w:color="auto" w:fill="auto"/>
          </w:tcPr>
          <w:p w14:paraId="521E78BE" w14:textId="77777777" w:rsidR="00A82233" w:rsidRDefault="00A82233" w:rsidP="00A82233">
            <w:pPr>
              <w:pStyle w:val="ListParagraph"/>
              <w:numPr>
                <w:ilvl w:val="0"/>
                <w:numId w:val="15"/>
              </w:numPr>
              <w:spacing w:before="120" w:after="120"/>
            </w:pPr>
            <w:r>
              <w:t xml:space="preserve">Randomized controlled trials, controlled trials, uncontrolled trials </w:t>
            </w:r>
          </w:p>
          <w:p w14:paraId="760B02D6" w14:textId="77777777" w:rsidR="00A82233" w:rsidRDefault="00A82233" w:rsidP="00A82233">
            <w:pPr>
              <w:pStyle w:val="ListParagraph"/>
              <w:numPr>
                <w:ilvl w:val="0"/>
                <w:numId w:val="15"/>
              </w:numPr>
              <w:spacing w:before="120" w:after="120"/>
            </w:pPr>
            <w:r>
              <w:t>Systematic review of RCTs</w:t>
            </w:r>
          </w:p>
          <w:p w14:paraId="1F78C893" w14:textId="77777777" w:rsidR="00A82233" w:rsidRDefault="00A82233" w:rsidP="00A82233">
            <w:pPr>
              <w:pStyle w:val="ListParagraph"/>
              <w:numPr>
                <w:ilvl w:val="0"/>
                <w:numId w:val="15"/>
              </w:numPr>
              <w:spacing w:before="120" w:after="120"/>
            </w:pPr>
            <w:r>
              <w:t xml:space="preserve">Published up to September 2015 </w:t>
            </w:r>
          </w:p>
          <w:p w14:paraId="77B37A8D" w14:textId="77777777" w:rsidR="00554FFC" w:rsidRDefault="00A82233" w:rsidP="009E380F">
            <w:pPr>
              <w:pStyle w:val="ListParagraph"/>
              <w:numPr>
                <w:ilvl w:val="0"/>
                <w:numId w:val="15"/>
              </w:numPr>
              <w:spacing w:before="120" w:after="120"/>
            </w:pPr>
            <w:r>
              <w:t>Internet based exercise program included</w:t>
            </w:r>
          </w:p>
        </w:tc>
      </w:tr>
      <w:tr w:rsidR="00554FFC" w:rsidRPr="002F16E1" w14:paraId="6F99B1CF" w14:textId="77777777" w:rsidTr="009E380F">
        <w:tc>
          <w:tcPr>
            <w:tcW w:w="10421" w:type="dxa"/>
            <w:shd w:val="clear" w:color="auto" w:fill="E6E6E6"/>
          </w:tcPr>
          <w:p w14:paraId="0B770223" w14:textId="77777777" w:rsidR="00554FFC" w:rsidRPr="002F16E1" w:rsidRDefault="00554FFC" w:rsidP="009E380F">
            <w:pPr>
              <w:spacing w:before="120" w:after="120"/>
              <w:rPr>
                <w:b/>
              </w:rPr>
            </w:pPr>
            <w:r w:rsidRPr="002F16E1">
              <w:rPr>
                <w:b/>
              </w:rPr>
              <w:t>Exclusion Criteria</w:t>
            </w:r>
          </w:p>
        </w:tc>
      </w:tr>
      <w:tr w:rsidR="00554FFC" w14:paraId="2AEAAE72" w14:textId="77777777" w:rsidTr="009E380F">
        <w:tc>
          <w:tcPr>
            <w:tcW w:w="10421" w:type="dxa"/>
            <w:shd w:val="clear" w:color="auto" w:fill="auto"/>
          </w:tcPr>
          <w:p w14:paraId="76473BC5" w14:textId="77777777" w:rsidR="00A82233" w:rsidRPr="006F2C95" w:rsidRDefault="00A82233" w:rsidP="00A82233">
            <w:pPr>
              <w:pStyle w:val="ListParagraph"/>
              <w:numPr>
                <w:ilvl w:val="0"/>
                <w:numId w:val="16"/>
              </w:numPr>
              <w:spacing w:before="120" w:after="120"/>
            </w:pPr>
            <w:r w:rsidRPr="006F2C95">
              <w:t>Case series studies/cohort studies</w:t>
            </w:r>
            <w:r>
              <w:t xml:space="preserve">/case controlled studies </w:t>
            </w:r>
            <w:r w:rsidRPr="006F2C95">
              <w:t xml:space="preserve"> </w:t>
            </w:r>
          </w:p>
          <w:p w14:paraId="25CCF239" w14:textId="77777777" w:rsidR="00A82233" w:rsidRPr="006F2C95" w:rsidRDefault="00A82233" w:rsidP="00A82233">
            <w:pPr>
              <w:pStyle w:val="ListParagraph"/>
              <w:numPr>
                <w:ilvl w:val="0"/>
                <w:numId w:val="16"/>
              </w:numPr>
              <w:spacing w:before="120" w:after="120"/>
            </w:pPr>
            <w:r w:rsidRPr="006F2C95">
              <w:t>Expert opinion</w:t>
            </w:r>
          </w:p>
          <w:p w14:paraId="42753FB6" w14:textId="77777777" w:rsidR="00A82233" w:rsidRDefault="00A82233" w:rsidP="00A82233">
            <w:pPr>
              <w:numPr>
                <w:ilvl w:val="0"/>
                <w:numId w:val="16"/>
              </w:numPr>
            </w:pPr>
            <w:r w:rsidRPr="006F2C95">
              <w:t>Abstracts, conference proceedings, letters to the editor, disserta</w:t>
            </w:r>
            <w:r>
              <w:t xml:space="preserve">tions, narrative review articles </w:t>
            </w:r>
          </w:p>
          <w:p w14:paraId="2719FC24" w14:textId="77777777" w:rsidR="00554FFC" w:rsidRDefault="00A82233" w:rsidP="00A82233">
            <w:pPr>
              <w:numPr>
                <w:ilvl w:val="0"/>
                <w:numId w:val="16"/>
              </w:numPr>
            </w:pPr>
            <w:r>
              <w:t>Pain management</w:t>
            </w:r>
          </w:p>
        </w:tc>
      </w:tr>
    </w:tbl>
    <w:p w14:paraId="08331C31" w14:textId="77777777" w:rsidR="00554FFC" w:rsidRDefault="00554FFC" w:rsidP="00554FFC">
      <w:pPr>
        <w:spacing w:before="120" w:after="120"/>
        <w:rPr>
          <w:b/>
          <w:sz w:val="18"/>
          <w:szCs w:val="18"/>
        </w:rPr>
      </w:pPr>
    </w:p>
    <w:p w14:paraId="2BCD2FEF" w14:textId="77777777" w:rsidR="00554FFC" w:rsidRDefault="00554FFC" w:rsidP="00532457">
      <w:pPr>
        <w:spacing w:before="120" w:after="120"/>
        <w:outlineLvl w:val="0"/>
        <w:rPr>
          <w:b/>
          <w:sz w:val="18"/>
          <w:szCs w:val="18"/>
        </w:rPr>
      </w:pPr>
      <w:r>
        <w:rPr>
          <w:b/>
          <w:sz w:val="18"/>
          <w:szCs w:val="18"/>
        </w:rPr>
        <w:br w:type="page"/>
      </w:r>
      <w:r w:rsidRPr="00B75AAB">
        <w:rPr>
          <w:b/>
          <w:sz w:val="18"/>
          <w:szCs w:val="18"/>
        </w:rPr>
        <w:lastRenderedPageBreak/>
        <w:t>RESULTS OF SEARCH</w:t>
      </w:r>
    </w:p>
    <w:p w14:paraId="79B4BD23" w14:textId="77777777" w:rsidR="00554FFC" w:rsidRDefault="00554FFC" w:rsidP="00532457">
      <w:pPr>
        <w:spacing w:before="120" w:after="120"/>
        <w:outlineLvl w:val="0"/>
        <w:rPr>
          <w:b/>
          <w:sz w:val="18"/>
          <w:szCs w:val="18"/>
        </w:rPr>
      </w:pPr>
      <w:r>
        <w:rPr>
          <w:b/>
          <w:sz w:val="18"/>
          <w:szCs w:val="18"/>
        </w:rPr>
        <w:t>Summary of articles retrieved that met inclusion and exclusion criteria</w:t>
      </w:r>
    </w:p>
    <w:p w14:paraId="25C8D556" w14:textId="77777777" w:rsidR="00554FFC" w:rsidRPr="00554FFC" w:rsidRDefault="00554FFC" w:rsidP="00554FFC">
      <w:pPr>
        <w:spacing w:before="120" w:after="120"/>
        <w:rPr>
          <w:i/>
          <w:color w:val="365F91"/>
        </w:rPr>
      </w:pPr>
      <w:r w:rsidRPr="00554FFC">
        <w:rPr>
          <w:i/>
          <w:color w:val="365F91"/>
        </w:rPr>
        <w:t>For each article that meets your inclusion and exclusion criteria, score for methodological quality on an appropriate scale, categorize the level of evidence, and note the study design (e.g., RCT, s</w:t>
      </w:r>
      <w:r w:rsidR="00F81BE7">
        <w:rPr>
          <w:i/>
          <w:color w:val="365F91"/>
        </w:rPr>
        <w:t xml:space="preserve">ystematic review, case stud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50"/>
        <w:gridCol w:w="2146"/>
        <w:gridCol w:w="1962"/>
        <w:gridCol w:w="2563"/>
      </w:tblGrid>
      <w:tr w:rsidR="00554FFC" w:rsidRPr="002F16E1" w14:paraId="12F54423" w14:textId="77777777" w:rsidTr="00F81BE7">
        <w:tc>
          <w:tcPr>
            <w:tcW w:w="3987" w:type="dxa"/>
            <w:tcBorders>
              <w:right w:val="single" w:sz="8" w:space="0" w:color="auto"/>
            </w:tcBorders>
            <w:shd w:val="clear" w:color="auto" w:fill="E6E6E6"/>
          </w:tcPr>
          <w:p w14:paraId="24AD1431" w14:textId="77777777" w:rsidR="00554FFC" w:rsidRPr="002F16E1" w:rsidRDefault="00554FFC" w:rsidP="009E380F">
            <w:pPr>
              <w:spacing w:before="120" w:after="120"/>
              <w:jc w:val="center"/>
              <w:rPr>
                <w:b/>
                <w:sz w:val="18"/>
                <w:szCs w:val="18"/>
              </w:rPr>
            </w:pPr>
            <w:r>
              <w:rPr>
                <w:b/>
                <w:sz w:val="18"/>
                <w:szCs w:val="18"/>
              </w:rPr>
              <w:t>Author (Year)</w:t>
            </w:r>
          </w:p>
        </w:tc>
        <w:tc>
          <w:tcPr>
            <w:tcW w:w="1733" w:type="dxa"/>
            <w:tcBorders>
              <w:left w:val="single" w:sz="8" w:space="0" w:color="auto"/>
            </w:tcBorders>
            <w:shd w:val="clear" w:color="auto" w:fill="E6E6E6"/>
          </w:tcPr>
          <w:p w14:paraId="1EEC6E60" w14:textId="77777777" w:rsidR="00554FFC" w:rsidRPr="002F16E1" w:rsidRDefault="00554FFC" w:rsidP="009E380F">
            <w:pPr>
              <w:spacing w:before="120" w:after="120"/>
              <w:jc w:val="center"/>
              <w:rPr>
                <w:b/>
                <w:sz w:val="18"/>
                <w:szCs w:val="18"/>
              </w:rPr>
            </w:pPr>
            <w:r>
              <w:rPr>
                <w:b/>
                <w:sz w:val="18"/>
                <w:szCs w:val="18"/>
              </w:rPr>
              <w:t>Study quality score</w:t>
            </w:r>
          </w:p>
        </w:tc>
        <w:tc>
          <w:tcPr>
            <w:tcW w:w="2042" w:type="dxa"/>
            <w:shd w:val="clear" w:color="auto" w:fill="E6E6E6"/>
          </w:tcPr>
          <w:p w14:paraId="6F5312CB" w14:textId="77777777" w:rsidR="00554FFC" w:rsidRPr="002F16E1" w:rsidRDefault="00554FFC" w:rsidP="009E380F">
            <w:pPr>
              <w:spacing w:before="120" w:after="120"/>
              <w:jc w:val="center"/>
              <w:rPr>
                <w:b/>
                <w:sz w:val="18"/>
                <w:szCs w:val="18"/>
              </w:rPr>
            </w:pPr>
            <w:r>
              <w:rPr>
                <w:b/>
                <w:sz w:val="18"/>
                <w:szCs w:val="18"/>
              </w:rPr>
              <w:t>Level of Evidence</w:t>
            </w:r>
          </w:p>
        </w:tc>
        <w:tc>
          <w:tcPr>
            <w:tcW w:w="2659" w:type="dxa"/>
            <w:shd w:val="clear" w:color="auto" w:fill="E6E6E6"/>
          </w:tcPr>
          <w:p w14:paraId="6104DF3E" w14:textId="77777777" w:rsidR="00554FFC" w:rsidRPr="002F16E1" w:rsidRDefault="00554FFC" w:rsidP="009E380F">
            <w:pPr>
              <w:spacing w:before="120" w:after="120"/>
              <w:jc w:val="center"/>
              <w:rPr>
                <w:b/>
                <w:sz w:val="18"/>
                <w:szCs w:val="18"/>
              </w:rPr>
            </w:pPr>
            <w:r>
              <w:rPr>
                <w:b/>
                <w:sz w:val="18"/>
                <w:szCs w:val="18"/>
              </w:rPr>
              <w:t>Study design</w:t>
            </w:r>
          </w:p>
        </w:tc>
      </w:tr>
      <w:tr w:rsidR="00A82233" w:rsidRPr="002F16E1" w14:paraId="6AD40E40" w14:textId="77777777" w:rsidTr="00F81BE7">
        <w:tc>
          <w:tcPr>
            <w:tcW w:w="3987" w:type="dxa"/>
            <w:tcBorders>
              <w:right w:val="single" w:sz="8" w:space="0" w:color="auto"/>
            </w:tcBorders>
            <w:shd w:val="clear" w:color="auto" w:fill="auto"/>
          </w:tcPr>
          <w:p w14:paraId="6643BACB" w14:textId="77777777" w:rsidR="00A82233" w:rsidRPr="002F16E1" w:rsidRDefault="00A82233" w:rsidP="009E380F">
            <w:pPr>
              <w:spacing w:before="120" w:after="120"/>
              <w:rPr>
                <w:b/>
                <w:sz w:val="18"/>
                <w:szCs w:val="18"/>
              </w:rPr>
            </w:pPr>
            <w:proofErr w:type="spellStart"/>
            <w:r w:rsidRPr="00F16777">
              <w:rPr>
                <w:b/>
                <w:sz w:val="18"/>
                <w:szCs w:val="18"/>
              </w:rPr>
              <w:t>Bossen</w:t>
            </w:r>
            <w:proofErr w:type="spellEnd"/>
            <w:r w:rsidRPr="00F16777">
              <w:rPr>
                <w:b/>
                <w:sz w:val="18"/>
                <w:szCs w:val="18"/>
              </w:rPr>
              <w:t xml:space="preserve"> et al. (2013) </w:t>
            </w:r>
          </w:p>
        </w:tc>
        <w:tc>
          <w:tcPr>
            <w:tcW w:w="1733" w:type="dxa"/>
            <w:tcBorders>
              <w:left w:val="single" w:sz="8" w:space="0" w:color="auto"/>
            </w:tcBorders>
            <w:shd w:val="clear" w:color="auto" w:fill="auto"/>
          </w:tcPr>
          <w:p w14:paraId="4F61F3E8" w14:textId="77777777" w:rsidR="00A82233" w:rsidRPr="002F16E1" w:rsidRDefault="00A82233" w:rsidP="009E380F">
            <w:pPr>
              <w:spacing w:before="120" w:after="120"/>
              <w:rPr>
                <w:b/>
                <w:sz w:val="18"/>
                <w:szCs w:val="18"/>
              </w:rPr>
            </w:pPr>
            <w:r w:rsidRPr="00F16777">
              <w:rPr>
                <w:b/>
                <w:sz w:val="18"/>
                <w:szCs w:val="18"/>
              </w:rPr>
              <w:t>6/11 (Pedro)</w:t>
            </w:r>
          </w:p>
        </w:tc>
        <w:tc>
          <w:tcPr>
            <w:tcW w:w="2042" w:type="dxa"/>
            <w:shd w:val="clear" w:color="auto" w:fill="auto"/>
          </w:tcPr>
          <w:p w14:paraId="7BD6F647" w14:textId="77777777" w:rsidR="00A82233" w:rsidRPr="002F16E1" w:rsidRDefault="00A82233" w:rsidP="009E380F">
            <w:pPr>
              <w:spacing w:before="120" w:after="120"/>
              <w:rPr>
                <w:b/>
                <w:sz w:val="18"/>
                <w:szCs w:val="18"/>
              </w:rPr>
            </w:pPr>
            <w:r w:rsidRPr="00F16777">
              <w:rPr>
                <w:b/>
                <w:sz w:val="18"/>
                <w:szCs w:val="18"/>
              </w:rPr>
              <w:t xml:space="preserve">1b </w:t>
            </w:r>
          </w:p>
        </w:tc>
        <w:tc>
          <w:tcPr>
            <w:tcW w:w="2659" w:type="dxa"/>
            <w:shd w:val="clear" w:color="auto" w:fill="auto"/>
          </w:tcPr>
          <w:p w14:paraId="00B2EA52" w14:textId="77777777" w:rsidR="00A82233" w:rsidRPr="002F16E1" w:rsidRDefault="00A82233" w:rsidP="009E380F">
            <w:pPr>
              <w:spacing w:before="120" w:after="120"/>
              <w:rPr>
                <w:b/>
                <w:sz w:val="18"/>
                <w:szCs w:val="18"/>
              </w:rPr>
            </w:pPr>
            <w:r w:rsidRPr="00F16777">
              <w:rPr>
                <w:b/>
                <w:sz w:val="18"/>
                <w:szCs w:val="18"/>
              </w:rPr>
              <w:t xml:space="preserve">Randomized Controlled Trial </w:t>
            </w:r>
          </w:p>
        </w:tc>
      </w:tr>
      <w:tr w:rsidR="00A82233" w:rsidRPr="002F16E1" w14:paraId="4319BB79" w14:textId="77777777" w:rsidTr="00F81BE7">
        <w:tc>
          <w:tcPr>
            <w:tcW w:w="3987" w:type="dxa"/>
            <w:tcBorders>
              <w:right w:val="single" w:sz="8" w:space="0" w:color="auto"/>
            </w:tcBorders>
            <w:shd w:val="clear" w:color="auto" w:fill="auto"/>
          </w:tcPr>
          <w:p w14:paraId="64338B82" w14:textId="77777777" w:rsidR="00A82233" w:rsidRPr="002F16E1" w:rsidRDefault="00A82233" w:rsidP="009E380F">
            <w:pPr>
              <w:spacing w:before="120" w:after="120"/>
              <w:rPr>
                <w:b/>
                <w:sz w:val="18"/>
                <w:szCs w:val="18"/>
              </w:rPr>
            </w:pPr>
            <w:r w:rsidRPr="00F16777">
              <w:rPr>
                <w:b/>
                <w:sz w:val="18"/>
                <w:szCs w:val="18"/>
              </w:rPr>
              <w:t xml:space="preserve">Brooks et al. (2014) </w:t>
            </w:r>
          </w:p>
        </w:tc>
        <w:tc>
          <w:tcPr>
            <w:tcW w:w="1733" w:type="dxa"/>
            <w:tcBorders>
              <w:left w:val="single" w:sz="8" w:space="0" w:color="auto"/>
            </w:tcBorders>
            <w:shd w:val="clear" w:color="auto" w:fill="auto"/>
          </w:tcPr>
          <w:p w14:paraId="287BF2F0" w14:textId="77777777" w:rsidR="00A82233" w:rsidRPr="002F16E1" w:rsidRDefault="00A82233" w:rsidP="009E380F">
            <w:pPr>
              <w:spacing w:before="120" w:after="120"/>
              <w:rPr>
                <w:b/>
                <w:sz w:val="18"/>
                <w:szCs w:val="18"/>
              </w:rPr>
            </w:pPr>
            <w:r w:rsidRPr="00F16777">
              <w:rPr>
                <w:b/>
                <w:sz w:val="18"/>
                <w:szCs w:val="18"/>
              </w:rPr>
              <w:t xml:space="preserve">14/26 (Downs and Black) </w:t>
            </w:r>
          </w:p>
        </w:tc>
        <w:tc>
          <w:tcPr>
            <w:tcW w:w="2042" w:type="dxa"/>
            <w:shd w:val="clear" w:color="auto" w:fill="auto"/>
          </w:tcPr>
          <w:p w14:paraId="3623AC91" w14:textId="77777777" w:rsidR="00A82233" w:rsidRPr="002F16E1" w:rsidRDefault="00A82233" w:rsidP="009E380F">
            <w:pPr>
              <w:spacing w:before="120" w:after="120"/>
              <w:rPr>
                <w:b/>
                <w:sz w:val="18"/>
                <w:szCs w:val="18"/>
              </w:rPr>
            </w:pPr>
            <w:r w:rsidRPr="00F16777">
              <w:rPr>
                <w:b/>
                <w:sz w:val="18"/>
                <w:szCs w:val="18"/>
              </w:rPr>
              <w:t xml:space="preserve">4 </w:t>
            </w:r>
          </w:p>
        </w:tc>
        <w:tc>
          <w:tcPr>
            <w:tcW w:w="2659" w:type="dxa"/>
            <w:shd w:val="clear" w:color="auto" w:fill="auto"/>
          </w:tcPr>
          <w:p w14:paraId="11A0062E" w14:textId="77777777" w:rsidR="00A82233" w:rsidRPr="002F16E1" w:rsidRDefault="00A82233" w:rsidP="009E380F">
            <w:pPr>
              <w:spacing w:before="120" w:after="120"/>
              <w:rPr>
                <w:b/>
                <w:sz w:val="18"/>
                <w:szCs w:val="18"/>
              </w:rPr>
            </w:pPr>
            <w:r w:rsidRPr="00F16777">
              <w:rPr>
                <w:b/>
                <w:sz w:val="18"/>
                <w:szCs w:val="18"/>
              </w:rPr>
              <w:t>Prospective Cohort Pilot Study (no control)</w:t>
            </w:r>
          </w:p>
        </w:tc>
      </w:tr>
      <w:tr w:rsidR="00A82233" w:rsidRPr="002F16E1" w14:paraId="29778736" w14:textId="77777777" w:rsidTr="00F81BE7">
        <w:tc>
          <w:tcPr>
            <w:tcW w:w="3987" w:type="dxa"/>
            <w:tcBorders>
              <w:right w:val="single" w:sz="8" w:space="0" w:color="auto"/>
            </w:tcBorders>
            <w:shd w:val="clear" w:color="auto" w:fill="auto"/>
          </w:tcPr>
          <w:p w14:paraId="4D39E39A" w14:textId="77777777" w:rsidR="00A82233" w:rsidRPr="002F16E1" w:rsidRDefault="00A82233" w:rsidP="009E380F">
            <w:pPr>
              <w:spacing w:before="120" w:after="120"/>
              <w:rPr>
                <w:b/>
                <w:sz w:val="18"/>
                <w:szCs w:val="18"/>
              </w:rPr>
            </w:pPr>
            <w:r w:rsidRPr="00F16777">
              <w:rPr>
                <w:b/>
                <w:sz w:val="18"/>
                <w:szCs w:val="18"/>
              </w:rPr>
              <w:t>Davies et al. (2012)</w:t>
            </w:r>
          </w:p>
        </w:tc>
        <w:tc>
          <w:tcPr>
            <w:tcW w:w="1733" w:type="dxa"/>
            <w:tcBorders>
              <w:left w:val="single" w:sz="8" w:space="0" w:color="auto"/>
            </w:tcBorders>
            <w:shd w:val="clear" w:color="auto" w:fill="auto"/>
          </w:tcPr>
          <w:p w14:paraId="40DD7232" w14:textId="77777777" w:rsidR="00A82233" w:rsidRPr="002F16E1" w:rsidRDefault="00A82233" w:rsidP="009E380F">
            <w:pPr>
              <w:spacing w:before="120" w:after="120"/>
              <w:rPr>
                <w:b/>
                <w:sz w:val="18"/>
                <w:szCs w:val="18"/>
              </w:rPr>
            </w:pPr>
            <w:r w:rsidRPr="00F16777">
              <w:rPr>
                <w:b/>
                <w:sz w:val="18"/>
                <w:szCs w:val="18"/>
              </w:rPr>
              <w:t>10/11(AMSTAR)**</w:t>
            </w:r>
          </w:p>
        </w:tc>
        <w:tc>
          <w:tcPr>
            <w:tcW w:w="2042" w:type="dxa"/>
            <w:shd w:val="clear" w:color="auto" w:fill="auto"/>
          </w:tcPr>
          <w:p w14:paraId="0A72CD8C" w14:textId="77777777" w:rsidR="00A82233" w:rsidRPr="002F16E1" w:rsidRDefault="00A82233" w:rsidP="009E380F">
            <w:pPr>
              <w:spacing w:before="120" w:after="120"/>
              <w:rPr>
                <w:b/>
                <w:sz w:val="18"/>
                <w:szCs w:val="18"/>
              </w:rPr>
            </w:pPr>
            <w:r w:rsidRPr="00F16777">
              <w:rPr>
                <w:b/>
                <w:sz w:val="18"/>
                <w:szCs w:val="18"/>
              </w:rPr>
              <w:t xml:space="preserve">2a </w:t>
            </w:r>
          </w:p>
        </w:tc>
        <w:tc>
          <w:tcPr>
            <w:tcW w:w="2659" w:type="dxa"/>
            <w:shd w:val="clear" w:color="auto" w:fill="auto"/>
          </w:tcPr>
          <w:p w14:paraId="71441E1E" w14:textId="77777777" w:rsidR="00A82233" w:rsidRPr="00F16777" w:rsidRDefault="00A82233" w:rsidP="004043AA">
            <w:pPr>
              <w:spacing w:before="120" w:after="120"/>
              <w:rPr>
                <w:b/>
                <w:sz w:val="18"/>
                <w:szCs w:val="18"/>
              </w:rPr>
            </w:pPr>
            <w:r w:rsidRPr="00F16777">
              <w:rPr>
                <w:b/>
                <w:sz w:val="18"/>
                <w:szCs w:val="18"/>
              </w:rPr>
              <w:t xml:space="preserve">Meta-analysis (25/34 were RCTs) </w:t>
            </w:r>
          </w:p>
          <w:p w14:paraId="5D444FD2" w14:textId="77777777" w:rsidR="00A82233" w:rsidRPr="00F16777" w:rsidRDefault="00A82233" w:rsidP="004043AA">
            <w:pPr>
              <w:spacing w:before="120" w:after="120"/>
              <w:rPr>
                <w:b/>
                <w:sz w:val="18"/>
                <w:szCs w:val="18"/>
              </w:rPr>
            </w:pPr>
          </w:p>
          <w:p w14:paraId="20B70CEC" w14:textId="77777777" w:rsidR="00A82233" w:rsidRPr="002F16E1" w:rsidRDefault="00A82233" w:rsidP="009E380F">
            <w:pPr>
              <w:spacing w:before="120" w:after="120"/>
              <w:rPr>
                <w:b/>
                <w:sz w:val="18"/>
                <w:szCs w:val="18"/>
              </w:rPr>
            </w:pPr>
          </w:p>
        </w:tc>
      </w:tr>
      <w:tr w:rsidR="00A82233" w:rsidRPr="002F16E1" w14:paraId="087068AF" w14:textId="77777777" w:rsidTr="00F81BE7">
        <w:tc>
          <w:tcPr>
            <w:tcW w:w="3987" w:type="dxa"/>
            <w:tcBorders>
              <w:right w:val="single" w:sz="8" w:space="0" w:color="auto"/>
            </w:tcBorders>
            <w:shd w:val="clear" w:color="auto" w:fill="auto"/>
          </w:tcPr>
          <w:p w14:paraId="698AF569" w14:textId="77777777" w:rsidR="00A82233" w:rsidRPr="002F16E1" w:rsidRDefault="00A82233" w:rsidP="009E380F">
            <w:pPr>
              <w:spacing w:before="120" w:after="120"/>
              <w:rPr>
                <w:b/>
                <w:sz w:val="18"/>
                <w:szCs w:val="18"/>
              </w:rPr>
            </w:pPr>
            <w:r w:rsidRPr="00F16777">
              <w:rPr>
                <w:b/>
                <w:sz w:val="18"/>
                <w:szCs w:val="18"/>
              </w:rPr>
              <w:t>Irvine et al. (2013)</w:t>
            </w:r>
          </w:p>
        </w:tc>
        <w:tc>
          <w:tcPr>
            <w:tcW w:w="1733" w:type="dxa"/>
            <w:tcBorders>
              <w:left w:val="single" w:sz="8" w:space="0" w:color="auto"/>
            </w:tcBorders>
            <w:shd w:val="clear" w:color="auto" w:fill="auto"/>
          </w:tcPr>
          <w:p w14:paraId="12F5B256" w14:textId="77777777" w:rsidR="00A82233" w:rsidRPr="002F16E1" w:rsidRDefault="00A82233" w:rsidP="009E380F">
            <w:pPr>
              <w:spacing w:before="120" w:after="120"/>
              <w:rPr>
                <w:b/>
                <w:sz w:val="18"/>
                <w:szCs w:val="18"/>
              </w:rPr>
            </w:pPr>
            <w:r w:rsidRPr="00F16777">
              <w:rPr>
                <w:b/>
                <w:sz w:val="18"/>
                <w:szCs w:val="18"/>
              </w:rPr>
              <w:t>5/11 (</w:t>
            </w:r>
            <w:proofErr w:type="spellStart"/>
            <w:r w:rsidRPr="00F16777">
              <w:rPr>
                <w:b/>
                <w:sz w:val="18"/>
                <w:szCs w:val="18"/>
              </w:rPr>
              <w:t>PEDro</w:t>
            </w:r>
            <w:proofErr w:type="spellEnd"/>
            <w:r w:rsidRPr="00F16777">
              <w:rPr>
                <w:b/>
                <w:sz w:val="18"/>
                <w:szCs w:val="18"/>
              </w:rPr>
              <w:t xml:space="preserve">) </w:t>
            </w:r>
          </w:p>
        </w:tc>
        <w:tc>
          <w:tcPr>
            <w:tcW w:w="2042" w:type="dxa"/>
            <w:shd w:val="clear" w:color="auto" w:fill="auto"/>
          </w:tcPr>
          <w:p w14:paraId="76C74403" w14:textId="77777777" w:rsidR="00A82233" w:rsidRPr="002F16E1" w:rsidRDefault="00A82233" w:rsidP="009E380F">
            <w:pPr>
              <w:spacing w:before="120" w:after="120"/>
              <w:rPr>
                <w:b/>
                <w:sz w:val="18"/>
                <w:szCs w:val="18"/>
              </w:rPr>
            </w:pPr>
            <w:r w:rsidRPr="00F16777">
              <w:rPr>
                <w:b/>
                <w:sz w:val="18"/>
                <w:szCs w:val="18"/>
              </w:rPr>
              <w:t xml:space="preserve">2b </w:t>
            </w:r>
          </w:p>
        </w:tc>
        <w:tc>
          <w:tcPr>
            <w:tcW w:w="2659" w:type="dxa"/>
            <w:shd w:val="clear" w:color="auto" w:fill="auto"/>
          </w:tcPr>
          <w:p w14:paraId="55891ED3" w14:textId="77777777" w:rsidR="00A82233" w:rsidRPr="002F16E1" w:rsidRDefault="00A82233" w:rsidP="009E380F">
            <w:pPr>
              <w:spacing w:before="120" w:after="120"/>
              <w:rPr>
                <w:b/>
                <w:sz w:val="18"/>
                <w:szCs w:val="18"/>
              </w:rPr>
            </w:pPr>
            <w:r w:rsidRPr="00F16777">
              <w:rPr>
                <w:b/>
                <w:sz w:val="18"/>
                <w:szCs w:val="18"/>
              </w:rPr>
              <w:t xml:space="preserve">Randomized Controlled Trial (&lt;85% follow up) </w:t>
            </w:r>
          </w:p>
        </w:tc>
      </w:tr>
      <w:tr w:rsidR="00A82233" w:rsidRPr="002F16E1" w14:paraId="60BF82ED" w14:textId="77777777" w:rsidTr="00F81BE7">
        <w:tc>
          <w:tcPr>
            <w:tcW w:w="3987" w:type="dxa"/>
            <w:tcBorders>
              <w:right w:val="single" w:sz="8" w:space="0" w:color="auto"/>
            </w:tcBorders>
            <w:shd w:val="clear" w:color="auto" w:fill="auto"/>
          </w:tcPr>
          <w:p w14:paraId="5B6CC7DB" w14:textId="77777777" w:rsidR="00A82233" w:rsidRPr="002F16E1" w:rsidRDefault="00A82233" w:rsidP="009E380F">
            <w:pPr>
              <w:spacing w:before="120" w:after="120"/>
              <w:rPr>
                <w:b/>
                <w:sz w:val="18"/>
                <w:szCs w:val="18"/>
              </w:rPr>
            </w:pPr>
            <w:proofErr w:type="spellStart"/>
            <w:r w:rsidRPr="00F16777">
              <w:rPr>
                <w:b/>
                <w:sz w:val="18"/>
                <w:szCs w:val="18"/>
              </w:rPr>
              <w:t>Lorig</w:t>
            </w:r>
            <w:proofErr w:type="spellEnd"/>
            <w:r w:rsidRPr="00F16777">
              <w:rPr>
                <w:b/>
                <w:sz w:val="18"/>
                <w:szCs w:val="18"/>
              </w:rPr>
              <w:t xml:space="preserve"> et al. (2008) </w:t>
            </w:r>
          </w:p>
        </w:tc>
        <w:tc>
          <w:tcPr>
            <w:tcW w:w="1733" w:type="dxa"/>
            <w:tcBorders>
              <w:left w:val="single" w:sz="8" w:space="0" w:color="auto"/>
            </w:tcBorders>
            <w:shd w:val="clear" w:color="auto" w:fill="auto"/>
          </w:tcPr>
          <w:p w14:paraId="773C04EE" w14:textId="77777777" w:rsidR="00A82233" w:rsidRPr="002F16E1" w:rsidRDefault="00A82233" w:rsidP="009E380F">
            <w:pPr>
              <w:spacing w:before="120" w:after="120"/>
              <w:rPr>
                <w:b/>
                <w:sz w:val="18"/>
                <w:szCs w:val="18"/>
              </w:rPr>
            </w:pPr>
            <w:r w:rsidRPr="00F16777">
              <w:rPr>
                <w:b/>
                <w:sz w:val="18"/>
                <w:szCs w:val="18"/>
              </w:rPr>
              <w:t>5/11 (</w:t>
            </w:r>
            <w:proofErr w:type="spellStart"/>
            <w:r w:rsidRPr="00F16777">
              <w:rPr>
                <w:b/>
                <w:sz w:val="18"/>
                <w:szCs w:val="18"/>
              </w:rPr>
              <w:t>PEDro</w:t>
            </w:r>
            <w:proofErr w:type="spellEnd"/>
            <w:r w:rsidRPr="00F16777">
              <w:rPr>
                <w:b/>
                <w:sz w:val="18"/>
                <w:szCs w:val="18"/>
              </w:rPr>
              <w:t xml:space="preserve">) </w:t>
            </w:r>
          </w:p>
        </w:tc>
        <w:tc>
          <w:tcPr>
            <w:tcW w:w="2042" w:type="dxa"/>
            <w:shd w:val="clear" w:color="auto" w:fill="auto"/>
          </w:tcPr>
          <w:p w14:paraId="54961FA3" w14:textId="77777777" w:rsidR="00A82233" w:rsidRPr="002F16E1" w:rsidRDefault="00A82233" w:rsidP="009E380F">
            <w:pPr>
              <w:spacing w:before="120" w:after="120"/>
              <w:rPr>
                <w:b/>
                <w:sz w:val="18"/>
                <w:szCs w:val="18"/>
              </w:rPr>
            </w:pPr>
            <w:r w:rsidRPr="00F16777">
              <w:rPr>
                <w:b/>
                <w:sz w:val="18"/>
                <w:szCs w:val="18"/>
              </w:rPr>
              <w:t xml:space="preserve">2b </w:t>
            </w:r>
          </w:p>
        </w:tc>
        <w:tc>
          <w:tcPr>
            <w:tcW w:w="2659" w:type="dxa"/>
            <w:shd w:val="clear" w:color="auto" w:fill="auto"/>
          </w:tcPr>
          <w:p w14:paraId="1E488FC0" w14:textId="77777777" w:rsidR="00A82233" w:rsidRPr="002F16E1" w:rsidRDefault="00A82233" w:rsidP="009E380F">
            <w:pPr>
              <w:spacing w:before="120" w:after="120"/>
              <w:rPr>
                <w:b/>
                <w:sz w:val="18"/>
                <w:szCs w:val="18"/>
              </w:rPr>
            </w:pPr>
            <w:r w:rsidRPr="00F16777">
              <w:rPr>
                <w:b/>
                <w:sz w:val="18"/>
                <w:szCs w:val="18"/>
              </w:rPr>
              <w:t>Randomized Controlled Trial (&lt;85% follow up)</w:t>
            </w:r>
          </w:p>
        </w:tc>
      </w:tr>
      <w:tr w:rsidR="00A82233" w:rsidRPr="002F16E1" w14:paraId="7C82EF59" w14:textId="77777777" w:rsidTr="00F81BE7">
        <w:tc>
          <w:tcPr>
            <w:tcW w:w="3987" w:type="dxa"/>
            <w:tcBorders>
              <w:right w:val="single" w:sz="8" w:space="0" w:color="auto"/>
            </w:tcBorders>
            <w:shd w:val="clear" w:color="auto" w:fill="auto"/>
          </w:tcPr>
          <w:p w14:paraId="2E0EB78F" w14:textId="77777777" w:rsidR="00A82233" w:rsidRPr="002F16E1" w:rsidRDefault="00A82233" w:rsidP="009E380F">
            <w:pPr>
              <w:spacing w:before="120" w:after="120"/>
              <w:rPr>
                <w:b/>
                <w:sz w:val="18"/>
                <w:szCs w:val="18"/>
              </w:rPr>
            </w:pPr>
            <w:proofErr w:type="spellStart"/>
            <w:r w:rsidRPr="00F16777">
              <w:rPr>
                <w:b/>
                <w:sz w:val="18"/>
                <w:szCs w:val="18"/>
              </w:rPr>
              <w:t>Pietrzak</w:t>
            </w:r>
            <w:proofErr w:type="spellEnd"/>
            <w:r w:rsidRPr="00F16777">
              <w:rPr>
                <w:b/>
                <w:sz w:val="18"/>
                <w:szCs w:val="18"/>
              </w:rPr>
              <w:t xml:space="preserve"> et al. (2013)</w:t>
            </w:r>
          </w:p>
        </w:tc>
        <w:tc>
          <w:tcPr>
            <w:tcW w:w="1733" w:type="dxa"/>
            <w:tcBorders>
              <w:left w:val="single" w:sz="8" w:space="0" w:color="auto"/>
            </w:tcBorders>
            <w:shd w:val="clear" w:color="auto" w:fill="auto"/>
          </w:tcPr>
          <w:p w14:paraId="05A4AD4A" w14:textId="77777777" w:rsidR="00A82233" w:rsidRPr="002F16E1" w:rsidRDefault="00A82233" w:rsidP="009E380F">
            <w:pPr>
              <w:spacing w:before="120" w:after="120"/>
              <w:rPr>
                <w:b/>
                <w:sz w:val="18"/>
                <w:szCs w:val="18"/>
              </w:rPr>
            </w:pPr>
            <w:r w:rsidRPr="00F16777">
              <w:rPr>
                <w:b/>
                <w:sz w:val="18"/>
                <w:szCs w:val="18"/>
              </w:rPr>
              <w:t>6/11 (AMSTAR</w:t>
            </w:r>
            <w:proofErr w:type="gramStart"/>
            <w:r w:rsidRPr="00F16777">
              <w:rPr>
                <w:b/>
                <w:sz w:val="18"/>
                <w:szCs w:val="18"/>
              </w:rPr>
              <w:t xml:space="preserve">)  </w:t>
            </w:r>
            <w:proofErr w:type="gramEnd"/>
          </w:p>
        </w:tc>
        <w:tc>
          <w:tcPr>
            <w:tcW w:w="2042" w:type="dxa"/>
            <w:shd w:val="clear" w:color="auto" w:fill="auto"/>
          </w:tcPr>
          <w:p w14:paraId="1998962D" w14:textId="77777777" w:rsidR="00A82233" w:rsidRPr="002F16E1" w:rsidRDefault="00A82233" w:rsidP="009E380F">
            <w:pPr>
              <w:spacing w:before="120" w:after="120"/>
              <w:rPr>
                <w:b/>
                <w:sz w:val="18"/>
                <w:szCs w:val="18"/>
              </w:rPr>
            </w:pPr>
            <w:r w:rsidRPr="00F16777">
              <w:rPr>
                <w:b/>
                <w:sz w:val="18"/>
                <w:szCs w:val="18"/>
              </w:rPr>
              <w:t>2a</w:t>
            </w:r>
          </w:p>
        </w:tc>
        <w:tc>
          <w:tcPr>
            <w:tcW w:w="2659" w:type="dxa"/>
            <w:shd w:val="clear" w:color="auto" w:fill="auto"/>
          </w:tcPr>
          <w:p w14:paraId="0DC5E8DC" w14:textId="77777777" w:rsidR="00A82233" w:rsidRPr="002F16E1" w:rsidRDefault="00A82233" w:rsidP="009E380F">
            <w:pPr>
              <w:spacing w:before="120" w:after="120"/>
              <w:rPr>
                <w:b/>
                <w:sz w:val="18"/>
                <w:szCs w:val="18"/>
              </w:rPr>
            </w:pPr>
            <w:r w:rsidRPr="00F16777">
              <w:rPr>
                <w:b/>
                <w:sz w:val="18"/>
                <w:szCs w:val="18"/>
              </w:rPr>
              <w:t>Systematic Review (4/5 articles were RCT, 1/5 was a cohort study)</w:t>
            </w:r>
          </w:p>
        </w:tc>
      </w:tr>
      <w:tr w:rsidR="00A82233" w:rsidRPr="002F16E1" w14:paraId="5D18157C" w14:textId="77777777" w:rsidTr="00F81BE7">
        <w:tc>
          <w:tcPr>
            <w:tcW w:w="3987" w:type="dxa"/>
            <w:tcBorders>
              <w:right w:val="single" w:sz="8" w:space="0" w:color="auto"/>
            </w:tcBorders>
            <w:shd w:val="clear" w:color="auto" w:fill="auto"/>
          </w:tcPr>
          <w:p w14:paraId="462528B6" w14:textId="77777777" w:rsidR="00A82233" w:rsidRPr="002F16E1" w:rsidRDefault="00A82233" w:rsidP="009E380F">
            <w:pPr>
              <w:spacing w:before="120" w:after="120"/>
              <w:rPr>
                <w:b/>
                <w:sz w:val="18"/>
                <w:szCs w:val="18"/>
              </w:rPr>
            </w:pPr>
            <w:proofErr w:type="spellStart"/>
            <w:r w:rsidRPr="00F16777">
              <w:rPr>
                <w:b/>
                <w:sz w:val="18"/>
                <w:szCs w:val="18"/>
              </w:rPr>
              <w:t>Rini</w:t>
            </w:r>
            <w:proofErr w:type="spellEnd"/>
            <w:r w:rsidRPr="00F16777">
              <w:rPr>
                <w:b/>
                <w:sz w:val="18"/>
                <w:szCs w:val="18"/>
              </w:rPr>
              <w:t xml:space="preserve"> et al. (2015) </w:t>
            </w:r>
          </w:p>
        </w:tc>
        <w:tc>
          <w:tcPr>
            <w:tcW w:w="1733" w:type="dxa"/>
            <w:tcBorders>
              <w:left w:val="single" w:sz="8" w:space="0" w:color="auto"/>
            </w:tcBorders>
            <w:shd w:val="clear" w:color="auto" w:fill="auto"/>
          </w:tcPr>
          <w:p w14:paraId="1A979FDE" w14:textId="77777777" w:rsidR="00A82233" w:rsidRPr="002F16E1" w:rsidRDefault="00A82233" w:rsidP="009E380F">
            <w:pPr>
              <w:spacing w:before="120" w:after="120"/>
              <w:rPr>
                <w:b/>
                <w:sz w:val="18"/>
                <w:szCs w:val="18"/>
              </w:rPr>
            </w:pPr>
            <w:r w:rsidRPr="00F16777">
              <w:rPr>
                <w:b/>
                <w:sz w:val="18"/>
                <w:szCs w:val="18"/>
              </w:rPr>
              <w:t>8/11 (</w:t>
            </w:r>
            <w:proofErr w:type="spellStart"/>
            <w:r w:rsidRPr="00F16777">
              <w:rPr>
                <w:b/>
                <w:sz w:val="18"/>
                <w:szCs w:val="18"/>
              </w:rPr>
              <w:t>PEDro</w:t>
            </w:r>
            <w:proofErr w:type="spellEnd"/>
            <w:r w:rsidRPr="00F16777">
              <w:rPr>
                <w:b/>
                <w:sz w:val="18"/>
                <w:szCs w:val="18"/>
              </w:rPr>
              <w:t>)</w:t>
            </w:r>
          </w:p>
        </w:tc>
        <w:tc>
          <w:tcPr>
            <w:tcW w:w="2042" w:type="dxa"/>
            <w:shd w:val="clear" w:color="auto" w:fill="auto"/>
          </w:tcPr>
          <w:p w14:paraId="45DCC1A5" w14:textId="77777777" w:rsidR="00A82233" w:rsidRPr="002F16E1" w:rsidRDefault="00A82233" w:rsidP="009E380F">
            <w:pPr>
              <w:spacing w:before="120" w:after="120"/>
              <w:rPr>
                <w:b/>
                <w:sz w:val="18"/>
                <w:szCs w:val="18"/>
              </w:rPr>
            </w:pPr>
            <w:r w:rsidRPr="00F16777">
              <w:rPr>
                <w:b/>
                <w:sz w:val="18"/>
                <w:szCs w:val="18"/>
              </w:rPr>
              <w:t xml:space="preserve">1b </w:t>
            </w:r>
          </w:p>
        </w:tc>
        <w:tc>
          <w:tcPr>
            <w:tcW w:w="2659" w:type="dxa"/>
            <w:shd w:val="clear" w:color="auto" w:fill="auto"/>
          </w:tcPr>
          <w:p w14:paraId="40FDA10C" w14:textId="77777777" w:rsidR="00A82233" w:rsidRPr="002F16E1" w:rsidRDefault="00A82233" w:rsidP="009E380F">
            <w:pPr>
              <w:spacing w:before="120" w:after="120"/>
              <w:rPr>
                <w:b/>
                <w:sz w:val="18"/>
                <w:szCs w:val="18"/>
              </w:rPr>
            </w:pPr>
            <w:r w:rsidRPr="00F16777">
              <w:rPr>
                <w:b/>
                <w:sz w:val="18"/>
                <w:szCs w:val="18"/>
              </w:rPr>
              <w:t xml:space="preserve">Randomized Controlled Trial </w:t>
            </w:r>
          </w:p>
        </w:tc>
      </w:tr>
      <w:tr w:rsidR="00A82233" w:rsidRPr="002F16E1" w14:paraId="41AAFF1F" w14:textId="77777777" w:rsidTr="00F81BE7">
        <w:tc>
          <w:tcPr>
            <w:tcW w:w="3987" w:type="dxa"/>
            <w:tcBorders>
              <w:right w:val="single" w:sz="8" w:space="0" w:color="auto"/>
            </w:tcBorders>
            <w:shd w:val="clear" w:color="auto" w:fill="auto"/>
          </w:tcPr>
          <w:p w14:paraId="7FFD24DD" w14:textId="77777777" w:rsidR="00A82233" w:rsidRPr="002F16E1" w:rsidRDefault="00A82233" w:rsidP="009E380F">
            <w:pPr>
              <w:spacing w:before="120" w:after="120"/>
              <w:rPr>
                <w:b/>
                <w:sz w:val="18"/>
                <w:szCs w:val="18"/>
              </w:rPr>
            </w:pPr>
            <w:r w:rsidRPr="00F16777">
              <w:rPr>
                <w:b/>
                <w:sz w:val="18"/>
                <w:szCs w:val="18"/>
              </w:rPr>
              <w:t>Trudeau et al. (2015)</w:t>
            </w:r>
          </w:p>
        </w:tc>
        <w:tc>
          <w:tcPr>
            <w:tcW w:w="1733" w:type="dxa"/>
            <w:tcBorders>
              <w:left w:val="single" w:sz="8" w:space="0" w:color="auto"/>
            </w:tcBorders>
            <w:shd w:val="clear" w:color="auto" w:fill="auto"/>
          </w:tcPr>
          <w:p w14:paraId="2D7C24ED" w14:textId="77777777" w:rsidR="00A82233" w:rsidRPr="002F16E1" w:rsidRDefault="00A82233" w:rsidP="009E380F">
            <w:pPr>
              <w:spacing w:before="120" w:after="120"/>
              <w:rPr>
                <w:b/>
                <w:sz w:val="18"/>
                <w:szCs w:val="18"/>
              </w:rPr>
            </w:pPr>
            <w:r w:rsidRPr="00F16777">
              <w:rPr>
                <w:b/>
                <w:sz w:val="18"/>
                <w:szCs w:val="18"/>
              </w:rPr>
              <w:t>7/11 (</w:t>
            </w:r>
            <w:proofErr w:type="spellStart"/>
            <w:r w:rsidRPr="00F16777">
              <w:rPr>
                <w:b/>
                <w:sz w:val="18"/>
                <w:szCs w:val="18"/>
              </w:rPr>
              <w:t>PEDro</w:t>
            </w:r>
            <w:proofErr w:type="spellEnd"/>
            <w:r w:rsidRPr="00F16777">
              <w:rPr>
                <w:b/>
                <w:sz w:val="18"/>
                <w:szCs w:val="18"/>
              </w:rPr>
              <w:t xml:space="preserve">) </w:t>
            </w:r>
          </w:p>
        </w:tc>
        <w:tc>
          <w:tcPr>
            <w:tcW w:w="2042" w:type="dxa"/>
            <w:shd w:val="clear" w:color="auto" w:fill="auto"/>
          </w:tcPr>
          <w:p w14:paraId="0EA16EA5" w14:textId="77777777" w:rsidR="00A82233" w:rsidRPr="002F16E1" w:rsidRDefault="00A82233" w:rsidP="009E380F">
            <w:pPr>
              <w:spacing w:before="120" w:after="120"/>
              <w:rPr>
                <w:b/>
                <w:sz w:val="18"/>
                <w:szCs w:val="18"/>
              </w:rPr>
            </w:pPr>
            <w:r w:rsidRPr="00F16777">
              <w:rPr>
                <w:b/>
                <w:sz w:val="18"/>
                <w:szCs w:val="18"/>
              </w:rPr>
              <w:t xml:space="preserve">1b </w:t>
            </w:r>
          </w:p>
        </w:tc>
        <w:tc>
          <w:tcPr>
            <w:tcW w:w="2659" w:type="dxa"/>
            <w:shd w:val="clear" w:color="auto" w:fill="auto"/>
          </w:tcPr>
          <w:p w14:paraId="621E5B8C" w14:textId="77777777" w:rsidR="00A82233" w:rsidRPr="002F16E1" w:rsidRDefault="00A82233" w:rsidP="009E380F">
            <w:pPr>
              <w:spacing w:before="120" w:after="120"/>
              <w:rPr>
                <w:b/>
                <w:sz w:val="18"/>
                <w:szCs w:val="18"/>
              </w:rPr>
            </w:pPr>
            <w:r w:rsidRPr="00F16777">
              <w:rPr>
                <w:b/>
                <w:sz w:val="18"/>
                <w:szCs w:val="18"/>
              </w:rPr>
              <w:t xml:space="preserve">Randomized Controlled Trial </w:t>
            </w:r>
          </w:p>
        </w:tc>
      </w:tr>
      <w:tr w:rsidR="00A82233" w:rsidRPr="002F16E1" w14:paraId="60A5DD7A" w14:textId="77777777" w:rsidTr="00F81BE7">
        <w:tc>
          <w:tcPr>
            <w:tcW w:w="3987" w:type="dxa"/>
            <w:tcBorders>
              <w:right w:val="single" w:sz="8" w:space="0" w:color="auto"/>
            </w:tcBorders>
            <w:shd w:val="clear" w:color="auto" w:fill="auto"/>
          </w:tcPr>
          <w:p w14:paraId="580A2C5D" w14:textId="77777777" w:rsidR="00A82233" w:rsidRPr="002F16E1" w:rsidRDefault="00A82233" w:rsidP="009E380F">
            <w:pPr>
              <w:spacing w:before="120" w:after="120"/>
              <w:rPr>
                <w:b/>
                <w:sz w:val="18"/>
                <w:szCs w:val="18"/>
              </w:rPr>
            </w:pPr>
            <w:r>
              <w:rPr>
                <w:b/>
                <w:sz w:val="18"/>
                <w:szCs w:val="18"/>
              </w:rPr>
              <w:t xml:space="preserve">Wilson et al. (2015) </w:t>
            </w:r>
          </w:p>
        </w:tc>
        <w:tc>
          <w:tcPr>
            <w:tcW w:w="1733" w:type="dxa"/>
            <w:tcBorders>
              <w:left w:val="single" w:sz="8" w:space="0" w:color="auto"/>
            </w:tcBorders>
            <w:shd w:val="clear" w:color="auto" w:fill="auto"/>
          </w:tcPr>
          <w:p w14:paraId="1954DF67" w14:textId="77777777" w:rsidR="00A82233" w:rsidRPr="002F16E1" w:rsidRDefault="00A82233" w:rsidP="009E380F">
            <w:pPr>
              <w:spacing w:before="120" w:after="120"/>
              <w:rPr>
                <w:b/>
                <w:sz w:val="18"/>
                <w:szCs w:val="18"/>
              </w:rPr>
            </w:pPr>
            <w:r>
              <w:rPr>
                <w:b/>
                <w:sz w:val="18"/>
                <w:szCs w:val="18"/>
              </w:rPr>
              <w:t>4/11 (</w:t>
            </w:r>
            <w:proofErr w:type="spellStart"/>
            <w:r>
              <w:rPr>
                <w:b/>
                <w:sz w:val="18"/>
                <w:szCs w:val="18"/>
              </w:rPr>
              <w:t>PEDro</w:t>
            </w:r>
            <w:proofErr w:type="spellEnd"/>
            <w:r>
              <w:rPr>
                <w:b/>
                <w:sz w:val="18"/>
                <w:szCs w:val="18"/>
              </w:rPr>
              <w:t xml:space="preserve">) </w:t>
            </w:r>
          </w:p>
        </w:tc>
        <w:tc>
          <w:tcPr>
            <w:tcW w:w="2042" w:type="dxa"/>
            <w:shd w:val="clear" w:color="auto" w:fill="auto"/>
          </w:tcPr>
          <w:p w14:paraId="680B304E" w14:textId="77777777" w:rsidR="00A82233" w:rsidRPr="002F16E1" w:rsidRDefault="00A82233" w:rsidP="009E380F">
            <w:pPr>
              <w:spacing w:before="120" w:after="120"/>
              <w:rPr>
                <w:b/>
                <w:sz w:val="18"/>
                <w:szCs w:val="18"/>
              </w:rPr>
            </w:pPr>
            <w:r>
              <w:rPr>
                <w:b/>
                <w:sz w:val="18"/>
                <w:szCs w:val="18"/>
              </w:rPr>
              <w:t xml:space="preserve">2b </w:t>
            </w:r>
          </w:p>
        </w:tc>
        <w:tc>
          <w:tcPr>
            <w:tcW w:w="2659" w:type="dxa"/>
            <w:shd w:val="clear" w:color="auto" w:fill="auto"/>
          </w:tcPr>
          <w:p w14:paraId="104921E4" w14:textId="77777777" w:rsidR="00A82233" w:rsidRPr="002F16E1" w:rsidRDefault="00A82233" w:rsidP="009E380F">
            <w:pPr>
              <w:spacing w:before="120" w:after="120"/>
              <w:rPr>
                <w:b/>
                <w:sz w:val="18"/>
                <w:szCs w:val="18"/>
              </w:rPr>
            </w:pPr>
            <w:r>
              <w:rPr>
                <w:b/>
                <w:sz w:val="18"/>
                <w:szCs w:val="18"/>
              </w:rPr>
              <w:t>Randomized Controlled Trial (&lt;85% follow up)</w:t>
            </w:r>
          </w:p>
        </w:tc>
      </w:tr>
      <w:tr w:rsidR="00A82233" w:rsidRPr="002F16E1" w14:paraId="348ED881" w14:textId="77777777" w:rsidTr="00F81BE7">
        <w:tc>
          <w:tcPr>
            <w:tcW w:w="3987" w:type="dxa"/>
            <w:tcBorders>
              <w:right w:val="single" w:sz="8" w:space="0" w:color="auto"/>
            </w:tcBorders>
            <w:shd w:val="clear" w:color="auto" w:fill="auto"/>
          </w:tcPr>
          <w:p w14:paraId="562E6D42" w14:textId="77777777" w:rsidR="00A82233" w:rsidRPr="002F16E1" w:rsidRDefault="00A82233" w:rsidP="009E380F">
            <w:pPr>
              <w:spacing w:before="120" w:after="120"/>
              <w:rPr>
                <w:b/>
                <w:sz w:val="18"/>
                <w:szCs w:val="18"/>
              </w:rPr>
            </w:pPr>
            <w:proofErr w:type="spellStart"/>
            <w:r>
              <w:rPr>
                <w:b/>
                <w:sz w:val="18"/>
                <w:szCs w:val="18"/>
              </w:rPr>
              <w:t>Umapathy</w:t>
            </w:r>
            <w:proofErr w:type="spellEnd"/>
            <w:r>
              <w:rPr>
                <w:b/>
                <w:sz w:val="18"/>
                <w:szCs w:val="18"/>
              </w:rPr>
              <w:t xml:space="preserve"> et al. (2015) </w:t>
            </w:r>
          </w:p>
        </w:tc>
        <w:tc>
          <w:tcPr>
            <w:tcW w:w="1733" w:type="dxa"/>
            <w:tcBorders>
              <w:left w:val="single" w:sz="8" w:space="0" w:color="auto"/>
            </w:tcBorders>
            <w:shd w:val="clear" w:color="auto" w:fill="auto"/>
          </w:tcPr>
          <w:p w14:paraId="4E2251F2" w14:textId="77777777" w:rsidR="00A82233" w:rsidRPr="002F16E1" w:rsidRDefault="00A82233" w:rsidP="009E380F">
            <w:pPr>
              <w:spacing w:before="120" w:after="120"/>
              <w:rPr>
                <w:b/>
                <w:sz w:val="18"/>
                <w:szCs w:val="18"/>
              </w:rPr>
            </w:pPr>
            <w:r>
              <w:rPr>
                <w:b/>
                <w:sz w:val="18"/>
                <w:szCs w:val="18"/>
              </w:rPr>
              <w:t xml:space="preserve">10/26 (Downs and Black) </w:t>
            </w:r>
          </w:p>
        </w:tc>
        <w:tc>
          <w:tcPr>
            <w:tcW w:w="2042" w:type="dxa"/>
            <w:shd w:val="clear" w:color="auto" w:fill="auto"/>
          </w:tcPr>
          <w:p w14:paraId="15AE8A02" w14:textId="77777777" w:rsidR="00A82233" w:rsidRPr="002F16E1" w:rsidRDefault="00A82233" w:rsidP="009E380F">
            <w:pPr>
              <w:spacing w:before="120" w:after="120"/>
              <w:rPr>
                <w:b/>
                <w:sz w:val="18"/>
                <w:szCs w:val="18"/>
              </w:rPr>
            </w:pPr>
            <w:r>
              <w:rPr>
                <w:b/>
                <w:sz w:val="18"/>
                <w:szCs w:val="18"/>
              </w:rPr>
              <w:t xml:space="preserve">2c </w:t>
            </w:r>
          </w:p>
        </w:tc>
        <w:tc>
          <w:tcPr>
            <w:tcW w:w="2659" w:type="dxa"/>
            <w:shd w:val="clear" w:color="auto" w:fill="auto"/>
          </w:tcPr>
          <w:p w14:paraId="63F12114" w14:textId="77777777" w:rsidR="00A82233" w:rsidRPr="002F16E1" w:rsidRDefault="00A82233" w:rsidP="009E380F">
            <w:pPr>
              <w:spacing w:before="120" w:after="120"/>
              <w:rPr>
                <w:b/>
                <w:sz w:val="18"/>
                <w:szCs w:val="18"/>
              </w:rPr>
            </w:pPr>
            <w:r>
              <w:rPr>
                <w:b/>
                <w:sz w:val="18"/>
                <w:szCs w:val="18"/>
              </w:rPr>
              <w:t>Cohort study (non-experimental used in real world conditions)</w:t>
            </w:r>
          </w:p>
        </w:tc>
      </w:tr>
    </w:tbl>
    <w:p w14:paraId="67149757" w14:textId="77777777" w:rsidR="00554FFC" w:rsidRPr="00F81BE7" w:rsidRDefault="00F81BE7" w:rsidP="002975D0">
      <w:pPr>
        <w:spacing w:before="120" w:after="120"/>
        <w:rPr>
          <w:i/>
          <w:sz w:val="18"/>
          <w:szCs w:val="18"/>
        </w:rPr>
      </w:pPr>
      <w:r w:rsidRPr="00F81BE7">
        <w:rPr>
          <w:i/>
          <w:color w:val="365F91" w:themeColor="accent1" w:themeShade="BF"/>
          <w:sz w:val="18"/>
          <w:szCs w:val="18"/>
        </w:rPr>
        <w:t>(All</w:t>
      </w:r>
      <w:r>
        <w:rPr>
          <w:i/>
          <w:color w:val="365F91" w:themeColor="accent1" w:themeShade="BF"/>
          <w:sz w:val="18"/>
          <w:szCs w:val="18"/>
        </w:rPr>
        <w:t xml:space="preserve"> 10</w:t>
      </w:r>
      <w:r w:rsidRPr="00F81BE7">
        <w:rPr>
          <w:i/>
          <w:color w:val="365F91" w:themeColor="accent1" w:themeShade="BF"/>
          <w:sz w:val="18"/>
          <w:szCs w:val="18"/>
        </w:rPr>
        <w:t xml:space="preserve"> articles should appear in the reference list at the end)</w:t>
      </w:r>
    </w:p>
    <w:p w14:paraId="1BFED394" w14:textId="77777777" w:rsidR="001C5A94" w:rsidRDefault="001403EC" w:rsidP="00532457">
      <w:pPr>
        <w:spacing w:before="120" w:after="120"/>
        <w:outlineLvl w:val="0"/>
        <w:rPr>
          <w:b/>
          <w:sz w:val="18"/>
          <w:szCs w:val="18"/>
        </w:rPr>
      </w:pPr>
      <w:r w:rsidRPr="00B75AAB">
        <w:rPr>
          <w:b/>
          <w:sz w:val="18"/>
          <w:szCs w:val="18"/>
        </w:rPr>
        <w:t>BEST EVIDENCE</w:t>
      </w:r>
    </w:p>
    <w:p w14:paraId="1A07889E" w14:textId="77777777"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2F16E1" w14:paraId="002FB02A" w14:textId="77777777" w:rsidTr="002F16E1">
        <w:tc>
          <w:tcPr>
            <w:tcW w:w="10421" w:type="dxa"/>
            <w:shd w:val="clear" w:color="auto" w:fill="auto"/>
          </w:tcPr>
          <w:p w14:paraId="2E10E38D" w14:textId="5699FF2D" w:rsidR="00A82233" w:rsidRDefault="00A82233" w:rsidP="00A82233">
            <w:pPr>
              <w:numPr>
                <w:ilvl w:val="0"/>
                <w:numId w:val="12"/>
              </w:numPr>
              <w:spacing w:before="120" w:after="120"/>
              <w:rPr>
                <w:b/>
                <w:sz w:val="18"/>
                <w:szCs w:val="18"/>
              </w:rPr>
            </w:pPr>
            <w:r w:rsidRPr="00A82233">
              <w:rPr>
                <w:b/>
                <w:sz w:val="18"/>
                <w:szCs w:val="18"/>
              </w:rPr>
              <w:t>Trudeau et al., (2015)</w:t>
            </w:r>
            <w:ins w:id="28" w:author="Marian Thomas" w:date="2015-11-21T13:41:00Z">
              <w:r w:rsidR="00470A93">
                <w:rPr>
                  <w:b/>
                  <w:sz w:val="18"/>
                  <w:szCs w:val="18"/>
                </w:rPr>
                <w:fldChar w:fldCharType="begin" w:fldLock="1"/>
              </w:r>
            </w:ins>
            <w:r w:rsidR="00470A93">
              <w:rPr>
                <w:b/>
                <w:sz w:val="18"/>
                <w:szCs w:val="18"/>
              </w:rPr>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publisher" : "Springer US", "title" : "A randomized controlled trial of an online self-management program for adults with arthritis pain", "type" : "article-journal", "volume" : "38" }, "uris" : [ "http://www.mendeley.com/documents/?uuid=a33bb003-da44-432d-b6af-2ee4afb45999" ] } ], "mendeley" : { "formattedCitation" : "&lt;sup&gt;4&lt;/sup&gt;", "plainTextFormattedCitation" : "4", "previouslyFormattedCitation" : "&lt;sup&gt;4&lt;/sup&gt;" }, "properties" : { "noteIndex" : 0 }, "schema" : "https://github.com/citation-style-language/schema/raw/master/csl-citation.json" }</w:instrText>
            </w:r>
            <w:r w:rsidR="00470A93">
              <w:rPr>
                <w:b/>
                <w:sz w:val="18"/>
                <w:szCs w:val="18"/>
              </w:rPr>
              <w:fldChar w:fldCharType="separate"/>
            </w:r>
            <w:r w:rsidR="00470A93" w:rsidRPr="00470A93">
              <w:rPr>
                <w:noProof/>
                <w:sz w:val="18"/>
                <w:szCs w:val="18"/>
                <w:vertAlign w:val="superscript"/>
              </w:rPr>
              <w:t>4</w:t>
            </w:r>
            <w:ins w:id="29" w:author="Marian Thomas" w:date="2015-11-21T13:41:00Z">
              <w:r w:rsidR="00470A93">
                <w:rPr>
                  <w:b/>
                  <w:sz w:val="18"/>
                  <w:szCs w:val="18"/>
                </w:rPr>
                <w:fldChar w:fldCharType="end"/>
              </w:r>
            </w:ins>
            <w:r w:rsidRPr="00A82233">
              <w:rPr>
                <w:b/>
                <w:sz w:val="18"/>
                <w:szCs w:val="18"/>
              </w:rPr>
              <w:t>:</w:t>
            </w:r>
            <w:r>
              <w:rPr>
                <w:sz w:val="18"/>
                <w:szCs w:val="18"/>
              </w:rPr>
              <w:t xml:space="preserve"> </w:t>
            </w:r>
            <w:r w:rsidRPr="00942B00">
              <w:rPr>
                <w:sz w:val="18"/>
                <w:szCs w:val="18"/>
              </w:rPr>
              <w:t>This article is high level evidence (RCT, Level 1b) and had one of the highest quality scores (7/11). The majority of the patients included in this study have osteoarthritis of the knee or hip (59%). Although the majority of the program is focused on pain coping/self management strategies, there is an exercise component included. The study includes change in exercise behaviour as well as pain for outcome measures</w:t>
            </w:r>
          </w:p>
          <w:p w14:paraId="58F65D01" w14:textId="41DAF701" w:rsidR="00A82233" w:rsidRPr="00A82233" w:rsidRDefault="00A82233" w:rsidP="00A82233">
            <w:pPr>
              <w:numPr>
                <w:ilvl w:val="0"/>
                <w:numId w:val="12"/>
              </w:numPr>
              <w:spacing w:before="120" w:after="120"/>
              <w:rPr>
                <w:b/>
                <w:sz w:val="18"/>
                <w:szCs w:val="18"/>
              </w:rPr>
            </w:pPr>
            <w:proofErr w:type="spellStart"/>
            <w:r w:rsidRPr="00A82233">
              <w:rPr>
                <w:b/>
                <w:sz w:val="18"/>
                <w:szCs w:val="18"/>
              </w:rPr>
              <w:t>Bossen</w:t>
            </w:r>
            <w:proofErr w:type="spellEnd"/>
            <w:r w:rsidRPr="00A82233">
              <w:rPr>
                <w:b/>
                <w:sz w:val="18"/>
                <w:szCs w:val="18"/>
              </w:rPr>
              <w:t xml:space="preserve"> et al. (2013)</w:t>
            </w:r>
            <w:ins w:id="30" w:author="Marian Thomas" w:date="2015-11-21T13:41:00Z">
              <w:r w:rsidR="00470A93">
                <w:rPr>
                  <w:b/>
                  <w:sz w:val="18"/>
                  <w:szCs w:val="18"/>
                </w:rPr>
                <w:fldChar w:fldCharType="begin" w:fldLock="1"/>
              </w:r>
            </w:ins>
            <w:r w:rsidR="00470A93">
              <w:rPr>
                <w:b/>
                <w:sz w:val="18"/>
                <w:szCs w:val="18"/>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 ] }, "page" : "e257", "title" : "Effectiveness of a web-based physical activity intervention in patients with knee and/or hip osteoarthritis: randomized controlled trial.", "type" : "article-journal", "volume" : "15Bossen, " }, "uris" : [ "http://www.mendeley.com/documents/?uuid=f1ff9202-bf72-4f37-8d46-e8dfd9602a18" ] } ], "mendeley" : { "formattedCitation" : "&lt;sup&gt;5&lt;/sup&gt;", "plainTextFormattedCitation" : "5", "previouslyFormattedCitation" : "&lt;sup&gt;5&lt;/sup&gt;" }, "properties" : { "noteIndex" : 0 }, "schema" : "https://github.com/citation-style-language/schema/raw/master/csl-citation.json" }</w:instrText>
            </w:r>
            <w:r w:rsidR="00470A93">
              <w:rPr>
                <w:b/>
                <w:sz w:val="18"/>
                <w:szCs w:val="18"/>
              </w:rPr>
              <w:fldChar w:fldCharType="separate"/>
            </w:r>
            <w:r w:rsidR="00470A93" w:rsidRPr="00470A93">
              <w:rPr>
                <w:noProof/>
                <w:sz w:val="18"/>
                <w:szCs w:val="18"/>
                <w:vertAlign w:val="superscript"/>
              </w:rPr>
              <w:t>5</w:t>
            </w:r>
            <w:ins w:id="31" w:author="Marian Thomas" w:date="2015-11-21T13:41:00Z">
              <w:r w:rsidR="00470A93">
                <w:rPr>
                  <w:b/>
                  <w:sz w:val="18"/>
                  <w:szCs w:val="18"/>
                </w:rPr>
                <w:fldChar w:fldCharType="end"/>
              </w:r>
            </w:ins>
            <w:r w:rsidRPr="00A82233">
              <w:rPr>
                <w:b/>
                <w:sz w:val="18"/>
                <w:szCs w:val="18"/>
              </w:rPr>
              <w:t>:</w:t>
            </w:r>
            <w:r w:rsidRPr="00A82233">
              <w:rPr>
                <w:sz w:val="18"/>
                <w:szCs w:val="18"/>
              </w:rPr>
              <w:t xml:space="preserve"> Although this article had a lower quality score than the Wilson et al. article, it was directly related to my population, intervention and outcome of my PICO question. Specifically, it described an Internet based physical activity module designed for patients with knee and hip OA and included pain and pain coping as secondary outcome measures.</w:t>
            </w:r>
          </w:p>
          <w:p w14:paraId="7E5AE5D2" w14:textId="1693924B" w:rsidR="005458B8" w:rsidRPr="00A82233" w:rsidRDefault="00A82233" w:rsidP="00470A93">
            <w:pPr>
              <w:numPr>
                <w:ilvl w:val="0"/>
                <w:numId w:val="12"/>
              </w:numPr>
              <w:spacing w:before="120" w:after="120"/>
              <w:rPr>
                <w:b/>
                <w:sz w:val="18"/>
                <w:szCs w:val="18"/>
              </w:rPr>
            </w:pPr>
            <w:r w:rsidRPr="00A82233">
              <w:rPr>
                <w:b/>
                <w:sz w:val="18"/>
                <w:szCs w:val="18"/>
              </w:rPr>
              <w:t>Brooks et al. (2014)</w:t>
            </w:r>
            <w:ins w:id="32" w:author="Marian Thomas" w:date="2015-11-21T13:42:00Z">
              <w:r w:rsidR="00470A93">
                <w:rPr>
                  <w:b/>
                  <w:sz w:val="18"/>
                  <w:szCs w:val="18"/>
                </w:rPr>
                <w:fldChar w:fldCharType="begin" w:fldLock="1"/>
              </w:r>
            </w:ins>
            <w:r w:rsidR="005E4523">
              <w:rPr>
                <w:b/>
                <w:sz w:val="18"/>
                <w:szCs w:val="18"/>
              </w:rPr>
              <w:instrText>ADDIN CSL_CITATION { "citationItems" : [ { "id" : "ITEM-1", "itemData" : { "DOI" : "10.1186/1471-2474-15-158", "ISBN" : "14712474 (ISSN)", "ISSN" : "1471-2474", "PMID" : "24884547", "abstract" : "BACKGROUND: Although beneficial effects of exercise in the management of knee osteoarthritis (OA) have been established, only 14 -18% of patients with knee OA receive an exercise from their primary care provider. Patients with knee OA cite lack of physician exercise advice as a major reason why they do not exercise to improve their condition. The purpose of this pilot study was to investigate use of a web-based Therapeutic Exercise Resource Center (TERC) as a tool to prescribe strength, flexibility and aerobic exercise as part of knee OA treatment. It was hypothesized that significant change in clinical outcome scores would result from patients' use of the TERC. METHODS: Sixty five individuals diagnosed with mild/moderate knee OA based on symptoms and radiographs were enrolled through outpatient physician clinics. Using exercise animations to facilitate proper technique, the TERC assigned and progressed patients through multiple levels of exercise intensity based on exercise history, co-morbidities and a validated measure of pain and function. Subjects completed a modified short form WOMAC (mSF-WOMAC), World Health Organization Quality of Life (WHO-QOL) and Knee Self-Efficacy Scale (K-SES) at baseline and completion of the 8 week program, and a user satisfaction survey. Outcomes were compared over time using paired t-tests and effect sizes calculated using partial point biserial (pr). RESULTS: Fifty two participants completed the 8 week program with average duration of knee pain 8.0 \u00b1 11.0 yrs (25 females; 61.0 \u00b1 9.4 yrs; body mass index, 28.8 \u00b1 6.3 kg/m2). During the study period, all outcome measures improved: mSF-WOMAC scores decreased (better pain and function) (p &lt; .001; large effect, pr = 0.70); WHO-QOL physical scores increased (p = .015; medium effect, pr = 0.33); and K-SES scores increased (p &lt; .001; large effect, pr = 0.54). No significant differences were found in study outcomes as a function of gender, age, BMI or symptom duration. Patients reported very positive evaluation of the TERC (94% indicated the website was easy to use; 90% specified the exercise animations were especially helpful). CONCLUSION: This pilot study demonstrated the web-based TERC to be feasible and efficacious in improving clinical outcomes for patients with mild/moderate knee OA and supports future studies to compare TERC to current standard of care, such as educational brochures.", "author" : [ { "dropping-particle" : "", "family" : "Brooks", "given" : "M Alison", "non-dropping-particle" : "", "parse-names" : false, "suffix" : "" }, { "dropping-particle" : "", "family" : "Beaulieu", "given" : "John E", "non-dropping-particle" : "", "parse-names" : false, "suffix" : "" }, { "dropping-particle" : "", "family" : "Severson", "given" : "Herbert H", "non-dropping-particle" : "", "parse-names" : false, "suffix" : "" }, { "dropping-particle" : "", "family" : "Wille", "given" : "Christa M", "non-dropping-particle" : "", "parse-names" : false, "suffix" : "" }, { "dropping-particle" : "", "family" : "Cooper", "given" : "David", "non-dropping-particle" : "", "parse-names" : false, "suffix" : "" }, { "dropping-particle" : "", "family" : "Gau", "given" : "Jeff M", "non-dropping-particle" : "", "parse-names" : false, "suffix" : "" }, { "dropping-particle" : "", "family" : "Heiderscheit", "given" : "Bryan C", "non-dropping-particle" : "", "parse-names" : false, "suffix" : "" } ], "container-title" : "BMC musculoskeletal disorders", "id" : "ITEM-1", "issue" : "1", "issued" : { "date-parts" : [ [ "2014" ] ] }, "note" : "Includes: patient population, internet based intervention and measurement", "page" : "158Brooks, M. A., Beaulieu, J. E., Severson, H. H.", "title" : "Web-based therapeutic exercise resource center as a treatment for knee osteoarthritis: a prospective cohort pilot study. BMC Muscul", "type" : "article-journal", "volume" : "15" }, "uris" : [ "http://www.mendeley.com/documents/?uuid=38d1f901-94ec-4aad-8a28-664d21a7f6f1" ] } ], "mendeley" : { "formattedCitation" : "&lt;sup&gt;6&lt;/sup&gt;", "plainTextFormattedCitation" : "6", "previouslyFormattedCitation" : "&lt;sup&gt;6&lt;/sup&gt;" }, "properties" : { "noteIndex" : 0 }, "schema" : "https://github.com/citation-style-language/schema/raw/master/csl-citation.json" }</w:instrText>
            </w:r>
            <w:r w:rsidR="00470A93">
              <w:rPr>
                <w:b/>
                <w:sz w:val="18"/>
                <w:szCs w:val="18"/>
              </w:rPr>
              <w:fldChar w:fldCharType="separate"/>
            </w:r>
            <w:r w:rsidR="00470A93" w:rsidRPr="00470A93">
              <w:rPr>
                <w:noProof/>
                <w:sz w:val="18"/>
                <w:szCs w:val="18"/>
                <w:vertAlign w:val="superscript"/>
              </w:rPr>
              <w:t>6</w:t>
            </w:r>
            <w:ins w:id="33" w:author="Marian Thomas" w:date="2015-11-21T13:42:00Z">
              <w:r w:rsidR="00470A93">
                <w:rPr>
                  <w:b/>
                  <w:sz w:val="18"/>
                  <w:szCs w:val="18"/>
                </w:rPr>
                <w:fldChar w:fldCharType="end"/>
              </w:r>
            </w:ins>
            <w:r w:rsidRPr="00A82233">
              <w:rPr>
                <w:b/>
                <w:sz w:val="18"/>
                <w:szCs w:val="18"/>
              </w:rPr>
              <w:t>:</w:t>
            </w:r>
            <w:r w:rsidRPr="00A82233">
              <w:rPr>
                <w:sz w:val="18"/>
                <w:szCs w:val="18"/>
              </w:rPr>
              <w:t xml:space="preserve">      Although this was the lowest quality evidence of all my studies, it included 3 out of 4 aspects of my PICO question: population, Internet based exercise intervention for the specific </w:t>
            </w:r>
            <w:r w:rsidRPr="00A82233">
              <w:rPr>
                <w:sz w:val="18"/>
                <w:szCs w:val="18"/>
              </w:rPr>
              <w:lastRenderedPageBreak/>
              <w:t>population and pain as an outcome measure. The other high quality studies I found primarily focused on pain coping strategies/self management strategies in which exercise was not included. The rest of the studies I found included Internet based intervention to improve overall physical activity but did not include my population or outcome of interest.  Many of the authors of this article are involved an RCT which actually compares this intervention to physical therapy, which would perfectly fit my PICO question.</w:t>
            </w:r>
          </w:p>
        </w:tc>
      </w:tr>
    </w:tbl>
    <w:p w14:paraId="4085ECF0" w14:textId="77777777" w:rsidR="0011199B" w:rsidRDefault="001403EC" w:rsidP="0011199B">
      <w:pPr>
        <w:spacing w:before="120" w:after="120"/>
        <w:rPr>
          <w:b/>
          <w:sz w:val="18"/>
          <w:szCs w:val="18"/>
        </w:rPr>
      </w:pPr>
      <w:r w:rsidRPr="00B75AAB">
        <w:rPr>
          <w:b/>
          <w:sz w:val="18"/>
          <w:szCs w:val="18"/>
        </w:rPr>
        <w:lastRenderedPageBreak/>
        <w:t>SUMMARY OF BEST EVIDENCE</w:t>
      </w:r>
    </w:p>
    <w:p w14:paraId="6CDF7712" w14:textId="77777777" w:rsidR="001403EC" w:rsidRDefault="001D4F60" w:rsidP="00532457">
      <w:pPr>
        <w:spacing w:before="240" w:after="240"/>
        <w:outlineLvl w:val="0"/>
        <w:rPr>
          <w:b/>
          <w:sz w:val="18"/>
          <w:szCs w:val="18"/>
        </w:rPr>
      </w:pPr>
      <w:r>
        <w:rPr>
          <w:b/>
          <w:sz w:val="18"/>
          <w:szCs w:val="18"/>
        </w:rPr>
        <w:t xml:space="preserve">(1) </w:t>
      </w:r>
      <w:r w:rsidR="001403EC" w:rsidRPr="001D4F60">
        <w:rPr>
          <w:b/>
          <w:sz w:val="18"/>
          <w:szCs w:val="18"/>
        </w:rPr>
        <w:t>Description and appraisal of</w:t>
      </w:r>
      <w:r w:rsidR="00EF0069">
        <w:rPr>
          <w:b/>
          <w:sz w:val="18"/>
          <w:szCs w:val="18"/>
        </w:rPr>
        <w:t xml:space="preserve"> “</w:t>
      </w:r>
      <w:r w:rsidR="00EF0069" w:rsidRPr="00EF0069">
        <w:rPr>
          <w:b/>
          <w:sz w:val="18"/>
          <w:szCs w:val="18"/>
        </w:rPr>
        <w:t>Effectiveness of a web-based physical activity intervention in patients with knee and/or hip osteoarthritis: randomized controlled trial.</w:t>
      </w:r>
      <w:r w:rsidR="00EF0069">
        <w:rPr>
          <w:b/>
          <w:sz w:val="18"/>
          <w:szCs w:val="18"/>
        </w:rPr>
        <w:t>”</w:t>
      </w:r>
      <w:r w:rsidR="001403EC" w:rsidRPr="001D4F60">
        <w:rPr>
          <w:b/>
          <w:sz w:val="18"/>
          <w:szCs w:val="18"/>
        </w:rPr>
        <w:t xml:space="preserve"> </w:t>
      </w:r>
      <w:r w:rsidR="001E5719" w:rsidRPr="001D4F60">
        <w:rPr>
          <w:b/>
          <w:sz w:val="18"/>
          <w:szCs w:val="18"/>
        </w:rPr>
        <w:t xml:space="preserve">by </w:t>
      </w:r>
      <w:proofErr w:type="spellStart"/>
      <w:r w:rsidR="00EF0069">
        <w:rPr>
          <w:b/>
          <w:sz w:val="18"/>
          <w:szCs w:val="18"/>
        </w:rPr>
        <w:t>Bossen</w:t>
      </w:r>
      <w:proofErr w:type="spellEnd"/>
      <w:r w:rsidR="00EF0069">
        <w:rPr>
          <w:b/>
          <w:sz w:val="18"/>
          <w:szCs w:val="18"/>
        </w:rPr>
        <w:t xml:space="preserve"> et al.,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034227A7" w14:textId="77777777" w:rsidTr="001D4F60">
        <w:tc>
          <w:tcPr>
            <w:tcW w:w="10421" w:type="dxa"/>
            <w:shd w:val="clear" w:color="auto" w:fill="E6E6E6"/>
          </w:tcPr>
          <w:p w14:paraId="53E7EB7E"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148802F4" w14:textId="77777777" w:rsidTr="001D4F60">
        <w:tc>
          <w:tcPr>
            <w:tcW w:w="10421" w:type="dxa"/>
            <w:tcBorders>
              <w:bottom w:val="single" w:sz="4" w:space="0" w:color="auto"/>
            </w:tcBorders>
            <w:shd w:val="clear" w:color="auto" w:fill="auto"/>
          </w:tcPr>
          <w:p w14:paraId="1BF7F435" w14:textId="77777777" w:rsidR="001D4F60" w:rsidRPr="002F16E1" w:rsidRDefault="00EF0069" w:rsidP="009E380F">
            <w:pPr>
              <w:spacing w:before="120" w:after="120"/>
              <w:rPr>
                <w:sz w:val="18"/>
                <w:szCs w:val="18"/>
              </w:rPr>
            </w:pPr>
            <w:r>
              <w:rPr>
                <w:sz w:val="18"/>
                <w:szCs w:val="18"/>
              </w:rPr>
              <w:t>The purpose of this study was to determine the short term and long term effects of an internet based exercise prescription program (Join2Move) on physical activity, physical function and self perceived effect in sedentary individuals with knee/hip osteoarthritis</w:t>
            </w:r>
          </w:p>
          <w:p w14:paraId="12605420" w14:textId="77777777" w:rsidR="001D4F60" w:rsidRPr="002F16E1" w:rsidRDefault="001D4F60" w:rsidP="009E380F">
            <w:pPr>
              <w:spacing w:before="120" w:after="120"/>
              <w:jc w:val="right"/>
              <w:rPr>
                <w:sz w:val="18"/>
                <w:szCs w:val="18"/>
              </w:rPr>
            </w:pPr>
          </w:p>
        </w:tc>
      </w:tr>
      <w:tr w:rsidR="001D4F60" w:rsidRPr="002F16E1" w14:paraId="6F9C9E2F" w14:textId="77777777" w:rsidTr="001D4F60">
        <w:tc>
          <w:tcPr>
            <w:tcW w:w="10421" w:type="dxa"/>
            <w:shd w:val="clear" w:color="auto" w:fill="E6E6E6"/>
          </w:tcPr>
          <w:p w14:paraId="40E60E60" w14:textId="77777777" w:rsidR="001D4F60" w:rsidRPr="002F16E1" w:rsidRDefault="001D4F60" w:rsidP="009E380F">
            <w:pPr>
              <w:spacing w:before="120" w:after="120"/>
              <w:jc w:val="both"/>
              <w:rPr>
                <w:b/>
                <w:sz w:val="18"/>
                <w:szCs w:val="18"/>
              </w:rPr>
            </w:pPr>
            <w:r w:rsidRPr="002F16E1">
              <w:rPr>
                <w:b/>
                <w:sz w:val="18"/>
                <w:szCs w:val="18"/>
              </w:rPr>
              <w:t>Study Design</w:t>
            </w:r>
          </w:p>
          <w:p w14:paraId="54C25A81" w14:textId="77777777" w:rsidR="001D4F60" w:rsidRPr="002F16E1" w:rsidRDefault="001D4F60" w:rsidP="009E380F">
            <w:pPr>
              <w:spacing w:before="120" w:after="120"/>
              <w:jc w:val="both"/>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3F16FAB4"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0B545E66" w14:textId="77777777" w:rsidTr="001D4F60">
        <w:tc>
          <w:tcPr>
            <w:tcW w:w="10421" w:type="dxa"/>
            <w:tcBorders>
              <w:bottom w:val="single" w:sz="4" w:space="0" w:color="auto"/>
            </w:tcBorders>
            <w:shd w:val="clear" w:color="auto" w:fill="auto"/>
          </w:tcPr>
          <w:p w14:paraId="666D6643" w14:textId="77777777" w:rsidR="00EF0069" w:rsidRPr="00BD33CF" w:rsidRDefault="00EF0069" w:rsidP="00EF0069">
            <w:pPr>
              <w:pStyle w:val="ListParagraph"/>
              <w:numPr>
                <w:ilvl w:val="0"/>
                <w:numId w:val="18"/>
              </w:numPr>
              <w:spacing w:before="120" w:after="120"/>
              <w:rPr>
                <w:sz w:val="18"/>
                <w:szCs w:val="18"/>
              </w:rPr>
            </w:pPr>
            <w:r w:rsidRPr="00BD33CF">
              <w:rPr>
                <w:sz w:val="18"/>
                <w:szCs w:val="18"/>
              </w:rPr>
              <w:t xml:space="preserve">Randomized Controlled Trial </w:t>
            </w:r>
            <w:r>
              <w:rPr>
                <w:sz w:val="18"/>
                <w:szCs w:val="18"/>
              </w:rPr>
              <w:t xml:space="preserve">– Level </w:t>
            </w:r>
            <w:proofErr w:type="spellStart"/>
            <w:r>
              <w:rPr>
                <w:sz w:val="18"/>
                <w:szCs w:val="18"/>
              </w:rPr>
              <w:t>IIb</w:t>
            </w:r>
            <w:proofErr w:type="spellEnd"/>
            <w:r>
              <w:rPr>
                <w:sz w:val="18"/>
                <w:szCs w:val="18"/>
              </w:rPr>
              <w:t xml:space="preserve"> (&lt;80% participation at final follow up) </w:t>
            </w:r>
          </w:p>
          <w:p w14:paraId="0DF8F57B" w14:textId="77777777" w:rsidR="00EF0069" w:rsidRDefault="00EF0069" w:rsidP="00EF0069">
            <w:pPr>
              <w:pStyle w:val="ListParagraph"/>
              <w:numPr>
                <w:ilvl w:val="0"/>
                <w:numId w:val="18"/>
              </w:numPr>
              <w:spacing w:before="120" w:after="120"/>
              <w:rPr>
                <w:sz w:val="18"/>
                <w:szCs w:val="18"/>
              </w:rPr>
            </w:pPr>
            <w:r>
              <w:rPr>
                <w:sz w:val="18"/>
                <w:szCs w:val="18"/>
              </w:rPr>
              <w:t xml:space="preserve">Participants were randomized into receiving access to the intervention or no access (control group). Neither participants nor researchers were blinded to group assignment. </w:t>
            </w:r>
          </w:p>
          <w:p w14:paraId="22EE1AB2" w14:textId="77777777" w:rsidR="00EF0069" w:rsidRDefault="00EF0069" w:rsidP="00EF0069">
            <w:pPr>
              <w:pStyle w:val="ListParagraph"/>
              <w:numPr>
                <w:ilvl w:val="0"/>
                <w:numId w:val="18"/>
              </w:numPr>
              <w:spacing w:before="120" w:after="120"/>
              <w:rPr>
                <w:sz w:val="18"/>
                <w:szCs w:val="18"/>
              </w:rPr>
            </w:pPr>
            <w:r>
              <w:rPr>
                <w:sz w:val="18"/>
                <w:szCs w:val="18"/>
              </w:rPr>
              <w:t>Group allocation was concealed; a r</w:t>
            </w:r>
            <w:r w:rsidRPr="00BD33CF">
              <w:rPr>
                <w:sz w:val="18"/>
                <w:szCs w:val="18"/>
              </w:rPr>
              <w:t>esearcher who was not involved in data collection provided sequentially ordered opaque sealed en</w:t>
            </w:r>
            <w:r>
              <w:rPr>
                <w:sz w:val="18"/>
                <w:szCs w:val="18"/>
              </w:rPr>
              <w:t xml:space="preserve">velopes with allocation details. Participants received an email indicating access to the intervention or if they were put on a waiting list </w:t>
            </w:r>
          </w:p>
          <w:p w14:paraId="2382DC2F" w14:textId="77777777" w:rsidR="00EF0069" w:rsidRDefault="00EF0069" w:rsidP="00EF0069">
            <w:pPr>
              <w:pStyle w:val="ListParagraph"/>
              <w:numPr>
                <w:ilvl w:val="0"/>
                <w:numId w:val="18"/>
              </w:numPr>
              <w:spacing w:before="120" w:after="120"/>
              <w:rPr>
                <w:sz w:val="18"/>
                <w:szCs w:val="18"/>
              </w:rPr>
            </w:pPr>
            <w:r>
              <w:rPr>
                <w:sz w:val="18"/>
                <w:szCs w:val="18"/>
              </w:rPr>
              <w:t>Continuous recruitment occurred for data collection (January 3</w:t>
            </w:r>
            <w:r w:rsidRPr="00BD33CF">
              <w:rPr>
                <w:sz w:val="18"/>
                <w:szCs w:val="18"/>
                <w:vertAlign w:val="superscript"/>
              </w:rPr>
              <w:t>rd</w:t>
            </w:r>
            <w:r>
              <w:rPr>
                <w:sz w:val="18"/>
                <w:szCs w:val="18"/>
              </w:rPr>
              <w:t>, 2011 to November 5</w:t>
            </w:r>
            <w:r w:rsidRPr="00BD33CF">
              <w:rPr>
                <w:sz w:val="18"/>
                <w:szCs w:val="18"/>
                <w:vertAlign w:val="superscript"/>
              </w:rPr>
              <w:t>th</w:t>
            </w:r>
            <w:r>
              <w:rPr>
                <w:sz w:val="18"/>
                <w:szCs w:val="18"/>
              </w:rPr>
              <w:t xml:space="preserve">, 2011); participants began </w:t>
            </w:r>
            <w:proofErr w:type="gramStart"/>
            <w:r>
              <w:rPr>
                <w:sz w:val="18"/>
                <w:szCs w:val="18"/>
              </w:rPr>
              <w:t>9 week</w:t>
            </w:r>
            <w:proofErr w:type="gramEnd"/>
            <w:r>
              <w:rPr>
                <w:sz w:val="18"/>
                <w:szCs w:val="18"/>
              </w:rPr>
              <w:t xml:space="preserve"> module program after November 5</w:t>
            </w:r>
            <w:r w:rsidRPr="00064166">
              <w:rPr>
                <w:sz w:val="18"/>
                <w:szCs w:val="18"/>
                <w:vertAlign w:val="superscript"/>
              </w:rPr>
              <w:t>th</w:t>
            </w:r>
            <w:r>
              <w:rPr>
                <w:sz w:val="18"/>
                <w:szCs w:val="18"/>
              </w:rPr>
              <w:t xml:space="preserve">. </w:t>
            </w:r>
          </w:p>
          <w:p w14:paraId="6E45AF6B" w14:textId="77777777" w:rsidR="00EF0069" w:rsidRPr="007D469A" w:rsidRDefault="00EF0069" w:rsidP="00EF0069">
            <w:pPr>
              <w:pStyle w:val="ListParagraph"/>
              <w:numPr>
                <w:ilvl w:val="0"/>
                <w:numId w:val="18"/>
              </w:numPr>
              <w:spacing w:before="120" w:after="120"/>
              <w:rPr>
                <w:sz w:val="18"/>
                <w:szCs w:val="18"/>
              </w:rPr>
            </w:pPr>
            <w:r>
              <w:rPr>
                <w:sz w:val="18"/>
                <w:szCs w:val="18"/>
              </w:rPr>
              <w:t xml:space="preserve">83 participants (41 in control, 42 in intervention group) randomly selected to receive an accelerometer to assess physical activity objectively. The decision to send an accelerometer to only some participants was based off limited resources and time. Accelerometers were sent by post at 3 months and 12 months post-intervention; participants were instructed to wear it for 4 days straight and complete a short wearing diary and then return the accelerometer by post. </w:t>
            </w:r>
          </w:p>
          <w:p w14:paraId="02678C7E" w14:textId="77777777" w:rsidR="00EF0069" w:rsidRDefault="00EF0069" w:rsidP="00EF0069">
            <w:pPr>
              <w:pStyle w:val="ListParagraph"/>
              <w:numPr>
                <w:ilvl w:val="0"/>
                <w:numId w:val="18"/>
              </w:numPr>
              <w:spacing w:before="120" w:after="120"/>
              <w:rPr>
                <w:sz w:val="18"/>
                <w:szCs w:val="18"/>
              </w:rPr>
            </w:pPr>
            <w:r>
              <w:rPr>
                <w:sz w:val="18"/>
                <w:szCs w:val="18"/>
              </w:rPr>
              <w:t xml:space="preserve">Outcome measures taken at baseline, 3 months and 12 months after the participant completed the modules/after initial assignment via an online questionnaire. Pain was a secondary outcome measure. </w:t>
            </w:r>
          </w:p>
          <w:p w14:paraId="5985718C" w14:textId="77777777" w:rsidR="001D4F60" w:rsidRPr="002F16E1" w:rsidRDefault="00EF0069" w:rsidP="00EF0069">
            <w:pPr>
              <w:spacing w:before="120" w:after="120"/>
              <w:rPr>
                <w:sz w:val="18"/>
                <w:szCs w:val="18"/>
              </w:rPr>
            </w:pPr>
            <w:r>
              <w:rPr>
                <w:sz w:val="18"/>
                <w:szCs w:val="18"/>
              </w:rPr>
              <w:t>No face-to-face contact occurred with participants except for telephone reminders to complete the online survey if they did not do so within 2 weeks.</w:t>
            </w:r>
          </w:p>
          <w:p w14:paraId="6F61F568" w14:textId="77777777" w:rsidR="001D4F60" w:rsidRPr="002F16E1" w:rsidRDefault="001D4F60" w:rsidP="009E380F">
            <w:pPr>
              <w:spacing w:before="120" w:after="120"/>
              <w:rPr>
                <w:sz w:val="18"/>
                <w:szCs w:val="18"/>
              </w:rPr>
            </w:pPr>
          </w:p>
          <w:p w14:paraId="1C1076B1" w14:textId="77777777" w:rsidR="001D4F60" w:rsidRPr="002F16E1" w:rsidRDefault="001D4F60" w:rsidP="009E380F">
            <w:pPr>
              <w:spacing w:before="120" w:after="120"/>
              <w:rPr>
                <w:sz w:val="18"/>
                <w:szCs w:val="18"/>
              </w:rPr>
            </w:pPr>
          </w:p>
          <w:p w14:paraId="3EA62AF5" w14:textId="77777777" w:rsidR="001D4F60" w:rsidRPr="002F16E1" w:rsidRDefault="001D4F60" w:rsidP="009E380F">
            <w:pPr>
              <w:spacing w:before="120" w:after="120"/>
              <w:rPr>
                <w:sz w:val="18"/>
                <w:szCs w:val="18"/>
              </w:rPr>
            </w:pPr>
          </w:p>
          <w:p w14:paraId="07CADDDC" w14:textId="77777777" w:rsidR="001D4F60" w:rsidRPr="002F16E1" w:rsidRDefault="001D4F60" w:rsidP="009E380F">
            <w:pPr>
              <w:spacing w:before="120" w:after="120"/>
              <w:rPr>
                <w:sz w:val="18"/>
                <w:szCs w:val="18"/>
              </w:rPr>
            </w:pPr>
          </w:p>
          <w:p w14:paraId="0CAE0722" w14:textId="77777777" w:rsidR="001D4F60" w:rsidRPr="002F16E1" w:rsidRDefault="001D4F60" w:rsidP="009E380F">
            <w:pPr>
              <w:spacing w:before="120" w:after="120"/>
              <w:jc w:val="right"/>
              <w:rPr>
                <w:sz w:val="18"/>
                <w:szCs w:val="18"/>
              </w:rPr>
            </w:pPr>
          </w:p>
        </w:tc>
      </w:tr>
      <w:tr w:rsidR="001D4F60" w:rsidRPr="002F16E1" w14:paraId="40803238" w14:textId="77777777" w:rsidTr="001D4F60">
        <w:tc>
          <w:tcPr>
            <w:tcW w:w="10421" w:type="dxa"/>
            <w:shd w:val="clear" w:color="auto" w:fill="E6E6E6"/>
          </w:tcPr>
          <w:p w14:paraId="3EB627A0" w14:textId="77777777" w:rsidR="001D4F60" w:rsidRPr="002F16E1" w:rsidRDefault="001D4F60" w:rsidP="009E380F">
            <w:pPr>
              <w:spacing w:before="120" w:after="120"/>
              <w:rPr>
                <w:b/>
                <w:sz w:val="18"/>
                <w:szCs w:val="18"/>
              </w:rPr>
            </w:pPr>
            <w:r w:rsidRPr="002F16E1">
              <w:rPr>
                <w:b/>
                <w:sz w:val="18"/>
                <w:szCs w:val="18"/>
              </w:rPr>
              <w:t>Setting</w:t>
            </w:r>
          </w:p>
          <w:p w14:paraId="6D1B0448" w14:textId="77777777" w:rsidR="001D4F60" w:rsidRPr="002F16E1" w:rsidRDefault="001D4F60" w:rsidP="009E380F">
            <w:pPr>
              <w:spacing w:after="120"/>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4614891D" w14:textId="77777777" w:rsidTr="001D4F60">
        <w:tc>
          <w:tcPr>
            <w:tcW w:w="10421" w:type="dxa"/>
            <w:tcBorders>
              <w:bottom w:val="single" w:sz="4" w:space="0" w:color="auto"/>
            </w:tcBorders>
            <w:shd w:val="clear" w:color="auto" w:fill="auto"/>
          </w:tcPr>
          <w:p w14:paraId="1113761F" w14:textId="77777777" w:rsidR="00EF0069" w:rsidRDefault="00EF0069" w:rsidP="00EF0069">
            <w:pPr>
              <w:pStyle w:val="ListParagraph"/>
              <w:numPr>
                <w:ilvl w:val="0"/>
                <w:numId w:val="19"/>
              </w:numPr>
              <w:spacing w:before="120" w:after="120"/>
              <w:rPr>
                <w:sz w:val="18"/>
                <w:szCs w:val="18"/>
              </w:rPr>
            </w:pPr>
            <w:r>
              <w:rPr>
                <w:sz w:val="18"/>
                <w:szCs w:val="18"/>
              </w:rPr>
              <w:t xml:space="preserve">Study conducted in the Netherlands; advertisements were put in Dutch newspapers and online </w:t>
            </w:r>
          </w:p>
          <w:p w14:paraId="32A74CB1" w14:textId="77777777" w:rsidR="00EF0069" w:rsidRDefault="00EF0069" w:rsidP="00EF0069">
            <w:pPr>
              <w:pStyle w:val="ListParagraph"/>
              <w:numPr>
                <w:ilvl w:val="0"/>
                <w:numId w:val="19"/>
              </w:numPr>
              <w:spacing w:before="120" w:after="120"/>
              <w:rPr>
                <w:sz w:val="18"/>
                <w:szCs w:val="18"/>
              </w:rPr>
            </w:pPr>
            <w:r>
              <w:rPr>
                <w:sz w:val="18"/>
                <w:szCs w:val="18"/>
              </w:rPr>
              <w:t xml:space="preserve">Participants completed the intervention and online questionnaires at home computer </w:t>
            </w:r>
          </w:p>
          <w:p w14:paraId="5735FC70" w14:textId="77777777" w:rsidR="00EF0069" w:rsidRDefault="00EF0069" w:rsidP="00EF0069">
            <w:pPr>
              <w:pStyle w:val="ListParagraph"/>
              <w:numPr>
                <w:ilvl w:val="0"/>
                <w:numId w:val="19"/>
              </w:numPr>
              <w:spacing w:before="120" w:after="120"/>
              <w:rPr>
                <w:sz w:val="18"/>
                <w:szCs w:val="18"/>
              </w:rPr>
            </w:pPr>
            <w:r>
              <w:rPr>
                <w:sz w:val="18"/>
                <w:szCs w:val="18"/>
              </w:rPr>
              <w:t xml:space="preserve">Only contact was for telephone reminders for people to complete follow up questionnaires </w:t>
            </w:r>
          </w:p>
          <w:p w14:paraId="4D22423B" w14:textId="77777777" w:rsidR="001D4F60" w:rsidRPr="00EF0069" w:rsidRDefault="00EF0069" w:rsidP="009E380F">
            <w:pPr>
              <w:pStyle w:val="ListParagraph"/>
              <w:numPr>
                <w:ilvl w:val="0"/>
                <w:numId w:val="19"/>
              </w:numPr>
              <w:spacing w:before="120" w:after="120"/>
              <w:rPr>
                <w:sz w:val="18"/>
                <w:szCs w:val="18"/>
              </w:rPr>
            </w:pPr>
            <w:r>
              <w:rPr>
                <w:sz w:val="18"/>
                <w:szCs w:val="18"/>
              </w:rPr>
              <w:t xml:space="preserve">Accelerometers were sent and received by post </w:t>
            </w:r>
          </w:p>
          <w:p w14:paraId="3653C0B4" w14:textId="77777777" w:rsidR="001D4F60" w:rsidRPr="002F16E1" w:rsidRDefault="001D4F60" w:rsidP="009E380F">
            <w:pPr>
              <w:spacing w:before="120" w:after="120"/>
              <w:jc w:val="right"/>
              <w:rPr>
                <w:sz w:val="18"/>
                <w:szCs w:val="18"/>
              </w:rPr>
            </w:pPr>
          </w:p>
        </w:tc>
      </w:tr>
      <w:tr w:rsidR="001D4F60" w:rsidRPr="002F16E1" w14:paraId="2C6BAC0E" w14:textId="77777777" w:rsidTr="001D4F60">
        <w:tc>
          <w:tcPr>
            <w:tcW w:w="10421" w:type="dxa"/>
            <w:shd w:val="clear" w:color="auto" w:fill="E6E6E6"/>
          </w:tcPr>
          <w:p w14:paraId="1CDD0191" w14:textId="77777777" w:rsidR="001D4F60" w:rsidRPr="002F16E1" w:rsidRDefault="001D4F60" w:rsidP="009E380F">
            <w:pPr>
              <w:spacing w:before="120" w:after="120"/>
              <w:rPr>
                <w:b/>
                <w:sz w:val="18"/>
                <w:szCs w:val="18"/>
              </w:rPr>
            </w:pPr>
            <w:r w:rsidRPr="002F16E1">
              <w:rPr>
                <w:b/>
                <w:sz w:val="18"/>
                <w:szCs w:val="18"/>
              </w:rPr>
              <w:t>Participants</w:t>
            </w:r>
          </w:p>
          <w:p w14:paraId="6591DDF5"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27FCE861"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w:t>
            </w:r>
            <w:r>
              <w:rPr>
                <w:sz w:val="16"/>
                <w:szCs w:val="16"/>
              </w:rPr>
              <w:lastRenderedPageBreak/>
              <w:t>study.  You can find this descriptive information in the text and tables in the article.</w:t>
            </w:r>
          </w:p>
        </w:tc>
      </w:tr>
      <w:tr w:rsidR="001D4F60" w:rsidRPr="002F16E1" w14:paraId="5DDBDDF8" w14:textId="77777777" w:rsidTr="001D4F60">
        <w:tc>
          <w:tcPr>
            <w:tcW w:w="10421" w:type="dxa"/>
            <w:tcBorders>
              <w:bottom w:val="single" w:sz="4" w:space="0" w:color="auto"/>
            </w:tcBorders>
            <w:shd w:val="clear" w:color="auto" w:fill="auto"/>
          </w:tcPr>
          <w:p w14:paraId="39B44E42" w14:textId="77777777" w:rsidR="00EF0069" w:rsidRDefault="00EF0069" w:rsidP="00EF0069">
            <w:pPr>
              <w:pStyle w:val="ListParagraph"/>
              <w:numPr>
                <w:ilvl w:val="0"/>
                <w:numId w:val="20"/>
              </w:numPr>
              <w:spacing w:before="120" w:after="120"/>
              <w:rPr>
                <w:sz w:val="18"/>
                <w:szCs w:val="18"/>
              </w:rPr>
            </w:pPr>
            <w:r>
              <w:rPr>
                <w:sz w:val="18"/>
                <w:szCs w:val="18"/>
              </w:rPr>
              <w:lastRenderedPageBreak/>
              <w:t xml:space="preserve">Convenience sample done through online and newspaper advertisements in the Netherlands </w:t>
            </w:r>
          </w:p>
          <w:p w14:paraId="552B0428" w14:textId="77777777" w:rsidR="00EF0069" w:rsidRDefault="00EF0069" w:rsidP="00EF0069">
            <w:pPr>
              <w:pStyle w:val="ListParagraph"/>
              <w:numPr>
                <w:ilvl w:val="0"/>
                <w:numId w:val="20"/>
              </w:numPr>
              <w:spacing w:before="120" w:after="120"/>
              <w:rPr>
                <w:sz w:val="18"/>
                <w:szCs w:val="18"/>
              </w:rPr>
            </w:pPr>
            <w:r>
              <w:rPr>
                <w:sz w:val="18"/>
                <w:szCs w:val="18"/>
              </w:rPr>
              <w:t xml:space="preserve">N = 199 (99 in control, 100 in intervention group) </w:t>
            </w:r>
          </w:p>
          <w:p w14:paraId="6E4B45A0" w14:textId="77777777" w:rsidR="00EF0069" w:rsidRDefault="00EF0069" w:rsidP="00EF0069">
            <w:pPr>
              <w:pStyle w:val="ListParagraph"/>
              <w:numPr>
                <w:ilvl w:val="1"/>
                <w:numId w:val="20"/>
              </w:numPr>
              <w:spacing w:before="120" w:after="120"/>
              <w:rPr>
                <w:sz w:val="18"/>
                <w:szCs w:val="18"/>
              </w:rPr>
            </w:pPr>
            <w:r>
              <w:rPr>
                <w:sz w:val="18"/>
                <w:szCs w:val="18"/>
              </w:rPr>
              <w:t xml:space="preserve">N = 83 randomly selected to receive accelerometer (42 in control, 41 in intervention group) </w:t>
            </w:r>
          </w:p>
          <w:p w14:paraId="58BAF5D2" w14:textId="77777777" w:rsidR="00EF0069" w:rsidRDefault="00EF0069" w:rsidP="00EF0069">
            <w:pPr>
              <w:pStyle w:val="ListParagraph"/>
              <w:numPr>
                <w:ilvl w:val="0"/>
                <w:numId w:val="20"/>
              </w:numPr>
              <w:spacing w:before="120" w:after="120"/>
              <w:rPr>
                <w:sz w:val="18"/>
                <w:szCs w:val="18"/>
              </w:rPr>
            </w:pPr>
            <w:r>
              <w:rPr>
                <w:sz w:val="18"/>
                <w:szCs w:val="18"/>
              </w:rPr>
              <w:t xml:space="preserve">Demographic Characteristics </w:t>
            </w:r>
          </w:p>
          <w:p w14:paraId="17756C4F" w14:textId="77777777" w:rsidR="00EF0069" w:rsidRPr="00396FF7" w:rsidRDefault="00EF0069" w:rsidP="00EF0069">
            <w:pPr>
              <w:pStyle w:val="ListParagraph"/>
              <w:numPr>
                <w:ilvl w:val="1"/>
                <w:numId w:val="20"/>
              </w:numPr>
              <w:spacing w:before="120" w:after="120"/>
              <w:rPr>
                <w:sz w:val="18"/>
                <w:szCs w:val="18"/>
              </w:rPr>
            </w:pPr>
            <w:r>
              <w:rPr>
                <w:sz w:val="18"/>
                <w:szCs w:val="18"/>
              </w:rPr>
              <w:t xml:space="preserve">No baseline differences found between groups </w:t>
            </w:r>
          </w:p>
          <w:p w14:paraId="0EC8BF36" w14:textId="77777777" w:rsidR="00EF0069" w:rsidRDefault="00EF0069" w:rsidP="00EF0069">
            <w:pPr>
              <w:pStyle w:val="ListParagraph"/>
              <w:numPr>
                <w:ilvl w:val="1"/>
                <w:numId w:val="20"/>
              </w:numPr>
              <w:spacing w:before="120" w:after="120"/>
              <w:rPr>
                <w:sz w:val="18"/>
                <w:szCs w:val="18"/>
              </w:rPr>
            </w:pPr>
            <w:r>
              <w:rPr>
                <w:sz w:val="18"/>
                <w:szCs w:val="18"/>
              </w:rPr>
              <w:t>129 female, 70 male</w:t>
            </w:r>
          </w:p>
          <w:p w14:paraId="465C2A0C" w14:textId="77777777" w:rsidR="00EF0069" w:rsidRDefault="00EF0069" w:rsidP="00EF0069">
            <w:pPr>
              <w:pStyle w:val="ListParagraph"/>
              <w:numPr>
                <w:ilvl w:val="1"/>
                <w:numId w:val="20"/>
              </w:numPr>
              <w:spacing w:before="120" w:after="120"/>
              <w:rPr>
                <w:sz w:val="18"/>
                <w:szCs w:val="18"/>
              </w:rPr>
            </w:pPr>
            <w:r>
              <w:rPr>
                <w:sz w:val="18"/>
                <w:szCs w:val="18"/>
              </w:rPr>
              <w:t xml:space="preserve">Mean age of participants = 62 years (SD = 5.7) </w:t>
            </w:r>
          </w:p>
          <w:p w14:paraId="58C5E75F" w14:textId="77777777" w:rsidR="00EF0069" w:rsidRDefault="00EF0069" w:rsidP="00EF0069">
            <w:pPr>
              <w:pStyle w:val="ListParagraph"/>
              <w:numPr>
                <w:ilvl w:val="1"/>
                <w:numId w:val="20"/>
              </w:numPr>
              <w:spacing w:before="120" w:after="120"/>
              <w:rPr>
                <w:sz w:val="18"/>
                <w:szCs w:val="18"/>
              </w:rPr>
            </w:pPr>
            <w:r>
              <w:rPr>
                <w:sz w:val="18"/>
                <w:szCs w:val="18"/>
              </w:rPr>
              <w:t xml:space="preserve">Diagnosis: 127 knee OA, 41 hip OA, 31 both </w:t>
            </w:r>
          </w:p>
          <w:p w14:paraId="3B4A1F9F" w14:textId="77777777" w:rsidR="00EF0069" w:rsidRDefault="00EF0069" w:rsidP="00EF0069">
            <w:pPr>
              <w:pStyle w:val="ListParagraph"/>
              <w:numPr>
                <w:ilvl w:val="1"/>
                <w:numId w:val="20"/>
              </w:numPr>
              <w:spacing w:before="120" w:after="120"/>
              <w:rPr>
                <w:sz w:val="18"/>
                <w:szCs w:val="18"/>
              </w:rPr>
            </w:pPr>
            <w:r>
              <w:rPr>
                <w:sz w:val="18"/>
                <w:szCs w:val="18"/>
              </w:rPr>
              <w:t xml:space="preserve">Mean BMI of participants: 27.6 (SD = 4.5) </w:t>
            </w:r>
          </w:p>
          <w:p w14:paraId="25ABF71F" w14:textId="77777777" w:rsidR="00EF0069" w:rsidRDefault="00EF0069" w:rsidP="00EF0069">
            <w:pPr>
              <w:pStyle w:val="ListParagraph"/>
              <w:numPr>
                <w:ilvl w:val="1"/>
                <w:numId w:val="20"/>
              </w:numPr>
              <w:spacing w:before="120" w:after="120"/>
              <w:rPr>
                <w:sz w:val="18"/>
                <w:szCs w:val="18"/>
              </w:rPr>
            </w:pPr>
            <w:r>
              <w:rPr>
                <w:sz w:val="18"/>
                <w:szCs w:val="18"/>
              </w:rPr>
              <w:t xml:space="preserve">Majority of participants had been experiencing knee OA symptoms for &gt; 7 years (36%) </w:t>
            </w:r>
          </w:p>
          <w:p w14:paraId="51342A5D" w14:textId="77777777" w:rsidR="00EF0069" w:rsidRDefault="00EF0069" w:rsidP="00EF0069">
            <w:pPr>
              <w:pStyle w:val="ListParagraph"/>
              <w:numPr>
                <w:ilvl w:val="1"/>
                <w:numId w:val="20"/>
              </w:numPr>
              <w:spacing w:before="120" w:after="120"/>
              <w:rPr>
                <w:sz w:val="18"/>
                <w:szCs w:val="18"/>
              </w:rPr>
            </w:pPr>
            <w:r>
              <w:rPr>
                <w:sz w:val="18"/>
                <w:szCs w:val="18"/>
              </w:rPr>
              <w:t xml:space="preserve">63% had no additional comorbidities </w:t>
            </w:r>
          </w:p>
          <w:p w14:paraId="594A2446" w14:textId="77777777" w:rsidR="00EF0069" w:rsidRPr="00396FF7" w:rsidRDefault="00EF0069" w:rsidP="00EF0069">
            <w:pPr>
              <w:pStyle w:val="ListParagraph"/>
              <w:numPr>
                <w:ilvl w:val="1"/>
                <w:numId w:val="20"/>
              </w:numPr>
              <w:spacing w:before="120" w:after="120"/>
              <w:rPr>
                <w:sz w:val="18"/>
                <w:szCs w:val="18"/>
              </w:rPr>
            </w:pPr>
            <w:r>
              <w:rPr>
                <w:sz w:val="18"/>
                <w:szCs w:val="18"/>
              </w:rPr>
              <w:t xml:space="preserve">Educational level: 45% completed high education (college degree of above) </w:t>
            </w:r>
          </w:p>
          <w:p w14:paraId="0C5E8041" w14:textId="77777777" w:rsidR="00EF0069" w:rsidRDefault="00EF0069" w:rsidP="00EF0069">
            <w:pPr>
              <w:pStyle w:val="ListParagraph"/>
              <w:numPr>
                <w:ilvl w:val="0"/>
                <w:numId w:val="20"/>
              </w:numPr>
              <w:spacing w:before="120" w:after="120"/>
              <w:rPr>
                <w:sz w:val="18"/>
                <w:szCs w:val="18"/>
              </w:rPr>
            </w:pPr>
            <w:r>
              <w:rPr>
                <w:sz w:val="18"/>
                <w:szCs w:val="18"/>
              </w:rPr>
              <w:t xml:space="preserve">Program Usage: </w:t>
            </w:r>
          </w:p>
          <w:p w14:paraId="206AE387" w14:textId="77777777" w:rsidR="00EF0069" w:rsidRDefault="00EF0069" w:rsidP="00EF0069">
            <w:pPr>
              <w:pStyle w:val="ListParagraph"/>
              <w:numPr>
                <w:ilvl w:val="1"/>
                <w:numId w:val="20"/>
              </w:numPr>
              <w:spacing w:before="120" w:after="120"/>
              <w:rPr>
                <w:sz w:val="18"/>
                <w:szCs w:val="18"/>
              </w:rPr>
            </w:pPr>
            <w:r>
              <w:rPr>
                <w:sz w:val="18"/>
                <w:szCs w:val="18"/>
              </w:rPr>
              <w:t xml:space="preserve">Adequate adherence to program set at performing 6 out of 9 modules </w:t>
            </w:r>
          </w:p>
          <w:p w14:paraId="3FA78870" w14:textId="77777777" w:rsidR="00EF0069" w:rsidRDefault="00EF0069" w:rsidP="00EF0069">
            <w:pPr>
              <w:pStyle w:val="ListParagraph"/>
              <w:numPr>
                <w:ilvl w:val="1"/>
                <w:numId w:val="20"/>
              </w:numPr>
              <w:spacing w:before="120" w:after="120"/>
              <w:rPr>
                <w:sz w:val="18"/>
                <w:szCs w:val="18"/>
              </w:rPr>
            </w:pPr>
            <w:r>
              <w:rPr>
                <w:sz w:val="18"/>
                <w:szCs w:val="18"/>
              </w:rPr>
              <w:t xml:space="preserve">Only 94 participants started program, average rate of completion was 5.6/9 modules </w:t>
            </w:r>
          </w:p>
          <w:p w14:paraId="1929F4BA" w14:textId="77777777" w:rsidR="00EF0069" w:rsidRDefault="00EF0069" w:rsidP="00EF0069">
            <w:pPr>
              <w:pStyle w:val="ListParagraph"/>
              <w:numPr>
                <w:ilvl w:val="2"/>
                <w:numId w:val="20"/>
              </w:numPr>
              <w:spacing w:before="120" w:after="120"/>
              <w:rPr>
                <w:sz w:val="18"/>
                <w:szCs w:val="18"/>
              </w:rPr>
            </w:pPr>
            <w:r>
              <w:rPr>
                <w:sz w:val="18"/>
                <w:szCs w:val="18"/>
              </w:rPr>
              <w:t xml:space="preserve">Only 46% participants (46/100) reached threshold of adherence </w:t>
            </w:r>
          </w:p>
          <w:p w14:paraId="799E3458" w14:textId="77777777" w:rsidR="00EF0069" w:rsidRDefault="00EF0069" w:rsidP="00EF0069">
            <w:pPr>
              <w:pStyle w:val="ListParagraph"/>
              <w:numPr>
                <w:ilvl w:val="1"/>
                <w:numId w:val="20"/>
              </w:numPr>
              <w:spacing w:before="120" w:after="120"/>
              <w:rPr>
                <w:sz w:val="18"/>
                <w:szCs w:val="18"/>
              </w:rPr>
            </w:pPr>
            <w:r>
              <w:rPr>
                <w:sz w:val="18"/>
                <w:szCs w:val="18"/>
              </w:rPr>
              <w:t xml:space="preserve">Patients with another comorbidity were more likely to be non-adherent </w:t>
            </w:r>
          </w:p>
          <w:p w14:paraId="454B1DB0" w14:textId="77777777" w:rsidR="00EF0069" w:rsidRPr="00396FF7" w:rsidRDefault="00EF0069" w:rsidP="00EF0069">
            <w:pPr>
              <w:pStyle w:val="ListParagraph"/>
              <w:numPr>
                <w:ilvl w:val="0"/>
                <w:numId w:val="20"/>
              </w:numPr>
              <w:spacing w:before="120" w:after="120"/>
              <w:rPr>
                <w:sz w:val="18"/>
                <w:szCs w:val="18"/>
              </w:rPr>
            </w:pPr>
            <w:r w:rsidRPr="00396FF7">
              <w:rPr>
                <w:sz w:val="18"/>
                <w:szCs w:val="18"/>
              </w:rPr>
              <w:t xml:space="preserve">Follow Up Rate </w:t>
            </w:r>
          </w:p>
          <w:p w14:paraId="6DBEBD61" w14:textId="77777777" w:rsidR="00EF0069" w:rsidRDefault="00EF0069" w:rsidP="00EF0069">
            <w:pPr>
              <w:pStyle w:val="ListParagraph"/>
              <w:numPr>
                <w:ilvl w:val="1"/>
                <w:numId w:val="20"/>
              </w:numPr>
              <w:spacing w:before="120" w:after="120"/>
              <w:rPr>
                <w:sz w:val="18"/>
                <w:szCs w:val="18"/>
              </w:rPr>
            </w:pPr>
            <w:r>
              <w:rPr>
                <w:sz w:val="18"/>
                <w:szCs w:val="18"/>
              </w:rPr>
              <w:t xml:space="preserve">3 month follow up online survey completion rate: 84% in intervention group, 85% in control group </w:t>
            </w:r>
          </w:p>
          <w:p w14:paraId="49742747" w14:textId="77777777" w:rsidR="00EF0069" w:rsidRDefault="00EF0069" w:rsidP="00EF0069">
            <w:pPr>
              <w:pStyle w:val="ListParagraph"/>
              <w:numPr>
                <w:ilvl w:val="1"/>
                <w:numId w:val="20"/>
              </w:numPr>
              <w:spacing w:before="120" w:after="120"/>
              <w:rPr>
                <w:sz w:val="18"/>
                <w:szCs w:val="18"/>
              </w:rPr>
            </w:pPr>
            <w:r>
              <w:rPr>
                <w:sz w:val="18"/>
                <w:szCs w:val="18"/>
              </w:rPr>
              <w:t xml:space="preserve">12 month follow up online survey completion rate: 76% in intervention group, 74% in control group </w:t>
            </w:r>
          </w:p>
          <w:p w14:paraId="08139E25" w14:textId="77777777" w:rsidR="00EF0069" w:rsidRDefault="00EF0069" w:rsidP="00EF0069">
            <w:pPr>
              <w:pStyle w:val="ListParagraph"/>
              <w:numPr>
                <w:ilvl w:val="1"/>
                <w:numId w:val="20"/>
              </w:numPr>
              <w:spacing w:before="120" w:after="120"/>
              <w:rPr>
                <w:sz w:val="18"/>
                <w:szCs w:val="18"/>
              </w:rPr>
            </w:pPr>
            <w:r>
              <w:rPr>
                <w:sz w:val="18"/>
                <w:szCs w:val="18"/>
              </w:rPr>
              <w:t xml:space="preserve">3 month accelerometer return: 68% return rate in intervention group, 76% in control group </w:t>
            </w:r>
          </w:p>
          <w:p w14:paraId="73A6B2A0" w14:textId="77777777" w:rsidR="00EF0069" w:rsidRDefault="00EF0069" w:rsidP="00EF0069">
            <w:pPr>
              <w:pStyle w:val="ListParagraph"/>
              <w:numPr>
                <w:ilvl w:val="1"/>
                <w:numId w:val="20"/>
              </w:numPr>
              <w:spacing w:before="120" w:after="120"/>
              <w:rPr>
                <w:sz w:val="18"/>
                <w:szCs w:val="18"/>
              </w:rPr>
            </w:pPr>
            <w:r>
              <w:rPr>
                <w:sz w:val="18"/>
                <w:szCs w:val="18"/>
              </w:rPr>
              <w:t xml:space="preserve">12 month accelerometer return: 61% return rate in intervention group, 71% in control group </w:t>
            </w:r>
          </w:p>
          <w:p w14:paraId="5D1FA560" w14:textId="77777777" w:rsidR="00EF0069" w:rsidRPr="009A5BDE" w:rsidRDefault="00EF0069" w:rsidP="00EF0069">
            <w:pPr>
              <w:pStyle w:val="ListParagraph"/>
              <w:numPr>
                <w:ilvl w:val="1"/>
                <w:numId w:val="20"/>
              </w:numPr>
              <w:spacing w:before="120" w:after="120"/>
              <w:rPr>
                <w:sz w:val="18"/>
                <w:szCs w:val="18"/>
              </w:rPr>
            </w:pPr>
            <w:r>
              <w:rPr>
                <w:sz w:val="18"/>
                <w:szCs w:val="18"/>
              </w:rPr>
              <w:t>Major reasons for drop out: health/medical issues (37%), personal family reasons (13%), lack of motivation (15%), personal/family reasons (13%) and unknown reasons (22%)</w:t>
            </w:r>
          </w:p>
          <w:p w14:paraId="22183A74" w14:textId="77777777" w:rsidR="001D4F60" w:rsidRPr="002F16E1" w:rsidRDefault="001D4F60" w:rsidP="009E380F">
            <w:pPr>
              <w:spacing w:before="120" w:after="120"/>
              <w:rPr>
                <w:sz w:val="18"/>
                <w:szCs w:val="18"/>
              </w:rPr>
            </w:pPr>
          </w:p>
          <w:p w14:paraId="1687412B" w14:textId="77777777" w:rsidR="001D4F60" w:rsidRPr="002F16E1" w:rsidRDefault="001D4F60" w:rsidP="009E380F">
            <w:pPr>
              <w:spacing w:before="120" w:after="120"/>
              <w:jc w:val="right"/>
              <w:rPr>
                <w:sz w:val="18"/>
                <w:szCs w:val="18"/>
              </w:rPr>
            </w:pPr>
          </w:p>
        </w:tc>
      </w:tr>
      <w:tr w:rsidR="001D4F60" w:rsidRPr="002F16E1" w14:paraId="4C9B1984" w14:textId="77777777" w:rsidTr="001D4F60">
        <w:tc>
          <w:tcPr>
            <w:tcW w:w="10421" w:type="dxa"/>
            <w:shd w:val="clear" w:color="auto" w:fill="E6E6E6"/>
          </w:tcPr>
          <w:p w14:paraId="56DF5AA5" w14:textId="77777777" w:rsidR="001D4F60" w:rsidRPr="002F16E1" w:rsidRDefault="001D4F60" w:rsidP="009E380F">
            <w:pPr>
              <w:spacing w:before="120" w:after="120"/>
              <w:rPr>
                <w:b/>
                <w:sz w:val="18"/>
                <w:szCs w:val="18"/>
              </w:rPr>
            </w:pPr>
            <w:r w:rsidRPr="002F16E1">
              <w:rPr>
                <w:b/>
                <w:sz w:val="18"/>
                <w:szCs w:val="18"/>
              </w:rPr>
              <w:t>Intervention Investigated</w:t>
            </w:r>
          </w:p>
          <w:p w14:paraId="51A546D4"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1EF03B59" w14:textId="77777777" w:rsidTr="001D4F60">
        <w:tc>
          <w:tcPr>
            <w:tcW w:w="10421" w:type="dxa"/>
            <w:shd w:val="clear" w:color="auto" w:fill="auto"/>
          </w:tcPr>
          <w:p w14:paraId="752EC95F"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2640AEB9" w14:textId="77777777" w:rsidTr="001D4F60">
        <w:tc>
          <w:tcPr>
            <w:tcW w:w="10421" w:type="dxa"/>
            <w:shd w:val="clear" w:color="auto" w:fill="auto"/>
          </w:tcPr>
          <w:p w14:paraId="0121864D" w14:textId="77777777" w:rsidR="001D4F60" w:rsidRPr="002F16E1" w:rsidRDefault="00EF0069" w:rsidP="009E380F">
            <w:pPr>
              <w:spacing w:before="120" w:after="120"/>
              <w:rPr>
                <w:sz w:val="18"/>
                <w:szCs w:val="18"/>
              </w:rPr>
            </w:pPr>
            <w:r>
              <w:rPr>
                <w:sz w:val="18"/>
                <w:szCs w:val="18"/>
              </w:rPr>
              <w:t>These patients were on the waiting list to join the intervention and gained access to the intervention after the research trial period. They received a letter with information about physical activity, osteoarthritis in general and about the study. These participants had no contact with intervention group participants and no access to the Join2Move intervention. 42/99 of these participants received an accelerometer.</w:t>
            </w:r>
          </w:p>
          <w:p w14:paraId="7E29D797" w14:textId="77777777" w:rsidR="001D4F60" w:rsidRPr="002F16E1" w:rsidRDefault="001D4F60" w:rsidP="009E380F">
            <w:pPr>
              <w:spacing w:before="120" w:after="120"/>
              <w:rPr>
                <w:sz w:val="18"/>
                <w:szCs w:val="18"/>
              </w:rPr>
            </w:pPr>
          </w:p>
        </w:tc>
      </w:tr>
      <w:tr w:rsidR="001D4F60" w:rsidRPr="002F16E1" w14:paraId="18783312" w14:textId="77777777" w:rsidTr="001D4F60">
        <w:tc>
          <w:tcPr>
            <w:tcW w:w="10421" w:type="dxa"/>
            <w:shd w:val="clear" w:color="auto" w:fill="auto"/>
          </w:tcPr>
          <w:p w14:paraId="1A7BBFC2"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63931A1A" w14:textId="77777777" w:rsidTr="001D4F60">
        <w:tc>
          <w:tcPr>
            <w:tcW w:w="10421" w:type="dxa"/>
            <w:tcBorders>
              <w:bottom w:val="single" w:sz="4" w:space="0" w:color="auto"/>
            </w:tcBorders>
            <w:shd w:val="clear" w:color="auto" w:fill="auto"/>
          </w:tcPr>
          <w:p w14:paraId="564BF8DA" w14:textId="77777777" w:rsidR="00EF0069" w:rsidRDefault="00EF0069" w:rsidP="00EF0069">
            <w:pPr>
              <w:pStyle w:val="ListParagraph"/>
              <w:numPr>
                <w:ilvl w:val="0"/>
                <w:numId w:val="21"/>
              </w:numPr>
              <w:spacing w:before="120" w:after="120"/>
              <w:rPr>
                <w:sz w:val="18"/>
                <w:szCs w:val="18"/>
              </w:rPr>
            </w:pPr>
            <w:r w:rsidRPr="008245A8">
              <w:rPr>
                <w:sz w:val="18"/>
                <w:szCs w:val="18"/>
              </w:rPr>
              <w:t>Participants in the intervention group were provided a username and password to the Join2Move online program.</w:t>
            </w:r>
            <w:r>
              <w:rPr>
                <w:sz w:val="18"/>
                <w:szCs w:val="18"/>
              </w:rPr>
              <w:t xml:space="preserve"> The purpose of Join2Move is to have the participant select their </w:t>
            </w:r>
            <w:proofErr w:type="spellStart"/>
            <w:r>
              <w:rPr>
                <w:sz w:val="18"/>
                <w:szCs w:val="18"/>
              </w:rPr>
              <w:t>favorite</w:t>
            </w:r>
            <w:proofErr w:type="spellEnd"/>
            <w:r>
              <w:rPr>
                <w:sz w:val="18"/>
                <w:szCs w:val="18"/>
              </w:rPr>
              <w:t xml:space="preserve"> exercise activity and then gradually increase the amount of time they spend performing their favourite exercise activity over a 9-week period. This intervention has been tested in focus and pilot studies; it is based off a previously developed behaviour graded activity program. </w:t>
            </w:r>
          </w:p>
          <w:p w14:paraId="3B96AFB1" w14:textId="77777777" w:rsidR="00EF0069" w:rsidRDefault="00EF0069" w:rsidP="00EF0069">
            <w:pPr>
              <w:pStyle w:val="ListParagraph"/>
              <w:numPr>
                <w:ilvl w:val="0"/>
                <w:numId w:val="21"/>
              </w:numPr>
              <w:spacing w:before="120" w:after="120"/>
              <w:rPr>
                <w:sz w:val="18"/>
                <w:szCs w:val="18"/>
              </w:rPr>
            </w:pPr>
            <w:r>
              <w:rPr>
                <w:sz w:val="18"/>
                <w:szCs w:val="18"/>
              </w:rPr>
              <w:t xml:space="preserve">Total of 9 modules to be completed, determined threshold of adherence to be 6/9 modules completed.  </w:t>
            </w:r>
          </w:p>
          <w:p w14:paraId="1EDEF3BE" w14:textId="77777777" w:rsidR="00EF0069" w:rsidRDefault="00EF0069" w:rsidP="00EF0069">
            <w:pPr>
              <w:pStyle w:val="ListParagraph"/>
              <w:numPr>
                <w:ilvl w:val="0"/>
                <w:numId w:val="21"/>
              </w:numPr>
              <w:spacing w:before="120" w:after="120"/>
              <w:rPr>
                <w:sz w:val="18"/>
                <w:szCs w:val="18"/>
              </w:rPr>
            </w:pPr>
            <w:r>
              <w:rPr>
                <w:sz w:val="18"/>
                <w:szCs w:val="18"/>
              </w:rPr>
              <w:t>The initial module consists of a 3-day</w:t>
            </w:r>
            <w:r w:rsidRPr="008245A8">
              <w:rPr>
                <w:sz w:val="18"/>
                <w:szCs w:val="18"/>
              </w:rPr>
              <w:t xml:space="preserve"> baseline test of physical activity, </w:t>
            </w:r>
            <w:r>
              <w:rPr>
                <w:sz w:val="18"/>
                <w:szCs w:val="18"/>
              </w:rPr>
              <w:t xml:space="preserve">choosing an activity of interest, </w:t>
            </w:r>
            <w:r w:rsidRPr="008245A8">
              <w:rPr>
                <w:sz w:val="18"/>
                <w:szCs w:val="18"/>
              </w:rPr>
              <w:t xml:space="preserve">creating a goal and providing text messages to promote physical activity. </w:t>
            </w:r>
            <w:r>
              <w:rPr>
                <w:sz w:val="18"/>
                <w:szCs w:val="18"/>
              </w:rPr>
              <w:t xml:space="preserve">Based on information from this initial evaluation, 8 tailored modules were automatically generated. Participants were able to access this information 24/7. </w:t>
            </w:r>
          </w:p>
          <w:p w14:paraId="6A397CB7" w14:textId="77777777" w:rsidR="00EF0069" w:rsidRDefault="00EF0069" w:rsidP="00EF0069">
            <w:pPr>
              <w:pStyle w:val="ListParagraph"/>
              <w:numPr>
                <w:ilvl w:val="0"/>
                <w:numId w:val="21"/>
              </w:numPr>
              <w:spacing w:before="120" w:after="120"/>
              <w:rPr>
                <w:sz w:val="18"/>
                <w:szCs w:val="18"/>
              </w:rPr>
            </w:pPr>
            <w:r>
              <w:rPr>
                <w:sz w:val="18"/>
                <w:szCs w:val="18"/>
              </w:rPr>
              <w:t>Each module included a text based assignment and evaluation form that assessed pain and overall performance on completing the module. The information in the modules discussed how to perform physical activity despite the presence of pain.</w:t>
            </w:r>
          </w:p>
          <w:p w14:paraId="3A725744" w14:textId="77777777" w:rsidR="00EF0069" w:rsidRDefault="00EF0069" w:rsidP="00EF0069">
            <w:pPr>
              <w:pStyle w:val="ListParagraph"/>
              <w:numPr>
                <w:ilvl w:val="1"/>
                <w:numId w:val="21"/>
              </w:numPr>
              <w:spacing w:before="120" w:after="120"/>
              <w:rPr>
                <w:sz w:val="18"/>
                <w:szCs w:val="18"/>
              </w:rPr>
            </w:pPr>
            <w:r>
              <w:rPr>
                <w:sz w:val="18"/>
                <w:szCs w:val="18"/>
              </w:rPr>
              <w:t xml:space="preserve">Based on the evaluation answers, automated text based messages were sent throughout the week to the participants about overall performance and pain levels </w:t>
            </w:r>
          </w:p>
          <w:p w14:paraId="4F8A9CED" w14:textId="77777777" w:rsidR="00EF0069" w:rsidRDefault="00EF0069" w:rsidP="00EF0069">
            <w:pPr>
              <w:pStyle w:val="ListParagraph"/>
              <w:numPr>
                <w:ilvl w:val="2"/>
                <w:numId w:val="21"/>
              </w:numPr>
              <w:spacing w:before="120" w:after="120"/>
              <w:rPr>
                <w:sz w:val="18"/>
                <w:szCs w:val="18"/>
              </w:rPr>
            </w:pPr>
            <w:r>
              <w:rPr>
                <w:sz w:val="18"/>
                <w:szCs w:val="18"/>
              </w:rPr>
              <w:t xml:space="preserve">Evaluation answers were based on performance on module (completing the module activities) and pain levels (10 point numerical scale) </w:t>
            </w:r>
          </w:p>
          <w:p w14:paraId="13B3060B" w14:textId="77777777" w:rsidR="00EF0069" w:rsidRDefault="00EF0069" w:rsidP="00EF0069">
            <w:pPr>
              <w:pStyle w:val="ListParagraph"/>
              <w:numPr>
                <w:ilvl w:val="1"/>
                <w:numId w:val="21"/>
              </w:numPr>
              <w:spacing w:before="120" w:after="120"/>
              <w:rPr>
                <w:sz w:val="18"/>
                <w:szCs w:val="18"/>
              </w:rPr>
            </w:pPr>
            <w:r>
              <w:rPr>
                <w:sz w:val="18"/>
                <w:szCs w:val="18"/>
              </w:rPr>
              <w:t xml:space="preserve">Self paced module assessment: a new module appeared after patient finished a module OR participants were able to access the new module at the beginning of the week </w:t>
            </w:r>
          </w:p>
          <w:p w14:paraId="55FB9495" w14:textId="77777777" w:rsidR="00EF0069" w:rsidRDefault="00EF0069" w:rsidP="00EF0069">
            <w:pPr>
              <w:pStyle w:val="ListParagraph"/>
              <w:numPr>
                <w:ilvl w:val="1"/>
                <w:numId w:val="21"/>
              </w:numPr>
              <w:spacing w:before="120" w:after="120"/>
              <w:rPr>
                <w:sz w:val="18"/>
                <w:szCs w:val="18"/>
              </w:rPr>
            </w:pPr>
            <w:r w:rsidRPr="00BF5D95">
              <w:rPr>
                <w:sz w:val="18"/>
                <w:szCs w:val="18"/>
              </w:rPr>
              <w:t>Parti</w:t>
            </w:r>
            <w:r>
              <w:rPr>
                <w:sz w:val="18"/>
                <w:szCs w:val="18"/>
              </w:rPr>
              <w:t xml:space="preserve">cipants were allowed to repeat module or continue onto the new module each week </w:t>
            </w:r>
          </w:p>
          <w:p w14:paraId="2F800800" w14:textId="77777777" w:rsidR="00EF0069" w:rsidRPr="006005D5" w:rsidRDefault="00EF0069" w:rsidP="00EF0069">
            <w:pPr>
              <w:pStyle w:val="ListParagraph"/>
              <w:numPr>
                <w:ilvl w:val="2"/>
                <w:numId w:val="21"/>
              </w:numPr>
              <w:spacing w:before="120" w:after="120"/>
              <w:rPr>
                <w:sz w:val="18"/>
                <w:szCs w:val="18"/>
              </w:rPr>
            </w:pPr>
            <w:r>
              <w:rPr>
                <w:sz w:val="18"/>
                <w:szCs w:val="18"/>
              </w:rPr>
              <w:t xml:space="preserve">Automated email also sent if participant was not on the website regularly </w:t>
            </w:r>
          </w:p>
          <w:p w14:paraId="5DBFA2BE" w14:textId="77777777" w:rsidR="00EF0069" w:rsidRDefault="00EF0069" w:rsidP="00EF0069">
            <w:pPr>
              <w:pStyle w:val="ListParagraph"/>
              <w:numPr>
                <w:ilvl w:val="0"/>
                <w:numId w:val="21"/>
              </w:numPr>
              <w:spacing w:before="120" w:after="120"/>
              <w:rPr>
                <w:sz w:val="18"/>
                <w:szCs w:val="18"/>
              </w:rPr>
            </w:pPr>
            <w:r>
              <w:rPr>
                <w:sz w:val="18"/>
                <w:szCs w:val="18"/>
              </w:rPr>
              <w:t xml:space="preserve">Along with individually tailored modules, there was access to general information about osteoarthritis as well as supplementary exercise videos participants could view. </w:t>
            </w:r>
          </w:p>
          <w:p w14:paraId="1BD33C73" w14:textId="77777777" w:rsidR="00EF0069" w:rsidRPr="006005D5" w:rsidRDefault="00EF0069" w:rsidP="00EF0069">
            <w:pPr>
              <w:pStyle w:val="ListParagraph"/>
              <w:numPr>
                <w:ilvl w:val="0"/>
                <w:numId w:val="21"/>
              </w:numPr>
              <w:spacing w:before="120" w:after="120"/>
              <w:rPr>
                <w:sz w:val="18"/>
                <w:szCs w:val="18"/>
              </w:rPr>
            </w:pPr>
            <w:r>
              <w:rPr>
                <w:sz w:val="18"/>
                <w:szCs w:val="18"/>
              </w:rPr>
              <w:t xml:space="preserve">41/100 participants randomly received accelerometer </w:t>
            </w:r>
          </w:p>
          <w:p w14:paraId="11C2D10F" w14:textId="77777777" w:rsidR="001D4F60" w:rsidRPr="002F16E1" w:rsidRDefault="001D4F60" w:rsidP="009E380F">
            <w:pPr>
              <w:spacing w:before="120" w:after="120"/>
              <w:rPr>
                <w:sz w:val="18"/>
                <w:szCs w:val="18"/>
              </w:rPr>
            </w:pPr>
          </w:p>
          <w:p w14:paraId="79DAF8A6" w14:textId="77777777" w:rsidR="001D4F60" w:rsidRPr="002F16E1" w:rsidRDefault="001D4F60" w:rsidP="009E380F">
            <w:pPr>
              <w:spacing w:before="120" w:after="120"/>
              <w:rPr>
                <w:sz w:val="18"/>
                <w:szCs w:val="18"/>
              </w:rPr>
            </w:pPr>
          </w:p>
          <w:p w14:paraId="6081EE17" w14:textId="77777777" w:rsidR="001D4F60" w:rsidRPr="002F16E1" w:rsidRDefault="001D4F60" w:rsidP="009E380F">
            <w:pPr>
              <w:spacing w:before="120" w:after="120"/>
              <w:rPr>
                <w:sz w:val="18"/>
                <w:szCs w:val="18"/>
              </w:rPr>
            </w:pPr>
          </w:p>
          <w:p w14:paraId="7397D6DF" w14:textId="77777777" w:rsidR="001D4F60" w:rsidRPr="002F16E1" w:rsidRDefault="001D4F60" w:rsidP="009E380F">
            <w:pPr>
              <w:spacing w:before="120" w:after="120"/>
              <w:rPr>
                <w:sz w:val="18"/>
                <w:szCs w:val="18"/>
              </w:rPr>
            </w:pPr>
          </w:p>
          <w:p w14:paraId="231B2625" w14:textId="77777777" w:rsidR="001D4F60" w:rsidRPr="002F16E1" w:rsidRDefault="001D4F60" w:rsidP="009E380F">
            <w:pPr>
              <w:spacing w:before="120" w:after="120"/>
              <w:jc w:val="right"/>
              <w:rPr>
                <w:sz w:val="18"/>
                <w:szCs w:val="18"/>
              </w:rPr>
            </w:pPr>
          </w:p>
        </w:tc>
      </w:tr>
      <w:tr w:rsidR="001D4F60" w:rsidRPr="002F16E1" w14:paraId="184C37E1" w14:textId="77777777" w:rsidTr="001D4F60">
        <w:tc>
          <w:tcPr>
            <w:tcW w:w="10421" w:type="dxa"/>
            <w:shd w:val="clear" w:color="auto" w:fill="E6E6E6"/>
          </w:tcPr>
          <w:p w14:paraId="1D5D4E49" w14:textId="77777777" w:rsidR="001D4F60" w:rsidRPr="002F16E1" w:rsidRDefault="001D4F60" w:rsidP="009E380F">
            <w:pPr>
              <w:spacing w:before="120" w:after="120"/>
              <w:rPr>
                <w:sz w:val="18"/>
                <w:szCs w:val="18"/>
              </w:rPr>
            </w:pPr>
            <w:r w:rsidRPr="002F16E1">
              <w:rPr>
                <w:b/>
                <w:sz w:val="18"/>
                <w:szCs w:val="18"/>
              </w:rPr>
              <w:lastRenderedPageBreak/>
              <w:t>Outcome Measures</w:t>
            </w:r>
            <w:r w:rsidRPr="002F16E1">
              <w:rPr>
                <w:sz w:val="18"/>
                <w:szCs w:val="18"/>
              </w:rPr>
              <w:t xml:space="preserve"> (Primary and Secondary)</w:t>
            </w:r>
          </w:p>
          <w:p w14:paraId="1F90FD25"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275F1670" w14:textId="77777777" w:rsidTr="001D4F60">
        <w:tc>
          <w:tcPr>
            <w:tcW w:w="10421" w:type="dxa"/>
            <w:tcBorders>
              <w:bottom w:val="single" w:sz="4" w:space="0" w:color="auto"/>
            </w:tcBorders>
            <w:shd w:val="clear" w:color="auto" w:fill="auto"/>
          </w:tcPr>
          <w:p w14:paraId="3F08787F" w14:textId="77777777" w:rsidR="00EF0069" w:rsidRDefault="00EF0069" w:rsidP="00EF0069">
            <w:pPr>
              <w:spacing w:before="120" w:after="120"/>
              <w:rPr>
                <w:sz w:val="18"/>
                <w:szCs w:val="18"/>
              </w:rPr>
            </w:pPr>
            <w:r>
              <w:rPr>
                <w:sz w:val="18"/>
                <w:szCs w:val="18"/>
              </w:rPr>
              <w:t xml:space="preserve">Outcome measures were sent via an online questionnaire at 3 months and at 12 months  </w:t>
            </w:r>
          </w:p>
          <w:p w14:paraId="43037E19" w14:textId="77777777" w:rsidR="00EF0069" w:rsidRPr="00010D3C" w:rsidRDefault="00EF0069" w:rsidP="00EF0069">
            <w:pPr>
              <w:spacing w:before="120" w:after="120"/>
              <w:rPr>
                <w:sz w:val="18"/>
                <w:szCs w:val="18"/>
                <w:u w:val="single"/>
              </w:rPr>
            </w:pPr>
            <w:r w:rsidRPr="00010D3C">
              <w:rPr>
                <w:sz w:val="18"/>
                <w:szCs w:val="18"/>
                <w:u w:val="single"/>
              </w:rPr>
              <w:t xml:space="preserve">Primary Outcome Measures: </w:t>
            </w:r>
          </w:p>
          <w:p w14:paraId="78095660" w14:textId="77777777" w:rsidR="00EF0069" w:rsidRDefault="00EF0069" w:rsidP="00EF0069">
            <w:pPr>
              <w:pStyle w:val="ListParagraph"/>
              <w:numPr>
                <w:ilvl w:val="0"/>
                <w:numId w:val="22"/>
              </w:numPr>
              <w:spacing w:before="120" w:after="120"/>
              <w:rPr>
                <w:sz w:val="18"/>
                <w:szCs w:val="18"/>
              </w:rPr>
            </w:pPr>
            <w:r>
              <w:rPr>
                <w:sz w:val="18"/>
                <w:szCs w:val="18"/>
              </w:rPr>
              <w:t xml:space="preserve">Physical Activity Scale for the Elderly – self reported physical activity measure </w:t>
            </w:r>
          </w:p>
          <w:p w14:paraId="1943A427" w14:textId="77777777" w:rsidR="00EF0069" w:rsidRDefault="00EF0069" w:rsidP="00EF0069">
            <w:pPr>
              <w:pStyle w:val="ListParagraph"/>
              <w:numPr>
                <w:ilvl w:val="1"/>
                <w:numId w:val="22"/>
              </w:numPr>
              <w:spacing w:before="120" w:after="120"/>
              <w:rPr>
                <w:sz w:val="18"/>
                <w:szCs w:val="18"/>
              </w:rPr>
            </w:pPr>
            <w:r>
              <w:rPr>
                <w:sz w:val="18"/>
                <w:szCs w:val="18"/>
              </w:rPr>
              <w:t xml:space="preserve">0 – 400 scale, higher score indicating higher activity level </w:t>
            </w:r>
          </w:p>
          <w:p w14:paraId="52FD28A2" w14:textId="45C6BD5D" w:rsidR="00EF0069" w:rsidRDefault="00EF0069" w:rsidP="00EF0069">
            <w:pPr>
              <w:pStyle w:val="ListParagraph"/>
              <w:numPr>
                <w:ilvl w:val="1"/>
                <w:numId w:val="22"/>
              </w:numPr>
              <w:spacing w:before="120" w:after="120"/>
              <w:rPr>
                <w:sz w:val="18"/>
                <w:szCs w:val="18"/>
              </w:rPr>
            </w:pPr>
            <w:r>
              <w:rPr>
                <w:sz w:val="18"/>
                <w:szCs w:val="18"/>
              </w:rPr>
              <w:t>Each question has a specific weight based on the answer that contributes to the final score</w:t>
            </w:r>
            <w:r>
              <w:rPr>
                <w:sz w:val="18"/>
                <w:szCs w:val="18"/>
              </w:rPr>
              <w:fldChar w:fldCharType="begin" w:fldLock="1"/>
            </w:r>
            <w:r w:rsidR="005E4523">
              <w:rPr>
                <w:sz w:val="18"/>
                <w:szCs w:val="18"/>
              </w:rPr>
              <w:instrText>ADDIN CSL_CITATION { "citationItems" : [ { "id" : "ITEM-1", "itemData" : { "DOI" : "10.1016/0895-4356(93)90053-4", "ISBN" : "0895-4356 (Print) 0895-4356 (Linking)", "ISSN" : "0895-4356", "PMID" : "8437031", "abstract" : "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ia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 0.13), age (r = - 0.34) and perceived health status (r = -0.34); and overall Sickness Impact Profile score (r = -0.42). The PASE is a brief, easily scored, reliable and valid instrument for the assessment of physical activity in epidemiologic studies of older people.", "author" : [ { "dropping-particle" : "", "family" : "Washburn", "given" : "Richard a", "non-dropping-particle" : "", "parse-names" : false, "suffix" : "" }, { "dropping-particle" : "", "family" : "Smith", "given" : "Kevin W", "non-dropping-particle" : "", "parse-names" : false, "suffix" : "" }, { "dropping-particle" : "", "family" : "Jette", "given" : "Alan M", "non-dropping-particle" : "", "parse-names" : false, "suffix" : "" }, { "dropping-particle" : "", "family" : "Janney", "given" : "Carol a", "non-dropping-particle" : "", "parse-names" : false, "suffix" : "" } ], "container-title" : "J Clin Epidemiology", "id" : "ITEM-1", "issue" : "2", "issued" : { "date-parts" : [ [ "1993" ] ] }, "page" : "153-162", "title" : "The Physical Activity Scale for the Elderly (PASE): Development and Evaluation", "type" : "article-journal", "volume" : "46" }, "uris" : [ "http://www.mendeley.com/documents/?uuid=21ae5139-882b-4389-be33-a1466e343cd3" ] } ], "mendeley" : { "formattedCitation" : "&lt;sup&gt;7&lt;/sup&gt;", "plainTextFormattedCitation" : "7", "previouslyFormattedCitation" : "&lt;sup&gt;7&lt;/sup&gt;" }, "properties" : { "noteIndex" : 0 }, "schema" : "https://github.com/citation-style-language/schema/raw/master/csl-citation.json" }</w:instrText>
            </w:r>
            <w:r>
              <w:rPr>
                <w:sz w:val="18"/>
                <w:szCs w:val="18"/>
              </w:rPr>
              <w:fldChar w:fldCharType="separate"/>
            </w:r>
            <w:r w:rsidR="00470A93" w:rsidRPr="00470A93">
              <w:rPr>
                <w:noProof/>
                <w:sz w:val="18"/>
                <w:szCs w:val="18"/>
                <w:vertAlign w:val="superscript"/>
              </w:rPr>
              <w:t>7</w:t>
            </w:r>
            <w:r>
              <w:rPr>
                <w:sz w:val="18"/>
                <w:szCs w:val="18"/>
              </w:rPr>
              <w:fldChar w:fldCharType="end"/>
            </w:r>
            <w:r>
              <w:rPr>
                <w:sz w:val="18"/>
                <w:szCs w:val="18"/>
              </w:rPr>
              <w:t xml:space="preserve">  </w:t>
            </w:r>
          </w:p>
          <w:p w14:paraId="550CBF18" w14:textId="77777777" w:rsidR="00EF0069" w:rsidRDefault="00EF0069" w:rsidP="00EF0069">
            <w:pPr>
              <w:pStyle w:val="ListParagraph"/>
              <w:numPr>
                <w:ilvl w:val="0"/>
                <w:numId w:val="22"/>
              </w:numPr>
              <w:spacing w:before="120" w:after="120"/>
              <w:rPr>
                <w:sz w:val="18"/>
                <w:szCs w:val="18"/>
              </w:rPr>
            </w:pPr>
            <w:r>
              <w:rPr>
                <w:sz w:val="18"/>
                <w:szCs w:val="18"/>
              </w:rPr>
              <w:t xml:space="preserve">Physical Activity Monitored by Accelerometers </w:t>
            </w:r>
          </w:p>
          <w:p w14:paraId="650BD94D" w14:textId="77777777" w:rsidR="00EF0069" w:rsidRDefault="00EF0069" w:rsidP="00EF0069">
            <w:pPr>
              <w:pStyle w:val="ListParagraph"/>
              <w:numPr>
                <w:ilvl w:val="1"/>
                <w:numId w:val="22"/>
              </w:numPr>
              <w:spacing w:before="120" w:after="120"/>
              <w:rPr>
                <w:sz w:val="18"/>
                <w:szCs w:val="18"/>
              </w:rPr>
            </w:pPr>
            <w:r>
              <w:rPr>
                <w:sz w:val="18"/>
                <w:szCs w:val="18"/>
              </w:rPr>
              <w:t>A random sample of participants in both the control and intervention group received an accelerometer that measured their activity over the course of 5 days. They also completed a diary about wearing time and answered questions about different activities and reason for device removal.</w:t>
            </w:r>
          </w:p>
          <w:p w14:paraId="129C5A28" w14:textId="77777777" w:rsidR="00EF0069" w:rsidRDefault="00EF0069" w:rsidP="00EF0069">
            <w:pPr>
              <w:pStyle w:val="ListParagraph"/>
              <w:numPr>
                <w:ilvl w:val="1"/>
                <w:numId w:val="22"/>
              </w:numPr>
              <w:spacing w:before="120" w:after="120"/>
              <w:rPr>
                <w:sz w:val="18"/>
                <w:szCs w:val="18"/>
              </w:rPr>
            </w:pPr>
            <w:r>
              <w:rPr>
                <w:sz w:val="18"/>
                <w:szCs w:val="18"/>
              </w:rPr>
              <w:t xml:space="preserve">These accelerometers were sent and received by post and participants who had 10 hours of physical activity recorded were analysed and put into various physical activity thresholds (sedentary – vigorous activity) </w:t>
            </w:r>
          </w:p>
          <w:p w14:paraId="133B7BB0" w14:textId="77777777" w:rsidR="00EF0069" w:rsidRDefault="00EF0069" w:rsidP="00EF0069">
            <w:pPr>
              <w:pStyle w:val="ListParagraph"/>
              <w:numPr>
                <w:ilvl w:val="2"/>
                <w:numId w:val="22"/>
              </w:numPr>
              <w:spacing w:before="120" w:after="120"/>
              <w:rPr>
                <w:sz w:val="18"/>
                <w:szCs w:val="18"/>
              </w:rPr>
            </w:pPr>
            <w:r>
              <w:rPr>
                <w:sz w:val="18"/>
                <w:szCs w:val="18"/>
              </w:rPr>
              <w:t xml:space="preserve">Activity Level: Sedentary activity: </w:t>
            </w:r>
            <w:r w:rsidRPr="00010D3C">
              <w:rPr>
                <w:sz w:val="18"/>
                <w:szCs w:val="18"/>
              </w:rPr>
              <w:t xml:space="preserve">0-99 counts for sedentary activities, </w:t>
            </w:r>
            <w:r>
              <w:rPr>
                <w:sz w:val="18"/>
                <w:szCs w:val="18"/>
              </w:rPr>
              <w:t>Light physical activity (PA): 100-1951 counts, Moderate PA: 1952-5724 counts</w:t>
            </w:r>
            <w:r w:rsidRPr="00010D3C">
              <w:rPr>
                <w:sz w:val="18"/>
                <w:szCs w:val="18"/>
              </w:rPr>
              <w:t xml:space="preserve">, </w:t>
            </w:r>
            <w:r>
              <w:rPr>
                <w:sz w:val="18"/>
                <w:szCs w:val="18"/>
              </w:rPr>
              <w:t xml:space="preserve">Vigorous PA: </w:t>
            </w:r>
            <w:r w:rsidRPr="00010D3C">
              <w:rPr>
                <w:sz w:val="18"/>
                <w:szCs w:val="18"/>
              </w:rPr>
              <w:t>5725-9498</w:t>
            </w:r>
            <w:r>
              <w:rPr>
                <w:sz w:val="18"/>
                <w:szCs w:val="18"/>
              </w:rPr>
              <w:t xml:space="preserve"> counts, Very vigorous:</w:t>
            </w:r>
            <w:r w:rsidRPr="00010D3C">
              <w:rPr>
                <w:sz w:val="18"/>
                <w:szCs w:val="18"/>
              </w:rPr>
              <w:t xml:space="preserve"> 9499-max</w:t>
            </w:r>
            <w:r>
              <w:rPr>
                <w:sz w:val="18"/>
                <w:szCs w:val="18"/>
              </w:rPr>
              <w:t xml:space="preserve"> counts</w:t>
            </w:r>
            <w:r w:rsidRPr="00010D3C">
              <w:rPr>
                <w:sz w:val="18"/>
                <w:szCs w:val="18"/>
              </w:rPr>
              <w:t>.</w:t>
            </w:r>
          </w:p>
          <w:p w14:paraId="6C04C987" w14:textId="77777777" w:rsidR="00EF0069" w:rsidRDefault="00EF0069" w:rsidP="00EF0069">
            <w:pPr>
              <w:pStyle w:val="ListParagraph"/>
              <w:numPr>
                <w:ilvl w:val="1"/>
                <w:numId w:val="22"/>
              </w:numPr>
              <w:spacing w:before="120" w:after="120"/>
              <w:rPr>
                <w:sz w:val="18"/>
                <w:szCs w:val="18"/>
              </w:rPr>
            </w:pPr>
            <w:r>
              <w:rPr>
                <w:sz w:val="18"/>
                <w:szCs w:val="18"/>
              </w:rPr>
              <w:t>The total time spent in light, moderate and vigorous/very vigorous PA was summed and divided by the number of days worn to determine daily average time spent in PA</w:t>
            </w:r>
          </w:p>
          <w:p w14:paraId="0EB441E6" w14:textId="77777777" w:rsidR="00EF0069" w:rsidRDefault="00EF0069" w:rsidP="00EF0069">
            <w:pPr>
              <w:pStyle w:val="ListParagraph"/>
              <w:numPr>
                <w:ilvl w:val="0"/>
                <w:numId w:val="22"/>
              </w:numPr>
              <w:spacing w:before="120" w:after="120"/>
              <w:rPr>
                <w:sz w:val="18"/>
                <w:szCs w:val="18"/>
              </w:rPr>
            </w:pPr>
            <w:r>
              <w:rPr>
                <w:sz w:val="18"/>
                <w:szCs w:val="18"/>
              </w:rPr>
              <w:t xml:space="preserve">Knee Injury and Osteoarthritis Score (KOOS)/Hip Disability Injury and Osteoarthritis Score (HOOS): Measure of physical function </w:t>
            </w:r>
          </w:p>
          <w:p w14:paraId="3450BFCA" w14:textId="77777777" w:rsidR="00EF0069" w:rsidRDefault="00EF0069" w:rsidP="00EF0069">
            <w:pPr>
              <w:pStyle w:val="ListParagraph"/>
              <w:numPr>
                <w:ilvl w:val="1"/>
                <w:numId w:val="22"/>
              </w:numPr>
              <w:spacing w:before="120" w:after="120"/>
              <w:rPr>
                <w:sz w:val="18"/>
                <w:szCs w:val="18"/>
              </w:rPr>
            </w:pPr>
            <w:r>
              <w:rPr>
                <w:sz w:val="18"/>
                <w:szCs w:val="18"/>
              </w:rPr>
              <w:t xml:space="preserve">Subscales: Pain, symptoms, ADL, Sports/Recreation and Quality of Life </w:t>
            </w:r>
          </w:p>
          <w:p w14:paraId="18DA7ACF" w14:textId="77777777" w:rsidR="00EF0069" w:rsidRDefault="00EF0069" w:rsidP="00EF0069">
            <w:pPr>
              <w:pStyle w:val="ListParagraph"/>
              <w:numPr>
                <w:ilvl w:val="1"/>
                <w:numId w:val="22"/>
              </w:numPr>
              <w:spacing w:before="120" w:after="120"/>
              <w:rPr>
                <w:sz w:val="18"/>
                <w:szCs w:val="18"/>
              </w:rPr>
            </w:pPr>
            <w:r>
              <w:rPr>
                <w:sz w:val="18"/>
                <w:szCs w:val="18"/>
              </w:rPr>
              <w:t xml:space="preserve">Answers on 5 point </w:t>
            </w:r>
            <w:proofErr w:type="spellStart"/>
            <w:r>
              <w:rPr>
                <w:sz w:val="18"/>
                <w:szCs w:val="18"/>
              </w:rPr>
              <w:t>Likert</w:t>
            </w:r>
            <w:proofErr w:type="spellEnd"/>
            <w:r>
              <w:rPr>
                <w:sz w:val="18"/>
                <w:szCs w:val="18"/>
              </w:rPr>
              <w:t xml:space="preserve"> Scale (0-4, never to extreme) </w:t>
            </w:r>
          </w:p>
          <w:p w14:paraId="10A6032F" w14:textId="77777777" w:rsidR="00EF0069" w:rsidRDefault="00EF0069" w:rsidP="00EF0069">
            <w:pPr>
              <w:pStyle w:val="ListParagraph"/>
              <w:numPr>
                <w:ilvl w:val="1"/>
                <w:numId w:val="22"/>
              </w:numPr>
              <w:spacing w:before="120" w:after="120"/>
              <w:rPr>
                <w:sz w:val="18"/>
                <w:szCs w:val="18"/>
              </w:rPr>
            </w:pPr>
            <w:r>
              <w:rPr>
                <w:sz w:val="18"/>
                <w:szCs w:val="18"/>
              </w:rPr>
              <w:t xml:space="preserve">Each subscale score is normalized to a is scored 0-100; 100 indicating greatest function  </w:t>
            </w:r>
          </w:p>
          <w:p w14:paraId="4BD4ED74" w14:textId="77777777" w:rsidR="00EF0069" w:rsidRDefault="00EF0069" w:rsidP="00EF0069">
            <w:pPr>
              <w:pStyle w:val="ListParagraph"/>
              <w:spacing w:before="120" w:after="120"/>
              <w:rPr>
                <w:sz w:val="18"/>
                <w:szCs w:val="18"/>
              </w:rPr>
            </w:pPr>
            <w:r>
              <w:rPr>
                <w:sz w:val="18"/>
                <w:szCs w:val="18"/>
              </w:rPr>
              <w:t xml:space="preserve"> </w:t>
            </w:r>
          </w:p>
          <w:p w14:paraId="42A64AA4" w14:textId="77777777" w:rsidR="00EF0069" w:rsidRPr="002B21B9" w:rsidRDefault="00EF0069" w:rsidP="00EF0069">
            <w:pPr>
              <w:pStyle w:val="ListParagraph"/>
              <w:numPr>
                <w:ilvl w:val="1"/>
                <w:numId w:val="22"/>
              </w:numPr>
              <w:spacing w:before="120" w:after="120"/>
              <w:rPr>
                <w:sz w:val="18"/>
                <w:szCs w:val="18"/>
              </w:rPr>
            </w:pPr>
            <w:r>
              <w:rPr>
                <w:sz w:val="18"/>
                <w:szCs w:val="18"/>
              </w:rPr>
              <w:t xml:space="preserve">5 point </w:t>
            </w:r>
            <w:proofErr w:type="spellStart"/>
            <w:r>
              <w:rPr>
                <w:sz w:val="18"/>
                <w:szCs w:val="18"/>
              </w:rPr>
              <w:t>Likert</w:t>
            </w:r>
            <w:proofErr w:type="spellEnd"/>
            <w:r>
              <w:rPr>
                <w:sz w:val="18"/>
                <w:szCs w:val="18"/>
              </w:rPr>
              <w:t xml:space="preserve"> scale asking about: pain, physical function, sport/recreation function, quality of life and symptoms specific to body part </w:t>
            </w:r>
          </w:p>
          <w:p w14:paraId="008A44B5" w14:textId="77777777" w:rsidR="00EF0069" w:rsidRDefault="00EF0069" w:rsidP="00EF0069">
            <w:pPr>
              <w:pStyle w:val="ListParagraph"/>
              <w:numPr>
                <w:ilvl w:val="0"/>
                <w:numId w:val="22"/>
              </w:numPr>
              <w:spacing w:before="120" w:after="120"/>
              <w:rPr>
                <w:sz w:val="18"/>
                <w:szCs w:val="18"/>
              </w:rPr>
            </w:pPr>
            <w:r>
              <w:rPr>
                <w:sz w:val="18"/>
                <w:szCs w:val="18"/>
              </w:rPr>
              <w:t xml:space="preserve">“What was the degree of change since your previous assessment?” – Measure of self-perceived effect </w:t>
            </w:r>
          </w:p>
          <w:p w14:paraId="537A8009" w14:textId="77777777" w:rsidR="00EF0069" w:rsidRDefault="00EF0069" w:rsidP="00EF0069">
            <w:pPr>
              <w:pStyle w:val="ListParagraph"/>
              <w:numPr>
                <w:ilvl w:val="1"/>
                <w:numId w:val="22"/>
              </w:numPr>
              <w:spacing w:before="120" w:after="120"/>
              <w:rPr>
                <w:sz w:val="18"/>
                <w:szCs w:val="18"/>
              </w:rPr>
            </w:pPr>
            <w:r>
              <w:rPr>
                <w:sz w:val="18"/>
                <w:szCs w:val="18"/>
              </w:rPr>
              <w:t xml:space="preserve">7 point </w:t>
            </w:r>
            <w:proofErr w:type="spellStart"/>
            <w:r>
              <w:rPr>
                <w:sz w:val="18"/>
                <w:szCs w:val="18"/>
              </w:rPr>
              <w:t>Likert</w:t>
            </w:r>
            <w:proofErr w:type="spellEnd"/>
            <w:r>
              <w:rPr>
                <w:sz w:val="18"/>
                <w:szCs w:val="18"/>
              </w:rPr>
              <w:t xml:space="preserve"> Scale ranging from much worse – much better</w:t>
            </w:r>
          </w:p>
          <w:p w14:paraId="1D8EC086" w14:textId="77777777" w:rsidR="00EF0069" w:rsidRPr="0034705B" w:rsidRDefault="00EF0069" w:rsidP="00EF0069">
            <w:pPr>
              <w:pStyle w:val="ListParagraph"/>
              <w:numPr>
                <w:ilvl w:val="1"/>
                <w:numId w:val="22"/>
              </w:numPr>
              <w:spacing w:before="120" w:after="120"/>
              <w:rPr>
                <w:sz w:val="18"/>
                <w:szCs w:val="18"/>
              </w:rPr>
            </w:pPr>
            <w:r>
              <w:rPr>
                <w:sz w:val="18"/>
                <w:szCs w:val="18"/>
              </w:rPr>
              <w:t xml:space="preserve">Outcomes grouped into improved (slightly better to much better) or not improved (much worse to about the same) </w:t>
            </w:r>
          </w:p>
          <w:p w14:paraId="087C9F2A" w14:textId="77777777" w:rsidR="00EF0069" w:rsidRDefault="00EF0069" w:rsidP="00EF0069">
            <w:pPr>
              <w:spacing w:before="120" w:after="120"/>
              <w:rPr>
                <w:sz w:val="18"/>
                <w:szCs w:val="18"/>
              </w:rPr>
            </w:pPr>
            <w:r>
              <w:rPr>
                <w:sz w:val="18"/>
                <w:szCs w:val="18"/>
              </w:rPr>
              <w:t xml:space="preserve">Secondary Outcome of Interest: </w:t>
            </w:r>
          </w:p>
          <w:p w14:paraId="2FF2B080" w14:textId="77777777" w:rsidR="00EF0069" w:rsidRDefault="00EF0069" w:rsidP="00EF0069">
            <w:pPr>
              <w:pStyle w:val="ListParagraph"/>
              <w:numPr>
                <w:ilvl w:val="0"/>
                <w:numId w:val="23"/>
              </w:numPr>
              <w:spacing w:before="120" w:after="120"/>
              <w:rPr>
                <w:sz w:val="18"/>
                <w:szCs w:val="18"/>
              </w:rPr>
            </w:pPr>
            <w:r>
              <w:rPr>
                <w:sz w:val="18"/>
                <w:szCs w:val="18"/>
              </w:rPr>
              <w:t xml:space="preserve">Pain: 10 Point Numerical Rating Scale </w:t>
            </w:r>
          </w:p>
          <w:p w14:paraId="0C69F8B8" w14:textId="77777777" w:rsidR="00EF0069" w:rsidRDefault="00EF0069" w:rsidP="00EF0069">
            <w:pPr>
              <w:pStyle w:val="ListParagraph"/>
              <w:numPr>
                <w:ilvl w:val="1"/>
                <w:numId w:val="23"/>
              </w:numPr>
              <w:spacing w:before="120" w:after="120"/>
              <w:rPr>
                <w:sz w:val="18"/>
                <w:szCs w:val="18"/>
              </w:rPr>
            </w:pPr>
            <w:r>
              <w:rPr>
                <w:sz w:val="18"/>
                <w:szCs w:val="18"/>
              </w:rPr>
              <w:t xml:space="preserve">0 is no pain, 10 is worst possible pain </w:t>
            </w:r>
          </w:p>
          <w:p w14:paraId="587752A1" w14:textId="77777777" w:rsidR="00EF0069" w:rsidRPr="00166D49" w:rsidRDefault="00EF0069" w:rsidP="00EF0069">
            <w:pPr>
              <w:pStyle w:val="ListParagraph"/>
              <w:numPr>
                <w:ilvl w:val="0"/>
                <w:numId w:val="23"/>
              </w:numPr>
              <w:spacing w:before="120" w:after="120"/>
              <w:rPr>
                <w:sz w:val="18"/>
                <w:szCs w:val="18"/>
              </w:rPr>
            </w:pPr>
            <w:r>
              <w:rPr>
                <w:sz w:val="18"/>
                <w:szCs w:val="18"/>
              </w:rPr>
              <w:t xml:space="preserve">Other secondary outcomes included: fatigue, anxiety/depression, quality of life, self-efficacy, pain coping, locus of control and symptoms </w:t>
            </w:r>
          </w:p>
          <w:p w14:paraId="74A9D5A2" w14:textId="77777777" w:rsidR="001D4F60" w:rsidRPr="002F16E1" w:rsidRDefault="001D4F60" w:rsidP="009E380F">
            <w:pPr>
              <w:spacing w:before="120" w:after="120"/>
              <w:rPr>
                <w:sz w:val="18"/>
                <w:szCs w:val="18"/>
              </w:rPr>
            </w:pPr>
          </w:p>
          <w:p w14:paraId="32759E50" w14:textId="77777777" w:rsidR="001D4F60" w:rsidRPr="002F16E1" w:rsidRDefault="001D4F60" w:rsidP="009E380F">
            <w:pPr>
              <w:spacing w:before="120" w:after="120"/>
              <w:rPr>
                <w:sz w:val="18"/>
                <w:szCs w:val="18"/>
              </w:rPr>
            </w:pPr>
          </w:p>
          <w:p w14:paraId="654743A5" w14:textId="77777777" w:rsidR="001D4F60" w:rsidRPr="002F16E1" w:rsidRDefault="001D4F60" w:rsidP="009E380F">
            <w:pPr>
              <w:spacing w:before="120" w:after="120"/>
              <w:rPr>
                <w:sz w:val="18"/>
                <w:szCs w:val="18"/>
              </w:rPr>
            </w:pPr>
          </w:p>
          <w:p w14:paraId="79FAEFF3" w14:textId="77777777" w:rsidR="001D4F60" w:rsidRPr="002F16E1" w:rsidRDefault="001D4F60" w:rsidP="009E380F">
            <w:pPr>
              <w:spacing w:before="120" w:after="120"/>
              <w:rPr>
                <w:sz w:val="18"/>
                <w:szCs w:val="18"/>
              </w:rPr>
            </w:pPr>
          </w:p>
          <w:p w14:paraId="2AD42368" w14:textId="77777777" w:rsidR="001D4F60" w:rsidRPr="002F16E1" w:rsidRDefault="001D4F60" w:rsidP="009E380F">
            <w:pPr>
              <w:spacing w:before="120" w:after="120"/>
              <w:jc w:val="right"/>
              <w:rPr>
                <w:sz w:val="18"/>
                <w:szCs w:val="18"/>
              </w:rPr>
            </w:pPr>
          </w:p>
        </w:tc>
      </w:tr>
      <w:tr w:rsidR="001D4F60" w:rsidRPr="002F16E1" w14:paraId="71DE88E8" w14:textId="77777777" w:rsidTr="001D4F60">
        <w:tc>
          <w:tcPr>
            <w:tcW w:w="10421" w:type="dxa"/>
            <w:tcBorders>
              <w:bottom w:val="single" w:sz="4" w:space="0" w:color="auto"/>
            </w:tcBorders>
            <w:shd w:val="clear" w:color="auto" w:fill="E6E6E6"/>
          </w:tcPr>
          <w:p w14:paraId="05EC8F5F" w14:textId="77777777" w:rsidR="001D4F60" w:rsidRPr="002F16E1" w:rsidRDefault="001D4F60" w:rsidP="009E380F">
            <w:pPr>
              <w:spacing w:before="120" w:after="120"/>
              <w:rPr>
                <w:b/>
                <w:sz w:val="18"/>
                <w:szCs w:val="18"/>
              </w:rPr>
            </w:pPr>
            <w:r w:rsidRPr="002F16E1">
              <w:rPr>
                <w:b/>
                <w:sz w:val="18"/>
                <w:szCs w:val="18"/>
              </w:rPr>
              <w:t>Main Findings</w:t>
            </w:r>
          </w:p>
          <w:p w14:paraId="5F44EA54" w14:textId="77777777" w:rsidR="001D4F60" w:rsidRPr="002F16E1" w:rsidRDefault="00F81BE7"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5028FF41" w14:textId="77777777" w:rsidTr="001D4F60">
        <w:tc>
          <w:tcPr>
            <w:tcW w:w="10421" w:type="dxa"/>
            <w:tcBorders>
              <w:bottom w:val="single" w:sz="4" w:space="0" w:color="auto"/>
            </w:tcBorders>
            <w:shd w:val="clear" w:color="auto" w:fill="auto"/>
          </w:tcPr>
          <w:p w14:paraId="013717CF" w14:textId="77777777" w:rsidR="00EF0069" w:rsidRDefault="00EF0069" w:rsidP="00EF0069">
            <w:pPr>
              <w:spacing w:before="120" w:after="120"/>
              <w:rPr>
                <w:sz w:val="18"/>
                <w:szCs w:val="18"/>
              </w:rPr>
            </w:pPr>
            <w:r>
              <w:rPr>
                <w:sz w:val="18"/>
                <w:szCs w:val="18"/>
              </w:rPr>
              <w:t xml:space="preserve">        Although the module assessments could be completed within 9 weeks, the authors assessed outcomes at baseline, in the short term (3 months), and long term (12 months).  </w:t>
            </w:r>
            <w:r w:rsidRPr="005C47C1">
              <w:rPr>
                <w:sz w:val="18"/>
                <w:szCs w:val="18"/>
              </w:rPr>
              <w:t>The control group had greater amount of physical activity measured objectively at baseline by the accelerometer (395 min/day) compared to the in</w:t>
            </w:r>
            <w:r>
              <w:rPr>
                <w:sz w:val="18"/>
                <w:szCs w:val="18"/>
              </w:rPr>
              <w:t xml:space="preserve">tervention group (369 min/day), indicating that they may have been more active initially. However, all other baseline physical activity and physical functioning measurements were relatively equal. </w:t>
            </w:r>
          </w:p>
          <w:p w14:paraId="3999067D" w14:textId="77777777" w:rsidR="00EF0069" w:rsidRDefault="00EF0069" w:rsidP="00EF0069">
            <w:pPr>
              <w:spacing w:before="120" w:after="120"/>
              <w:rPr>
                <w:sz w:val="18"/>
                <w:szCs w:val="18"/>
              </w:rPr>
            </w:pPr>
            <w:r w:rsidRPr="005C47C1">
              <w:rPr>
                <w:sz w:val="18"/>
                <w:szCs w:val="18"/>
              </w:rPr>
              <w:t xml:space="preserve">         At 3 months, the intervention group scored 6.5 points higher than the control group for improved </w:t>
            </w:r>
            <w:r w:rsidRPr="005C47C1">
              <w:rPr>
                <w:sz w:val="18"/>
                <w:szCs w:val="18"/>
              </w:rPr>
              <w:lastRenderedPageBreak/>
              <w:t>physical functioning, which was found to be significant (</w:t>
            </w:r>
            <w:r>
              <w:rPr>
                <w:sz w:val="18"/>
                <w:szCs w:val="18"/>
              </w:rPr>
              <w:t>95% CI:</w:t>
            </w:r>
            <w:r>
              <w:t xml:space="preserve"> </w:t>
            </w:r>
            <w:r w:rsidRPr="00224E42">
              <w:rPr>
                <w:sz w:val="18"/>
                <w:szCs w:val="18"/>
              </w:rPr>
              <w:t>1.8-11.2</w:t>
            </w:r>
            <w:r>
              <w:rPr>
                <w:sz w:val="18"/>
                <w:szCs w:val="18"/>
              </w:rPr>
              <w:t xml:space="preserve">; p &lt; 0.006). </w:t>
            </w:r>
            <w:r w:rsidRPr="005C47C1">
              <w:rPr>
                <w:sz w:val="18"/>
                <w:szCs w:val="18"/>
              </w:rPr>
              <w:t xml:space="preserve">They also found that the intervention group had improved self-perceived effect, with an odds ratio of 10.7 (95% CI: 4.3-26.4; p value &lt; 0.001), suggesting that the intervention is associated with higher odds of improved self-perceived effect. However, they did not find any significant differences in </w:t>
            </w:r>
            <w:r>
              <w:rPr>
                <w:sz w:val="18"/>
                <w:szCs w:val="18"/>
              </w:rPr>
              <w:t>subjective reporting</w:t>
            </w:r>
            <w:r w:rsidRPr="005C47C1">
              <w:rPr>
                <w:sz w:val="18"/>
                <w:szCs w:val="18"/>
              </w:rPr>
              <w:t xml:space="preserve"> of physical activity</w:t>
            </w:r>
            <w:r>
              <w:rPr>
                <w:sz w:val="18"/>
                <w:szCs w:val="18"/>
              </w:rPr>
              <w:t xml:space="preserve"> at 3 months (PASE score of 162 compared to 163 in the control group; 95% CI of -16.6 – 13.5, p &lt; 0.84). Objectively, participants in the intervention group only had 3 minutes more of PA when compared to the control (361 min/day vs. 359 in control group; p &lt; 0.83). There was a small effect size found for physical functioning at 3 months  (d = 0.2); the effect sizes for physical activity were negligible (d = 0.01 for PASE, d = 0.02 for accelerometer measure).  However, according the accelerometer measures, both groups had decreased PA at both the </w:t>
            </w:r>
            <w:proofErr w:type="gramStart"/>
            <w:r>
              <w:rPr>
                <w:sz w:val="18"/>
                <w:szCs w:val="18"/>
              </w:rPr>
              <w:t>3 month</w:t>
            </w:r>
            <w:proofErr w:type="gramEnd"/>
            <w:r>
              <w:rPr>
                <w:sz w:val="18"/>
                <w:szCs w:val="18"/>
              </w:rPr>
              <w:t xml:space="preserve"> and the 12-month mark overall. </w:t>
            </w:r>
          </w:p>
          <w:p w14:paraId="3E9ABC48" w14:textId="77777777" w:rsidR="00EF0069" w:rsidRDefault="00EF0069" w:rsidP="00EF0069">
            <w:pPr>
              <w:spacing w:before="120" w:after="120"/>
              <w:rPr>
                <w:sz w:val="18"/>
                <w:szCs w:val="18"/>
              </w:rPr>
            </w:pPr>
            <w:r>
              <w:rPr>
                <w:sz w:val="18"/>
                <w:szCs w:val="18"/>
              </w:rPr>
              <w:t xml:space="preserve">         At 12 months, there was a significant difference for physical activity; for the PASE measure, there was significant 21</w:t>
            </w:r>
            <w:proofErr w:type="gramStart"/>
            <w:r>
              <w:rPr>
                <w:sz w:val="18"/>
                <w:szCs w:val="18"/>
              </w:rPr>
              <w:t>.2 point</w:t>
            </w:r>
            <w:proofErr w:type="gramEnd"/>
            <w:r>
              <w:rPr>
                <w:sz w:val="18"/>
                <w:szCs w:val="18"/>
              </w:rPr>
              <w:t xml:space="preserve"> change between groups (95% CI: </w:t>
            </w:r>
            <w:r w:rsidRPr="00410C1A">
              <w:rPr>
                <w:sz w:val="18"/>
                <w:szCs w:val="18"/>
              </w:rPr>
              <w:t>3.6-38.9</w:t>
            </w:r>
            <w:r>
              <w:rPr>
                <w:sz w:val="18"/>
                <w:szCs w:val="18"/>
              </w:rPr>
              <w:t xml:space="preserve">; p value &lt; 0.02; effect size: </w:t>
            </w:r>
            <w:r w:rsidRPr="005C47C1">
              <w:rPr>
                <w:i/>
                <w:sz w:val="18"/>
                <w:szCs w:val="18"/>
              </w:rPr>
              <w:t>d</w:t>
            </w:r>
            <w:r>
              <w:rPr>
                <w:sz w:val="18"/>
                <w:szCs w:val="18"/>
              </w:rPr>
              <w:t xml:space="preserve"> = 0.18). For the accelerometer group, there was a significant mean difference of 24 min of physical activity/day (95% CI: 0.5 – 46.8 min; p &lt; .045; effect size 0.19). There were no significant differences between groups in physical functioning or self perceived effect at 12 months, but there was still an effect size of 0.17 found for physical functioning at this time. </w:t>
            </w:r>
          </w:p>
          <w:p w14:paraId="5135F76A" w14:textId="77777777" w:rsidR="00EF0069" w:rsidRDefault="00EF0069" w:rsidP="00EF0069">
            <w:pPr>
              <w:spacing w:before="120" w:after="120"/>
              <w:rPr>
                <w:sz w:val="18"/>
                <w:szCs w:val="18"/>
              </w:rPr>
            </w:pPr>
            <w:r>
              <w:rPr>
                <w:sz w:val="18"/>
                <w:szCs w:val="18"/>
              </w:rPr>
              <w:t xml:space="preserve">       For general trends, physical functioning remained constant within groups between 3 to 12 months; self – perceived effect was found to decrease for both groups between 3 to 12 months. Total physical activity increased or remained constant in the intervention group within the 9-month period but decreased over the 9-month period for the control group. </w:t>
            </w:r>
          </w:p>
          <w:p w14:paraId="1E616E82" w14:textId="77777777" w:rsidR="00EF0069" w:rsidRDefault="00EF0069" w:rsidP="00EF0069">
            <w:pPr>
              <w:spacing w:before="120" w:after="120"/>
              <w:rPr>
                <w:sz w:val="18"/>
                <w:szCs w:val="18"/>
              </w:rPr>
            </w:pPr>
            <w:r>
              <w:rPr>
                <w:sz w:val="18"/>
                <w:szCs w:val="18"/>
              </w:rPr>
              <w:t xml:space="preserve">       Overall, for my specific outcome of interest, there were no significant differences found for pain between groups at either the </w:t>
            </w:r>
            <w:proofErr w:type="gramStart"/>
            <w:r>
              <w:rPr>
                <w:sz w:val="18"/>
                <w:szCs w:val="18"/>
              </w:rPr>
              <w:t>3 month</w:t>
            </w:r>
            <w:proofErr w:type="gramEnd"/>
            <w:r>
              <w:rPr>
                <w:sz w:val="18"/>
                <w:szCs w:val="18"/>
              </w:rPr>
              <w:t xml:space="preserve"> or 12 month follow up. However, at baseline, the intervention group had a higher pain score (5.6/10 compared to 4.9/10 for control) but had lower pain scores at the 3-month and 12-month mark compared to the control (despite the lack of significance). At 3 months, there was a small effect size for </w:t>
            </w:r>
            <w:proofErr w:type="gramStart"/>
            <w:r>
              <w:rPr>
                <w:sz w:val="18"/>
                <w:szCs w:val="18"/>
              </w:rPr>
              <w:t>pain(</w:t>
            </w:r>
            <w:proofErr w:type="gramEnd"/>
            <w:r>
              <w:rPr>
                <w:sz w:val="18"/>
                <w:szCs w:val="18"/>
              </w:rPr>
              <w:t>d = 0.20), and change in pain level since baseline was 1.9 points, which is larger than the MCID for the numeric pain rating scale.</w:t>
            </w:r>
            <w:r>
              <w:rPr>
                <w:sz w:val="18"/>
                <w:szCs w:val="18"/>
                <w:vertAlign w:val="superscript"/>
              </w:rPr>
              <w:t>2</w:t>
            </w:r>
            <w:r>
              <w:rPr>
                <w:sz w:val="18"/>
                <w:szCs w:val="18"/>
              </w:rPr>
              <w:t xml:space="preserve"> Therefore, the effects of the intervention on pain may be clinically meaningful for the short term only. </w:t>
            </w:r>
          </w:p>
          <w:p w14:paraId="1AD93244" w14:textId="77777777" w:rsidR="001D4F60" w:rsidRPr="002F16E1" w:rsidRDefault="001D4F60" w:rsidP="009E380F">
            <w:pPr>
              <w:spacing w:before="120" w:after="120"/>
              <w:rPr>
                <w:sz w:val="18"/>
                <w:szCs w:val="18"/>
              </w:rPr>
            </w:pPr>
          </w:p>
          <w:p w14:paraId="196A27A8" w14:textId="77777777" w:rsidR="001D4F60" w:rsidRPr="002F16E1" w:rsidRDefault="001D4F60" w:rsidP="009E380F">
            <w:pPr>
              <w:spacing w:before="120" w:after="120"/>
              <w:rPr>
                <w:sz w:val="18"/>
                <w:szCs w:val="18"/>
              </w:rPr>
            </w:pPr>
          </w:p>
          <w:p w14:paraId="1880206A" w14:textId="77777777" w:rsidR="001D4F60" w:rsidRPr="002F16E1" w:rsidRDefault="001D4F60" w:rsidP="009E380F">
            <w:pPr>
              <w:spacing w:before="120" w:after="120"/>
              <w:rPr>
                <w:sz w:val="18"/>
                <w:szCs w:val="18"/>
              </w:rPr>
            </w:pPr>
          </w:p>
          <w:p w14:paraId="066847D2" w14:textId="77777777" w:rsidR="001D4F60" w:rsidRPr="002F16E1" w:rsidRDefault="001D4F60" w:rsidP="009E380F">
            <w:pPr>
              <w:spacing w:before="120" w:after="120"/>
              <w:rPr>
                <w:sz w:val="18"/>
                <w:szCs w:val="18"/>
              </w:rPr>
            </w:pPr>
          </w:p>
          <w:p w14:paraId="6997F770" w14:textId="77777777" w:rsidR="001D4F60" w:rsidRPr="002F16E1" w:rsidRDefault="001D4F60" w:rsidP="009E380F">
            <w:pPr>
              <w:spacing w:before="120" w:after="120"/>
              <w:rPr>
                <w:sz w:val="18"/>
                <w:szCs w:val="18"/>
              </w:rPr>
            </w:pPr>
          </w:p>
          <w:p w14:paraId="05FC6DB7" w14:textId="77777777" w:rsidR="001D4F60" w:rsidRPr="002F16E1" w:rsidRDefault="001D4F60" w:rsidP="009E380F">
            <w:pPr>
              <w:spacing w:before="120" w:after="120"/>
              <w:rPr>
                <w:sz w:val="18"/>
                <w:szCs w:val="18"/>
              </w:rPr>
            </w:pPr>
          </w:p>
          <w:p w14:paraId="4009B9C8" w14:textId="77777777" w:rsidR="001D4F60" w:rsidRPr="002F16E1" w:rsidRDefault="001D4F60" w:rsidP="009E380F">
            <w:pPr>
              <w:spacing w:before="120" w:after="120"/>
              <w:jc w:val="right"/>
              <w:rPr>
                <w:sz w:val="18"/>
                <w:szCs w:val="18"/>
              </w:rPr>
            </w:pPr>
          </w:p>
        </w:tc>
      </w:tr>
      <w:tr w:rsidR="001D4F60" w:rsidRPr="002F16E1" w14:paraId="2BB822C7" w14:textId="77777777" w:rsidTr="001D4F60">
        <w:tc>
          <w:tcPr>
            <w:tcW w:w="10421" w:type="dxa"/>
            <w:shd w:val="clear" w:color="auto" w:fill="E6E6E6"/>
          </w:tcPr>
          <w:p w14:paraId="4FD53309"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4113B29E"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6C61AE5B" w14:textId="77777777" w:rsidTr="001D4F60">
        <w:tc>
          <w:tcPr>
            <w:tcW w:w="10421" w:type="dxa"/>
            <w:tcBorders>
              <w:bottom w:val="single" w:sz="4" w:space="0" w:color="auto"/>
            </w:tcBorders>
            <w:shd w:val="clear" w:color="auto" w:fill="auto"/>
          </w:tcPr>
          <w:p w14:paraId="521AFBCB" w14:textId="77777777" w:rsidR="001D4F60" w:rsidRPr="002F16E1" w:rsidRDefault="00EF0069" w:rsidP="009E380F">
            <w:pPr>
              <w:spacing w:before="120" w:after="120"/>
              <w:rPr>
                <w:sz w:val="18"/>
                <w:szCs w:val="18"/>
              </w:rPr>
            </w:pPr>
            <w:r>
              <w:rPr>
                <w:sz w:val="18"/>
                <w:szCs w:val="18"/>
              </w:rPr>
              <w:t>The Join2Move intervention has the potential to improve physical activity levels in patients with knee or hip OA. There were small effect sizes  (between 0 – 0.19) for change in physical activity behaviour. For the PASE outcome, there was an increase in scores within in the intervention group both at 3 months and at 12 months. However, the objective and subjective measure of PA was not congruent – this may be due to over-estimation that occurs with subjective measures. Nonetheless, objectively, they found that the control group had a reduction in physical activity levels while the intervention group remained constant with their PA levels. There were significant short-term improvements for physical function and self perceived effect, but these effects did not stay significant in the long term. There were also positive effects found for the intervention group in the following secondary outcome measures: pain, fatigue, self-efficacy, pain coping and anxiety.</w:t>
            </w:r>
          </w:p>
          <w:p w14:paraId="703A69DE" w14:textId="77777777" w:rsidR="001D4F60" w:rsidRPr="002F16E1" w:rsidRDefault="001D4F60" w:rsidP="009E380F">
            <w:pPr>
              <w:spacing w:before="120" w:after="120"/>
              <w:rPr>
                <w:sz w:val="18"/>
                <w:szCs w:val="18"/>
              </w:rPr>
            </w:pPr>
          </w:p>
          <w:p w14:paraId="0BFC62A9" w14:textId="77777777" w:rsidR="001D4F60" w:rsidRPr="002F16E1" w:rsidRDefault="001D4F60" w:rsidP="009E380F">
            <w:pPr>
              <w:spacing w:before="120" w:after="120"/>
              <w:jc w:val="right"/>
              <w:rPr>
                <w:sz w:val="18"/>
                <w:szCs w:val="18"/>
              </w:rPr>
            </w:pPr>
          </w:p>
        </w:tc>
      </w:tr>
      <w:tr w:rsidR="001D4F60" w:rsidRPr="002F16E1" w14:paraId="6D23F36E" w14:textId="77777777" w:rsidTr="001D4F60">
        <w:tc>
          <w:tcPr>
            <w:tcW w:w="10421" w:type="dxa"/>
            <w:shd w:val="clear" w:color="auto" w:fill="E6E6E6"/>
          </w:tcPr>
          <w:p w14:paraId="7A6AC567"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393C9CC8" w14:textId="77777777" w:rsidTr="001D4F60">
        <w:tc>
          <w:tcPr>
            <w:tcW w:w="10421" w:type="dxa"/>
            <w:shd w:val="clear" w:color="auto" w:fill="auto"/>
          </w:tcPr>
          <w:p w14:paraId="173EBC46" w14:textId="77777777" w:rsidR="001D4F60" w:rsidRPr="002F16E1" w:rsidRDefault="001D4F60" w:rsidP="009E380F">
            <w:pPr>
              <w:spacing w:before="120" w:after="120"/>
              <w:rPr>
                <w:b/>
                <w:sz w:val="18"/>
                <w:szCs w:val="18"/>
              </w:rPr>
            </w:pPr>
            <w:r w:rsidRPr="002F16E1">
              <w:rPr>
                <w:b/>
                <w:sz w:val="18"/>
                <w:szCs w:val="18"/>
              </w:rPr>
              <w:t>Validity</w:t>
            </w:r>
          </w:p>
          <w:p w14:paraId="5CC97FE7" w14:textId="77777777" w:rsidR="001D4F60" w:rsidRPr="002F16E1" w:rsidRDefault="00F81BE7"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406F0F3D" w14:textId="77777777" w:rsidTr="001D4F60">
        <w:tc>
          <w:tcPr>
            <w:tcW w:w="10421" w:type="dxa"/>
            <w:shd w:val="clear" w:color="auto" w:fill="auto"/>
          </w:tcPr>
          <w:p w14:paraId="655772A8" w14:textId="77777777" w:rsidR="00EF0069" w:rsidRDefault="00EF0069" w:rsidP="00EF0069">
            <w:pPr>
              <w:pStyle w:val="ListParagraph"/>
              <w:numPr>
                <w:ilvl w:val="0"/>
                <w:numId w:val="24"/>
              </w:numPr>
              <w:spacing w:before="120" w:after="120"/>
              <w:rPr>
                <w:sz w:val="18"/>
                <w:szCs w:val="18"/>
              </w:rPr>
            </w:pPr>
            <w:proofErr w:type="spellStart"/>
            <w:r>
              <w:rPr>
                <w:sz w:val="18"/>
                <w:szCs w:val="18"/>
              </w:rPr>
              <w:t>PEDro</w:t>
            </w:r>
            <w:proofErr w:type="spellEnd"/>
            <w:r>
              <w:rPr>
                <w:sz w:val="18"/>
                <w:szCs w:val="18"/>
              </w:rPr>
              <w:t xml:space="preserve"> Scale score: 7</w:t>
            </w:r>
            <w:r w:rsidRPr="006A6ACD">
              <w:rPr>
                <w:sz w:val="18"/>
                <w:szCs w:val="18"/>
              </w:rPr>
              <w:t xml:space="preserve">/11 based on </w:t>
            </w:r>
            <w:r>
              <w:rPr>
                <w:sz w:val="18"/>
                <w:szCs w:val="18"/>
              </w:rPr>
              <w:t xml:space="preserve">the following: </w:t>
            </w:r>
            <w:r w:rsidRPr="006A6ACD">
              <w:rPr>
                <w:sz w:val="18"/>
                <w:szCs w:val="18"/>
              </w:rPr>
              <w:t>eligibility criteria: Yes; Random Allocation: Yes; Concealed Allocation: Yes; Baseline Comparison: Yes; Blind Subjects: No; Blind The</w:t>
            </w:r>
            <w:r>
              <w:rPr>
                <w:sz w:val="18"/>
                <w:szCs w:val="18"/>
              </w:rPr>
              <w:t>rapist: No; Blind Assessors: No; &gt;85% participant outcomes: No</w:t>
            </w:r>
            <w:r w:rsidRPr="006A6ACD">
              <w:rPr>
                <w:sz w:val="18"/>
                <w:szCs w:val="18"/>
              </w:rPr>
              <w:t>; Intention to treat analysis: Yes; Between group comparison: Yes; Point estimates and variability: Yes</w:t>
            </w:r>
          </w:p>
          <w:p w14:paraId="66D6743D" w14:textId="77777777" w:rsidR="00EF0069" w:rsidRDefault="00EF0069" w:rsidP="00EF0069">
            <w:pPr>
              <w:pStyle w:val="ListParagraph"/>
              <w:numPr>
                <w:ilvl w:val="0"/>
                <w:numId w:val="24"/>
              </w:numPr>
              <w:spacing w:before="120" w:after="120"/>
              <w:rPr>
                <w:sz w:val="18"/>
                <w:szCs w:val="18"/>
              </w:rPr>
            </w:pPr>
            <w:r w:rsidRPr="00B42C54">
              <w:rPr>
                <w:sz w:val="18"/>
                <w:szCs w:val="18"/>
              </w:rPr>
              <w:t>Use of a</w:t>
            </w:r>
            <w:r>
              <w:rPr>
                <w:sz w:val="18"/>
                <w:szCs w:val="18"/>
              </w:rPr>
              <w:t xml:space="preserve"> volunteer,</w:t>
            </w:r>
            <w:r w:rsidRPr="00B42C54">
              <w:rPr>
                <w:sz w:val="18"/>
                <w:szCs w:val="18"/>
              </w:rPr>
              <w:t xml:space="preserve"> convenience sample that was only available via print and online advertisements may </w:t>
            </w:r>
            <w:r w:rsidRPr="00B42C54">
              <w:rPr>
                <w:sz w:val="18"/>
                <w:szCs w:val="18"/>
              </w:rPr>
              <w:lastRenderedPageBreak/>
              <w:t xml:space="preserve">have limited </w:t>
            </w:r>
            <w:r>
              <w:rPr>
                <w:sz w:val="18"/>
                <w:szCs w:val="18"/>
              </w:rPr>
              <w:t xml:space="preserve">the sample to people who were interested in exercising. </w:t>
            </w:r>
          </w:p>
          <w:p w14:paraId="4C3646DD" w14:textId="77777777" w:rsidR="00EF0069" w:rsidRDefault="00EF0069" w:rsidP="00EF0069">
            <w:pPr>
              <w:pStyle w:val="ListParagraph"/>
              <w:numPr>
                <w:ilvl w:val="0"/>
                <w:numId w:val="24"/>
              </w:numPr>
              <w:spacing w:before="120" w:after="120"/>
              <w:rPr>
                <w:sz w:val="18"/>
                <w:szCs w:val="18"/>
              </w:rPr>
            </w:pPr>
            <w:r>
              <w:rPr>
                <w:sz w:val="18"/>
                <w:szCs w:val="18"/>
              </w:rPr>
              <w:t xml:space="preserve">Participants (and researchers) were not blinded to their group and therefore this may have skewed results. </w:t>
            </w:r>
          </w:p>
          <w:p w14:paraId="59496C0B" w14:textId="77777777" w:rsidR="00EF0069" w:rsidRDefault="00EF0069" w:rsidP="00EF0069">
            <w:pPr>
              <w:pStyle w:val="ListParagraph"/>
              <w:numPr>
                <w:ilvl w:val="0"/>
                <w:numId w:val="24"/>
              </w:numPr>
              <w:spacing w:before="120" w:after="120"/>
              <w:rPr>
                <w:sz w:val="18"/>
                <w:szCs w:val="18"/>
              </w:rPr>
            </w:pPr>
            <w:r>
              <w:rPr>
                <w:sz w:val="18"/>
                <w:szCs w:val="18"/>
              </w:rPr>
              <w:t xml:space="preserve">The use of two measurements for physical activity may have introduced type I error; i.e. the use of the two measurements may have found a significant difference between groups when there was actually not one. For example, the accelerometer found that both groups decreased total time of PA at both 3 months and 12 months, but the PASE score showed an increase in PA levels for the intervention group. </w:t>
            </w:r>
          </w:p>
          <w:p w14:paraId="70C2C114" w14:textId="77777777" w:rsidR="00EF0069" w:rsidRDefault="00EF0069" w:rsidP="00EF0069">
            <w:pPr>
              <w:pStyle w:val="ListParagraph"/>
              <w:numPr>
                <w:ilvl w:val="0"/>
                <w:numId w:val="24"/>
              </w:numPr>
              <w:spacing w:before="120" w:after="120"/>
              <w:rPr>
                <w:sz w:val="18"/>
                <w:szCs w:val="18"/>
              </w:rPr>
            </w:pPr>
            <w:r>
              <w:rPr>
                <w:sz w:val="18"/>
                <w:szCs w:val="18"/>
              </w:rPr>
              <w:t>There was a smaller sample of participants who received the accelerometer data compared to all the participants who completed the PASE outcome and therefore there may have had increased bias in the accelerometer measurements of physical activity. Also, the accelerometer was unable to record swimming activity, which the authors stated was a common cardiovascular activity that people participated in.</w:t>
            </w:r>
          </w:p>
          <w:p w14:paraId="7A76095C" w14:textId="77777777" w:rsidR="00EF0069" w:rsidRDefault="00EF0069" w:rsidP="00EF0069">
            <w:pPr>
              <w:pStyle w:val="ListParagraph"/>
              <w:numPr>
                <w:ilvl w:val="0"/>
                <w:numId w:val="24"/>
              </w:numPr>
              <w:spacing w:before="120" w:after="120"/>
              <w:rPr>
                <w:sz w:val="18"/>
                <w:szCs w:val="18"/>
              </w:rPr>
            </w:pPr>
            <w:r>
              <w:rPr>
                <w:sz w:val="18"/>
                <w:szCs w:val="18"/>
              </w:rPr>
              <w:t xml:space="preserve">Randomized controlled design decreased overall bias and subjects did not differ significantly at baseline </w:t>
            </w:r>
          </w:p>
          <w:p w14:paraId="1D51FA3F" w14:textId="77777777" w:rsidR="00EF0069" w:rsidRDefault="00EF0069" w:rsidP="00EF0069">
            <w:pPr>
              <w:pStyle w:val="ListParagraph"/>
              <w:numPr>
                <w:ilvl w:val="0"/>
                <w:numId w:val="24"/>
              </w:numPr>
              <w:spacing w:before="120" w:after="120"/>
              <w:rPr>
                <w:sz w:val="18"/>
                <w:szCs w:val="18"/>
              </w:rPr>
            </w:pPr>
            <w:r>
              <w:rPr>
                <w:sz w:val="18"/>
                <w:szCs w:val="18"/>
              </w:rPr>
              <w:t xml:space="preserve">Had sufficient sample size of n=199 for overall power of 0.8 to determine a small effect size of 0.2. </w:t>
            </w:r>
          </w:p>
          <w:p w14:paraId="6CFA050C" w14:textId="77777777" w:rsidR="001D4F60" w:rsidRPr="00580607" w:rsidRDefault="001D4F60" w:rsidP="009E380F">
            <w:pPr>
              <w:spacing w:before="120" w:after="120"/>
              <w:rPr>
                <w:sz w:val="18"/>
                <w:szCs w:val="18"/>
              </w:rPr>
            </w:pPr>
          </w:p>
          <w:p w14:paraId="4EA0861C" w14:textId="77777777" w:rsidR="001D4F60" w:rsidRPr="00580607" w:rsidRDefault="001D4F60" w:rsidP="009E380F">
            <w:pPr>
              <w:spacing w:before="120" w:after="120"/>
              <w:rPr>
                <w:sz w:val="18"/>
                <w:szCs w:val="18"/>
              </w:rPr>
            </w:pPr>
          </w:p>
          <w:p w14:paraId="7F45B79C" w14:textId="77777777" w:rsidR="001D4F60" w:rsidRPr="00580607" w:rsidRDefault="001D4F60" w:rsidP="009E380F">
            <w:pPr>
              <w:spacing w:before="120" w:after="120"/>
              <w:rPr>
                <w:sz w:val="18"/>
                <w:szCs w:val="18"/>
              </w:rPr>
            </w:pPr>
          </w:p>
          <w:p w14:paraId="30A1DAE7" w14:textId="77777777" w:rsidR="001D4F60" w:rsidRPr="00580607" w:rsidRDefault="001D4F60" w:rsidP="009E380F">
            <w:pPr>
              <w:spacing w:before="120" w:after="120"/>
              <w:rPr>
                <w:sz w:val="18"/>
                <w:szCs w:val="18"/>
              </w:rPr>
            </w:pPr>
          </w:p>
          <w:p w14:paraId="4C5793E1" w14:textId="77777777" w:rsidR="001D4F60" w:rsidRPr="00580607" w:rsidRDefault="001D4F60" w:rsidP="009E380F">
            <w:pPr>
              <w:spacing w:before="120" w:after="120"/>
              <w:rPr>
                <w:sz w:val="18"/>
                <w:szCs w:val="18"/>
              </w:rPr>
            </w:pPr>
          </w:p>
          <w:p w14:paraId="56D0EEE9" w14:textId="77777777" w:rsidR="001D4F60" w:rsidRPr="00580607" w:rsidRDefault="001D4F60" w:rsidP="009E380F">
            <w:pPr>
              <w:spacing w:before="120" w:after="120"/>
              <w:rPr>
                <w:sz w:val="18"/>
                <w:szCs w:val="18"/>
              </w:rPr>
            </w:pPr>
          </w:p>
          <w:p w14:paraId="286A481F" w14:textId="77777777" w:rsidR="001D4F60" w:rsidRPr="00580607" w:rsidRDefault="001D4F60" w:rsidP="009E380F">
            <w:pPr>
              <w:spacing w:before="120" w:after="120"/>
              <w:rPr>
                <w:sz w:val="18"/>
                <w:szCs w:val="18"/>
              </w:rPr>
            </w:pPr>
          </w:p>
          <w:p w14:paraId="105DA12F" w14:textId="77777777" w:rsidR="001D4F60" w:rsidRPr="00580607" w:rsidRDefault="001D4F60" w:rsidP="009E380F">
            <w:pPr>
              <w:spacing w:before="120" w:after="120"/>
              <w:rPr>
                <w:sz w:val="18"/>
                <w:szCs w:val="18"/>
              </w:rPr>
            </w:pPr>
          </w:p>
          <w:p w14:paraId="72FD4C55" w14:textId="77777777" w:rsidR="001D4F60" w:rsidRPr="00580607" w:rsidRDefault="001D4F60" w:rsidP="009E380F">
            <w:pPr>
              <w:spacing w:before="120" w:after="120"/>
              <w:rPr>
                <w:sz w:val="18"/>
                <w:szCs w:val="18"/>
              </w:rPr>
            </w:pPr>
          </w:p>
          <w:p w14:paraId="7A6644EC" w14:textId="77777777" w:rsidR="001D4F60" w:rsidRPr="00580607" w:rsidRDefault="001D4F60" w:rsidP="009E380F">
            <w:pPr>
              <w:spacing w:before="120" w:after="120"/>
              <w:jc w:val="right"/>
              <w:rPr>
                <w:sz w:val="18"/>
                <w:szCs w:val="18"/>
              </w:rPr>
            </w:pPr>
          </w:p>
        </w:tc>
      </w:tr>
      <w:tr w:rsidR="001D4F60" w:rsidRPr="002F16E1" w14:paraId="5EB73807" w14:textId="77777777" w:rsidTr="001D4F60">
        <w:tc>
          <w:tcPr>
            <w:tcW w:w="10421" w:type="dxa"/>
            <w:shd w:val="clear" w:color="auto" w:fill="auto"/>
          </w:tcPr>
          <w:p w14:paraId="7FA87A96" w14:textId="77777777"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14:paraId="7D73CE1D" w14:textId="77777777" w:rsidR="001D4F60" w:rsidRPr="002F16E1" w:rsidRDefault="00F81BE7"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75D31210" w14:textId="77777777" w:rsidTr="001D4F60">
        <w:tc>
          <w:tcPr>
            <w:tcW w:w="10421" w:type="dxa"/>
            <w:tcBorders>
              <w:bottom w:val="single" w:sz="4" w:space="0" w:color="auto"/>
            </w:tcBorders>
            <w:shd w:val="clear" w:color="auto" w:fill="auto"/>
          </w:tcPr>
          <w:p w14:paraId="35ED4A5F" w14:textId="77777777" w:rsidR="00EF0069" w:rsidRDefault="00EF0069" w:rsidP="00EF0069">
            <w:pPr>
              <w:spacing w:before="120" w:after="120"/>
              <w:rPr>
                <w:sz w:val="18"/>
                <w:szCs w:val="18"/>
              </w:rPr>
            </w:pPr>
            <w:r>
              <w:rPr>
                <w:sz w:val="18"/>
                <w:szCs w:val="18"/>
              </w:rPr>
              <w:t xml:space="preserve">Overall, this study found that a web – based physical activity intervention significantly improves physical activity levels in sedentary subjects with knee OA in the </w:t>
            </w:r>
            <w:proofErr w:type="gramStart"/>
            <w:r>
              <w:rPr>
                <w:sz w:val="18"/>
                <w:szCs w:val="18"/>
              </w:rPr>
              <w:t>long term</w:t>
            </w:r>
            <w:proofErr w:type="gramEnd"/>
            <w:r>
              <w:rPr>
                <w:sz w:val="18"/>
                <w:szCs w:val="18"/>
              </w:rPr>
              <w:t xml:space="preserve"> (12 month) period. The researchers also found a small effect size with both outcome measures (PASE: 0.18, accelerometer: 0.19). This indicates that the web-based intervention may have had a small, clinically meaningful effect on physical activity levels. Although physical activity measure by the accelerometer may have been skewed (due to smaller sample size), the intervention group had higher subjective and objective physical activity measures in the long term. </w:t>
            </w:r>
          </w:p>
          <w:p w14:paraId="6B4AF294" w14:textId="77777777" w:rsidR="00EF0069" w:rsidRDefault="00EF0069" w:rsidP="00EF0069">
            <w:pPr>
              <w:spacing w:before="120" w:after="120"/>
              <w:rPr>
                <w:sz w:val="18"/>
                <w:szCs w:val="18"/>
              </w:rPr>
            </w:pPr>
            <w:r>
              <w:rPr>
                <w:sz w:val="18"/>
                <w:szCs w:val="18"/>
              </w:rPr>
              <w:t xml:space="preserve">It also found the intervention significantly improved physical </w:t>
            </w:r>
            <w:r w:rsidR="00475F17">
              <w:rPr>
                <w:sz w:val="18"/>
                <w:szCs w:val="18"/>
              </w:rPr>
              <w:t>functioning;</w:t>
            </w:r>
            <w:r>
              <w:rPr>
                <w:sz w:val="18"/>
                <w:szCs w:val="18"/>
              </w:rPr>
              <w:t xml:space="preserve"> self perceived effect and pain in the short term for participants who used the web-based intervention. This is important because if patients feel like the intervention is improving their overall condition, they are more likely to continue to do it independently. With improved self-effect, patients are understanding that this intervention is affecting their condition positively and therefore will be more likely to continue participation in physical activity. </w:t>
            </w:r>
          </w:p>
          <w:p w14:paraId="35491054" w14:textId="77777777" w:rsidR="00EF0069" w:rsidRPr="00580607" w:rsidRDefault="00EF0069" w:rsidP="00EF0069">
            <w:pPr>
              <w:spacing w:before="120" w:after="120"/>
              <w:rPr>
                <w:sz w:val="18"/>
                <w:szCs w:val="18"/>
              </w:rPr>
            </w:pPr>
            <w:r>
              <w:rPr>
                <w:sz w:val="18"/>
                <w:szCs w:val="18"/>
              </w:rPr>
              <w:t xml:space="preserve">The primary weakness of the study design was that researchers were not blinded to participant’s conditions; however, since the online questionnaires were sent via email, researchers could not affect the data but only record and interpret it. Furthermore, there was a drop out rate of about 25% towards at the 12-month mark, but the researchers intention to treat analysis allowed for the information for these participants to be included. Overall, the strong study design and small effect sizes of this study suggest that there is a positive effect of a web based intervention program on physical activity levels, physical functioning, self perceived effect and pain. </w:t>
            </w:r>
          </w:p>
          <w:p w14:paraId="4F042408" w14:textId="77777777" w:rsidR="001D4F60" w:rsidRPr="00580607" w:rsidRDefault="001D4F60" w:rsidP="009E380F">
            <w:pPr>
              <w:spacing w:before="120" w:after="120"/>
              <w:rPr>
                <w:sz w:val="18"/>
                <w:szCs w:val="18"/>
              </w:rPr>
            </w:pPr>
          </w:p>
          <w:p w14:paraId="6CE7259D" w14:textId="77777777" w:rsidR="001D4F60" w:rsidRPr="00580607" w:rsidRDefault="001D4F60" w:rsidP="009E380F">
            <w:pPr>
              <w:spacing w:before="120" w:after="120"/>
              <w:rPr>
                <w:sz w:val="18"/>
                <w:szCs w:val="18"/>
              </w:rPr>
            </w:pPr>
          </w:p>
          <w:p w14:paraId="7A9AE8A6" w14:textId="77777777" w:rsidR="001D4F60" w:rsidRPr="00580607" w:rsidRDefault="001D4F60" w:rsidP="009E380F">
            <w:pPr>
              <w:spacing w:before="120" w:after="120"/>
              <w:rPr>
                <w:sz w:val="18"/>
                <w:szCs w:val="18"/>
              </w:rPr>
            </w:pPr>
          </w:p>
          <w:p w14:paraId="23DC28CF" w14:textId="77777777" w:rsidR="001D4F60" w:rsidRPr="00580607" w:rsidRDefault="001D4F60" w:rsidP="009E380F">
            <w:pPr>
              <w:spacing w:before="120" w:after="120"/>
              <w:rPr>
                <w:sz w:val="18"/>
                <w:szCs w:val="18"/>
              </w:rPr>
            </w:pPr>
          </w:p>
          <w:p w14:paraId="50165475" w14:textId="77777777" w:rsidR="001D4F60" w:rsidRPr="00580607" w:rsidRDefault="001D4F60" w:rsidP="009E380F">
            <w:pPr>
              <w:spacing w:before="120" w:after="120"/>
              <w:rPr>
                <w:sz w:val="18"/>
                <w:szCs w:val="18"/>
              </w:rPr>
            </w:pPr>
          </w:p>
          <w:p w14:paraId="03B2DC62" w14:textId="77777777" w:rsidR="001D4F60" w:rsidRPr="00580607" w:rsidRDefault="001D4F60" w:rsidP="009E380F">
            <w:pPr>
              <w:spacing w:before="120" w:after="120"/>
              <w:rPr>
                <w:sz w:val="18"/>
                <w:szCs w:val="18"/>
              </w:rPr>
            </w:pPr>
          </w:p>
          <w:p w14:paraId="7FBD40D6" w14:textId="77777777" w:rsidR="001D4F60" w:rsidRPr="00580607" w:rsidRDefault="001D4F60" w:rsidP="009E380F">
            <w:pPr>
              <w:spacing w:before="120" w:after="120"/>
              <w:rPr>
                <w:sz w:val="18"/>
                <w:szCs w:val="18"/>
              </w:rPr>
            </w:pPr>
          </w:p>
          <w:p w14:paraId="1A6D5C83" w14:textId="77777777" w:rsidR="001D4F60" w:rsidRPr="00580607" w:rsidRDefault="001D4F60" w:rsidP="009E380F">
            <w:pPr>
              <w:spacing w:before="120" w:after="120"/>
              <w:rPr>
                <w:sz w:val="18"/>
                <w:szCs w:val="18"/>
              </w:rPr>
            </w:pPr>
          </w:p>
          <w:p w14:paraId="7082D059" w14:textId="77777777" w:rsidR="001D4F60" w:rsidRPr="00580607" w:rsidRDefault="001D4F60" w:rsidP="009E380F">
            <w:pPr>
              <w:spacing w:before="120" w:after="120"/>
              <w:rPr>
                <w:sz w:val="18"/>
                <w:szCs w:val="18"/>
              </w:rPr>
            </w:pPr>
          </w:p>
          <w:p w14:paraId="657FE077" w14:textId="77777777" w:rsidR="001D4F60" w:rsidRPr="00580607" w:rsidRDefault="001D4F60" w:rsidP="009E380F">
            <w:pPr>
              <w:spacing w:before="120" w:after="120"/>
              <w:jc w:val="right"/>
              <w:rPr>
                <w:sz w:val="18"/>
                <w:szCs w:val="18"/>
              </w:rPr>
            </w:pPr>
          </w:p>
        </w:tc>
      </w:tr>
    </w:tbl>
    <w:p w14:paraId="3D68F20A" w14:textId="77777777" w:rsidR="001D4F60" w:rsidRDefault="001D4F60" w:rsidP="001D4F60">
      <w:pPr>
        <w:spacing w:before="240" w:after="240"/>
        <w:rPr>
          <w:b/>
          <w:sz w:val="18"/>
          <w:szCs w:val="18"/>
        </w:rPr>
      </w:pPr>
    </w:p>
    <w:p w14:paraId="7E1A37C8" w14:textId="77777777" w:rsidR="001D4F60" w:rsidRDefault="001D4F60" w:rsidP="00532457">
      <w:pPr>
        <w:spacing w:before="240" w:after="240"/>
        <w:outlineLvl w:val="0"/>
        <w:rPr>
          <w:b/>
          <w:sz w:val="18"/>
          <w:szCs w:val="18"/>
        </w:rPr>
      </w:pPr>
      <w:r>
        <w:rPr>
          <w:b/>
          <w:sz w:val="18"/>
          <w:szCs w:val="18"/>
        </w:rPr>
        <w:lastRenderedPageBreak/>
        <w:t xml:space="preserve">(2) </w:t>
      </w:r>
      <w:r w:rsidRPr="001D4F60">
        <w:rPr>
          <w:b/>
          <w:sz w:val="18"/>
          <w:szCs w:val="18"/>
        </w:rPr>
        <w:t xml:space="preserve">Description and appraisal of </w:t>
      </w:r>
      <w:r w:rsidR="004043AA">
        <w:rPr>
          <w:b/>
          <w:sz w:val="18"/>
          <w:szCs w:val="18"/>
        </w:rPr>
        <w:t>“</w:t>
      </w:r>
      <w:r w:rsidR="004043AA" w:rsidRPr="004043AA">
        <w:rPr>
          <w:b/>
          <w:sz w:val="18"/>
          <w:szCs w:val="18"/>
        </w:rPr>
        <w:t xml:space="preserve">Web-based therapeutic exercise resource </w:t>
      </w:r>
      <w:proofErr w:type="spellStart"/>
      <w:r w:rsidR="004043AA" w:rsidRPr="004043AA">
        <w:rPr>
          <w:b/>
          <w:sz w:val="18"/>
          <w:szCs w:val="18"/>
        </w:rPr>
        <w:t>center</w:t>
      </w:r>
      <w:proofErr w:type="spellEnd"/>
      <w:r w:rsidR="004043AA" w:rsidRPr="004043AA">
        <w:rPr>
          <w:b/>
          <w:sz w:val="18"/>
          <w:szCs w:val="18"/>
        </w:rPr>
        <w:t xml:space="preserve"> as a treatment for knee osteoarthritis: a</w:t>
      </w:r>
      <w:r w:rsidR="004043AA">
        <w:rPr>
          <w:b/>
          <w:sz w:val="18"/>
          <w:szCs w:val="18"/>
        </w:rPr>
        <w:t xml:space="preserve"> prospective cohort pilot study” by Brooks et al. 20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3DA25516" w14:textId="77777777" w:rsidTr="009E380F">
        <w:tc>
          <w:tcPr>
            <w:tcW w:w="10421" w:type="dxa"/>
            <w:shd w:val="clear" w:color="auto" w:fill="E6E6E6"/>
          </w:tcPr>
          <w:p w14:paraId="4EDADECE"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3DA93324" w14:textId="77777777" w:rsidTr="009E380F">
        <w:tc>
          <w:tcPr>
            <w:tcW w:w="10421" w:type="dxa"/>
            <w:tcBorders>
              <w:bottom w:val="single" w:sz="4" w:space="0" w:color="auto"/>
            </w:tcBorders>
            <w:shd w:val="clear" w:color="auto" w:fill="auto"/>
          </w:tcPr>
          <w:p w14:paraId="17A6F513" w14:textId="08896917" w:rsidR="001D4F60" w:rsidRPr="002F16E1" w:rsidRDefault="004043AA" w:rsidP="009E380F">
            <w:pPr>
              <w:spacing w:before="120" w:after="120"/>
              <w:rPr>
                <w:sz w:val="18"/>
                <w:szCs w:val="18"/>
              </w:rPr>
            </w:pPr>
            <w:r>
              <w:rPr>
                <w:sz w:val="18"/>
                <w:szCs w:val="18"/>
              </w:rPr>
              <w:t>The purpose of this study was to deter</w:t>
            </w:r>
            <w:r w:rsidR="00094D23">
              <w:rPr>
                <w:sz w:val="18"/>
                <w:szCs w:val="18"/>
              </w:rPr>
              <w:t>mine if the use of a Web based Therapeutic Exercise R</w:t>
            </w:r>
            <w:r>
              <w:rPr>
                <w:sz w:val="18"/>
                <w:szCs w:val="18"/>
              </w:rPr>
              <w:t xml:space="preserve">esource </w:t>
            </w:r>
            <w:proofErr w:type="spellStart"/>
            <w:r w:rsidR="00094D23">
              <w:rPr>
                <w:sz w:val="18"/>
                <w:szCs w:val="18"/>
              </w:rPr>
              <w:t>Center</w:t>
            </w:r>
            <w:proofErr w:type="spellEnd"/>
            <w:r w:rsidR="00094D23">
              <w:rPr>
                <w:sz w:val="18"/>
                <w:szCs w:val="18"/>
              </w:rPr>
              <w:t xml:space="preserve"> (TERC) </w:t>
            </w:r>
            <w:r>
              <w:rPr>
                <w:sz w:val="18"/>
                <w:szCs w:val="18"/>
              </w:rPr>
              <w:t>would result in a</w:t>
            </w:r>
            <w:r w:rsidR="009842F0">
              <w:rPr>
                <w:sz w:val="18"/>
                <w:szCs w:val="18"/>
              </w:rPr>
              <w:t>n</w:t>
            </w:r>
            <w:r w:rsidR="009E1672">
              <w:rPr>
                <w:sz w:val="18"/>
                <w:szCs w:val="18"/>
              </w:rPr>
              <w:t xml:space="preserve"> improvement of</w:t>
            </w:r>
            <w:r>
              <w:rPr>
                <w:sz w:val="18"/>
                <w:szCs w:val="18"/>
              </w:rPr>
              <w:t xml:space="preserve"> clinical outcomes in patients with knee </w:t>
            </w:r>
            <w:r w:rsidR="009E1672">
              <w:rPr>
                <w:sz w:val="18"/>
                <w:szCs w:val="18"/>
              </w:rPr>
              <w:t xml:space="preserve">OA. </w:t>
            </w:r>
            <w:r>
              <w:rPr>
                <w:sz w:val="18"/>
                <w:szCs w:val="18"/>
              </w:rPr>
              <w:t xml:space="preserve"> </w:t>
            </w:r>
          </w:p>
          <w:p w14:paraId="7B14A9B3" w14:textId="77777777" w:rsidR="001D4F60" w:rsidRPr="002F16E1" w:rsidRDefault="001D4F60" w:rsidP="009E380F">
            <w:pPr>
              <w:spacing w:before="120" w:after="120"/>
              <w:rPr>
                <w:sz w:val="18"/>
                <w:szCs w:val="18"/>
              </w:rPr>
            </w:pPr>
          </w:p>
          <w:p w14:paraId="62BF2306" w14:textId="77777777" w:rsidR="001D4F60" w:rsidRPr="002F16E1" w:rsidRDefault="001D4F60" w:rsidP="009E380F">
            <w:pPr>
              <w:spacing w:before="120" w:after="120"/>
              <w:rPr>
                <w:sz w:val="18"/>
                <w:szCs w:val="18"/>
              </w:rPr>
            </w:pPr>
          </w:p>
          <w:p w14:paraId="59AF85B4" w14:textId="77777777" w:rsidR="001D4F60" w:rsidRPr="002F16E1" w:rsidRDefault="001D4F60" w:rsidP="009E380F">
            <w:pPr>
              <w:spacing w:before="120" w:after="120"/>
              <w:jc w:val="right"/>
              <w:rPr>
                <w:sz w:val="18"/>
                <w:szCs w:val="18"/>
              </w:rPr>
            </w:pPr>
          </w:p>
        </w:tc>
      </w:tr>
      <w:tr w:rsidR="001D4F60" w:rsidRPr="002F16E1" w14:paraId="58E60A4B" w14:textId="77777777" w:rsidTr="009E380F">
        <w:tc>
          <w:tcPr>
            <w:tcW w:w="10421" w:type="dxa"/>
            <w:shd w:val="clear" w:color="auto" w:fill="E6E6E6"/>
          </w:tcPr>
          <w:p w14:paraId="1F1BC35F" w14:textId="77777777" w:rsidR="001D4F60" w:rsidRPr="002F16E1" w:rsidRDefault="001D4F60" w:rsidP="009E380F">
            <w:pPr>
              <w:spacing w:before="120" w:after="120"/>
              <w:jc w:val="both"/>
              <w:rPr>
                <w:b/>
                <w:sz w:val="18"/>
                <w:szCs w:val="18"/>
              </w:rPr>
            </w:pPr>
            <w:r w:rsidRPr="002F16E1">
              <w:rPr>
                <w:b/>
                <w:sz w:val="18"/>
                <w:szCs w:val="18"/>
              </w:rPr>
              <w:t>Study Design</w:t>
            </w:r>
          </w:p>
          <w:p w14:paraId="0722DE72" w14:textId="77777777" w:rsidR="001D4F60" w:rsidRPr="002F16E1" w:rsidRDefault="001D4F60" w:rsidP="009E380F">
            <w:pPr>
              <w:spacing w:before="120" w:after="120"/>
              <w:jc w:val="both"/>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5FBC611A"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60A29C20" w14:textId="77777777" w:rsidTr="009E380F">
        <w:tc>
          <w:tcPr>
            <w:tcW w:w="10421" w:type="dxa"/>
            <w:tcBorders>
              <w:bottom w:val="single" w:sz="4" w:space="0" w:color="auto"/>
            </w:tcBorders>
            <w:shd w:val="clear" w:color="auto" w:fill="auto"/>
          </w:tcPr>
          <w:p w14:paraId="0C25D603" w14:textId="77777777" w:rsidR="001D4F60" w:rsidRDefault="00094D23" w:rsidP="00094D23">
            <w:pPr>
              <w:pStyle w:val="ListParagraph"/>
              <w:numPr>
                <w:ilvl w:val="0"/>
                <w:numId w:val="25"/>
              </w:numPr>
              <w:spacing w:before="120" w:after="120"/>
              <w:rPr>
                <w:sz w:val="18"/>
                <w:szCs w:val="18"/>
              </w:rPr>
            </w:pPr>
            <w:r w:rsidRPr="00094D23">
              <w:rPr>
                <w:sz w:val="18"/>
                <w:szCs w:val="18"/>
              </w:rPr>
              <w:t xml:space="preserve">Prospective Cohort Study </w:t>
            </w:r>
            <w:r w:rsidR="009842F0">
              <w:rPr>
                <w:sz w:val="18"/>
                <w:szCs w:val="18"/>
              </w:rPr>
              <w:t xml:space="preserve">with no control group, Level IV evidence </w:t>
            </w:r>
          </w:p>
          <w:p w14:paraId="04ADC6F2" w14:textId="43601032" w:rsidR="009842F0" w:rsidRDefault="00871355" w:rsidP="00094D23">
            <w:pPr>
              <w:pStyle w:val="ListParagraph"/>
              <w:numPr>
                <w:ilvl w:val="0"/>
                <w:numId w:val="25"/>
              </w:numPr>
              <w:spacing w:before="120" w:after="120"/>
              <w:rPr>
                <w:sz w:val="18"/>
                <w:szCs w:val="18"/>
              </w:rPr>
            </w:pPr>
            <w:r>
              <w:rPr>
                <w:sz w:val="18"/>
                <w:szCs w:val="18"/>
              </w:rPr>
              <w:t xml:space="preserve">65 patients consented and were </w:t>
            </w:r>
            <w:r w:rsidR="00C04745">
              <w:rPr>
                <w:sz w:val="18"/>
                <w:szCs w:val="18"/>
              </w:rPr>
              <w:t>eligible</w:t>
            </w:r>
            <w:r>
              <w:rPr>
                <w:sz w:val="18"/>
                <w:szCs w:val="18"/>
              </w:rPr>
              <w:t xml:space="preserve"> to participate, only </w:t>
            </w:r>
            <w:r w:rsidR="009842F0">
              <w:rPr>
                <w:sz w:val="18"/>
                <w:szCs w:val="18"/>
              </w:rPr>
              <w:t>52</w:t>
            </w:r>
            <w:r w:rsidR="00094D23">
              <w:rPr>
                <w:sz w:val="18"/>
                <w:szCs w:val="18"/>
              </w:rPr>
              <w:t xml:space="preserve"> participants included</w:t>
            </w:r>
            <w:r w:rsidR="009842F0">
              <w:rPr>
                <w:sz w:val="18"/>
                <w:szCs w:val="18"/>
              </w:rPr>
              <w:t xml:space="preserve"> in </w:t>
            </w:r>
            <w:r>
              <w:rPr>
                <w:sz w:val="18"/>
                <w:szCs w:val="18"/>
              </w:rPr>
              <w:t xml:space="preserve">final </w:t>
            </w:r>
            <w:r w:rsidR="009842F0">
              <w:rPr>
                <w:sz w:val="18"/>
                <w:szCs w:val="18"/>
              </w:rPr>
              <w:t xml:space="preserve">analysis over the 8 weeks </w:t>
            </w:r>
          </w:p>
          <w:p w14:paraId="19B5F74D" w14:textId="77777777" w:rsidR="00094D23" w:rsidRPr="00094D23" w:rsidRDefault="009842F0" w:rsidP="009842F0">
            <w:pPr>
              <w:pStyle w:val="ListParagraph"/>
              <w:numPr>
                <w:ilvl w:val="1"/>
                <w:numId w:val="25"/>
              </w:numPr>
              <w:spacing w:before="120" w:after="120"/>
              <w:rPr>
                <w:sz w:val="18"/>
                <w:szCs w:val="18"/>
              </w:rPr>
            </w:pPr>
            <w:r>
              <w:rPr>
                <w:sz w:val="18"/>
                <w:szCs w:val="18"/>
              </w:rPr>
              <w:t xml:space="preserve">Participants had </w:t>
            </w:r>
            <w:r w:rsidR="00094D23">
              <w:rPr>
                <w:sz w:val="18"/>
                <w:szCs w:val="18"/>
              </w:rPr>
              <w:t xml:space="preserve">mild/moderate OA </w:t>
            </w:r>
            <w:r w:rsidR="002D5429">
              <w:rPr>
                <w:sz w:val="18"/>
                <w:szCs w:val="18"/>
              </w:rPr>
              <w:t>(</w:t>
            </w:r>
            <w:r w:rsidR="00094D23">
              <w:rPr>
                <w:sz w:val="18"/>
                <w:szCs w:val="18"/>
              </w:rPr>
              <w:t>as determined by sym</w:t>
            </w:r>
            <w:r w:rsidR="002D5429">
              <w:rPr>
                <w:sz w:val="18"/>
                <w:szCs w:val="18"/>
              </w:rPr>
              <w:t xml:space="preserve">ptoms and radiograph measures) </w:t>
            </w:r>
            <w:r w:rsidR="00094D23">
              <w:rPr>
                <w:sz w:val="18"/>
                <w:szCs w:val="18"/>
              </w:rPr>
              <w:t xml:space="preserve">were included in the study </w:t>
            </w:r>
            <w:r w:rsidR="002D5429">
              <w:rPr>
                <w:sz w:val="18"/>
                <w:szCs w:val="18"/>
              </w:rPr>
              <w:t xml:space="preserve">for a total of 8 weeks </w:t>
            </w:r>
          </w:p>
          <w:p w14:paraId="74DD0017" w14:textId="6D4A113D" w:rsidR="00094D23" w:rsidRDefault="00094D23" w:rsidP="00094D23">
            <w:pPr>
              <w:pStyle w:val="ListParagraph"/>
              <w:numPr>
                <w:ilvl w:val="0"/>
                <w:numId w:val="25"/>
              </w:numPr>
              <w:spacing w:before="120" w:after="120"/>
              <w:rPr>
                <w:sz w:val="18"/>
                <w:szCs w:val="18"/>
              </w:rPr>
            </w:pPr>
            <w:r>
              <w:rPr>
                <w:sz w:val="18"/>
                <w:szCs w:val="18"/>
              </w:rPr>
              <w:t xml:space="preserve">Outcomes measures at baseline and at the end of the 8 week trial through online questionnaires and included: </w:t>
            </w:r>
            <w:proofErr w:type="spellStart"/>
            <w:r>
              <w:rPr>
                <w:sz w:val="18"/>
                <w:szCs w:val="18"/>
              </w:rPr>
              <w:t>mSF</w:t>
            </w:r>
            <w:proofErr w:type="spellEnd"/>
            <w:r>
              <w:rPr>
                <w:sz w:val="18"/>
                <w:szCs w:val="18"/>
              </w:rPr>
              <w:t xml:space="preserve">-WOMAC, WHO Quality of Life questionnaire, Self Efficacy Scale, Global Rating of Change and user </w:t>
            </w:r>
            <w:r w:rsidR="00C04745">
              <w:rPr>
                <w:sz w:val="18"/>
                <w:szCs w:val="18"/>
              </w:rPr>
              <w:t>satisfaction</w:t>
            </w:r>
            <w:r>
              <w:rPr>
                <w:sz w:val="18"/>
                <w:szCs w:val="18"/>
              </w:rPr>
              <w:t xml:space="preserve">. </w:t>
            </w:r>
          </w:p>
          <w:p w14:paraId="5D595842" w14:textId="77777777" w:rsidR="00094D23" w:rsidRDefault="00094D23" w:rsidP="00094D23">
            <w:pPr>
              <w:pStyle w:val="ListParagraph"/>
              <w:numPr>
                <w:ilvl w:val="1"/>
                <w:numId w:val="25"/>
              </w:numPr>
              <w:spacing w:before="120" w:after="120"/>
              <w:rPr>
                <w:sz w:val="18"/>
                <w:szCs w:val="18"/>
              </w:rPr>
            </w:pPr>
            <w:r>
              <w:rPr>
                <w:sz w:val="18"/>
                <w:szCs w:val="18"/>
              </w:rPr>
              <w:t xml:space="preserve">Knee pain measure was a component of the </w:t>
            </w:r>
            <w:proofErr w:type="spellStart"/>
            <w:r>
              <w:rPr>
                <w:sz w:val="18"/>
                <w:szCs w:val="18"/>
              </w:rPr>
              <w:t>mSF</w:t>
            </w:r>
            <w:proofErr w:type="spellEnd"/>
            <w:r>
              <w:rPr>
                <w:sz w:val="18"/>
                <w:szCs w:val="18"/>
              </w:rPr>
              <w:t xml:space="preserve">-WOMAC </w:t>
            </w:r>
          </w:p>
          <w:p w14:paraId="479BB704" w14:textId="77777777" w:rsidR="00094D23" w:rsidRDefault="00094D23" w:rsidP="00094D23">
            <w:pPr>
              <w:pStyle w:val="ListParagraph"/>
              <w:spacing w:before="120" w:after="120"/>
              <w:ind w:left="360"/>
              <w:rPr>
                <w:sz w:val="18"/>
                <w:szCs w:val="18"/>
              </w:rPr>
            </w:pPr>
          </w:p>
          <w:p w14:paraId="3BC8E287" w14:textId="77777777" w:rsidR="001D4F60" w:rsidRPr="002F16E1" w:rsidRDefault="001D4F60" w:rsidP="009E380F">
            <w:pPr>
              <w:spacing w:before="120" w:after="120"/>
              <w:rPr>
                <w:sz w:val="18"/>
                <w:szCs w:val="18"/>
              </w:rPr>
            </w:pPr>
          </w:p>
          <w:p w14:paraId="24A73939" w14:textId="77777777" w:rsidR="001D4F60" w:rsidRPr="002F16E1" w:rsidRDefault="001D4F60" w:rsidP="009E380F">
            <w:pPr>
              <w:spacing w:before="120" w:after="120"/>
              <w:rPr>
                <w:sz w:val="18"/>
                <w:szCs w:val="18"/>
              </w:rPr>
            </w:pPr>
          </w:p>
          <w:p w14:paraId="3E4B13ED" w14:textId="77777777" w:rsidR="001D4F60" w:rsidRPr="002F16E1" w:rsidRDefault="001D4F60" w:rsidP="009E380F">
            <w:pPr>
              <w:spacing w:before="120" w:after="120"/>
              <w:rPr>
                <w:sz w:val="18"/>
                <w:szCs w:val="18"/>
              </w:rPr>
            </w:pPr>
          </w:p>
          <w:p w14:paraId="61484B3B" w14:textId="77777777" w:rsidR="001D4F60" w:rsidRPr="002F16E1" w:rsidRDefault="001D4F60" w:rsidP="009E380F">
            <w:pPr>
              <w:spacing w:before="120" w:after="120"/>
              <w:rPr>
                <w:sz w:val="18"/>
                <w:szCs w:val="18"/>
              </w:rPr>
            </w:pPr>
          </w:p>
          <w:p w14:paraId="2D7AF1FF" w14:textId="77777777" w:rsidR="001D4F60" w:rsidRPr="002F16E1" w:rsidRDefault="001D4F60" w:rsidP="009E380F">
            <w:pPr>
              <w:spacing w:before="120" w:after="120"/>
              <w:jc w:val="right"/>
              <w:rPr>
                <w:sz w:val="18"/>
                <w:szCs w:val="18"/>
              </w:rPr>
            </w:pPr>
          </w:p>
        </w:tc>
      </w:tr>
      <w:tr w:rsidR="001D4F60" w:rsidRPr="002F16E1" w14:paraId="0C91FB56" w14:textId="77777777" w:rsidTr="009E380F">
        <w:tc>
          <w:tcPr>
            <w:tcW w:w="10421" w:type="dxa"/>
            <w:shd w:val="clear" w:color="auto" w:fill="E6E6E6"/>
          </w:tcPr>
          <w:p w14:paraId="594C6552" w14:textId="77777777" w:rsidR="001D4F60" w:rsidRPr="002F16E1" w:rsidRDefault="001D4F60" w:rsidP="009E380F">
            <w:pPr>
              <w:spacing w:before="120" w:after="120"/>
              <w:rPr>
                <w:b/>
                <w:sz w:val="18"/>
                <w:szCs w:val="18"/>
              </w:rPr>
            </w:pPr>
            <w:r w:rsidRPr="002F16E1">
              <w:rPr>
                <w:b/>
                <w:sz w:val="18"/>
                <w:szCs w:val="18"/>
              </w:rPr>
              <w:t>Setting</w:t>
            </w:r>
          </w:p>
          <w:p w14:paraId="62D7D1A1" w14:textId="77777777" w:rsidR="001D4F60" w:rsidRPr="002F16E1" w:rsidRDefault="001D4F60" w:rsidP="009E380F">
            <w:pPr>
              <w:spacing w:after="120"/>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6F4F48C3" w14:textId="77777777" w:rsidTr="009E380F">
        <w:tc>
          <w:tcPr>
            <w:tcW w:w="10421" w:type="dxa"/>
            <w:tcBorders>
              <w:bottom w:val="single" w:sz="4" w:space="0" w:color="auto"/>
            </w:tcBorders>
            <w:shd w:val="clear" w:color="auto" w:fill="auto"/>
          </w:tcPr>
          <w:p w14:paraId="5763D0A8" w14:textId="77777777" w:rsidR="001D4F60" w:rsidRDefault="00094D23" w:rsidP="00094D23">
            <w:pPr>
              <w:pStyle w:val="ListParagraph"/>
              <w:numPr>
                <w:ilvl w:val="0"/>
                <w:numId w:val="26"/>
              </w:numPr>
              <w:spacing w:before="120" w:after="120"/>
              <w:rPr>
                <w:sz w:val="18"/>
                <w:szCs w:val="18"/>
              </w:rPr>
            </w:pPr>
            <w:r>
              <w:rPr>
                <w:sz w:val="18"/>
                <w:szCs w:val="18"/>
              </w:rPr>
              <w:t xml:space="preserve">Participants were recruited from University of Wisconsin Hospital and Clinics in Madison, WI </w:t>
            </w:r>
          </w:p>
          <w:p w14:paraId="2B48A2A3" w14:textId="77777777" w:rsidR="00094D23" w:rsidRPr="00094D23" w:rsidRDefault="002D5429" w:rsidP="00094D23">
            <w:pPr>
              <w:pStyle w:val="ListParagraph"/>
              <w:numPr>
                <w:ilvl w:val="0"/>
                <w:numId w:val="26"/>
              </w:numPr>
              <w:spacing w:before="120" w:after="120"/>
              <w:rPr>
                <w:sz w:val="18"/>
                <w:szCs w:val="18"/>
              </w:rPr>
            </w:pPr>
            <w:r>
              <w:rPr>
                <w:sz w:val="18"/>
                <w:szCs w:val="18"/>
              </w:rPr>
              <w:t xml:space="preserve">Participants completed all </w:t>
            </w:r>
            <w:r w:rsidR="00871355">
              <w:rPr>
                <w:sz w:val="18"/>
                <w:szCs w:val="18"/>
              </w:rPr>
              <w:t xml:space="preserve">program activities, </w:t>
            </w:r>
            <w:r>
              <w:rPr>
                <w:sz w:val="18"/>
                <w:szCs w:val="18"/>
              </w:rPr>
              <w:t xml:space="preserve">exercises as well as outcome measures at home computer </w:t>
            </w:r>
          </w:p>
          <w:p w14:paraId="1C940662" w14:textId="77777777" w:rsidR="001D4F60" w:rsidRPr="002F16E1" w:rsidRDefault="001D4F60" w:rsidP="009E380F">
            <w:pPr>
              <w:spacing w:before="120" w:after="120"/>
              <w:rPr>
                <w:sz w:val="18"/>
                <w:szCs w:val="18"/>
              </w:rPr>
            </w:pPr>
          </w:p>
          <w:p w14:paraId="75C595CB" w14:textId="77777777" w:rsidR="001D4F60" w:rsidRPr="002F16E1" w:rsidRDefault="001D4F60" w:rsidP="009E380F">
            <w:pPr>
              <w:spacing w:before="120" w:after="120"/>
              <w:rPr>
                <w:sz w:val="18"/>
                <w:szCs w:val="18"/>
              </w:rPr>
            </w:pPr>
          </w:p>
          <w:p w14:paraId="381095CA" w14:textId="77777777" w:rsidR="001D4F60" w:rsidRPr="002F16E1" w:rsidRDefault="001D4F60" w:rsidP="009E380F">
            <w:pPr>
              <w:spacing w:before="120" w:after="120"/>
              <w:jc w:val="right"/>
              <w:rPr>
                <w:sz w:val="18"/>
                <w:szCs w:val="18"/>
              </w:rPr>
            </w:pPr>
          </w:p>
        </w:tc>
      </w:tr>
      <w:tr w:rsidR="001D4F60" w:rsidRPr="002F16E1" w14:paraId="521E944C" w14:textId="77777777" w:rsidTr="009E380F">
        <w:tc>
          <w:tcPr>
            <w:tcW w:w="10421" w:type="dxa"/>
            <w:shd w:val="clear" w:color="auto" w:fill="E6E6E6"/>
          </w:tcPr>
          <w:p w14:paraId="4FA74DA3" w14:textId="77777777" w:rsidR="001D4F60" w:rsidRPr="002F16E1" w:rsidRDefault="001D4F60" w:rsidP="009E380F">
            <w:pPr>
              <w:spacing w:before="120" w:after="120"/>
              <w:rPr>
                <w:b/>
                <w:sz w:val="18"/>
                <w:szCs w:val="18"/>
              </w:rPr>
            </w:pPr>
            <w:r w:rsidRPr="002F16E1">
              <w:rPr>
                <w:b/>
                <w:sz w:val="18"/>
                <w:szCs w:val="18"/>
              </w:rPr>
              <w:t>Participants</w:t>
            </w:r>
          </w:p>
          <w:p w14:paraId="605A3629"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7FDCBBD3"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76546C73" w14:textId="77777777" w:rsidTr="009E380F">
        <w:tc>
          <w:tcPr>
            <w:tcW w:w="10421" w:type="dxa"/>
            <w:tcBorders>
              <w:bottom w:val="single" w:sz="4" w:space="0" w:color="auto"/>
            </w:tcBorders>
            <w:shd w:val="clear" w:color="auto" w:fill="auto"/>
          </w:tcPr>
          <w:p w14:paraId="7A2C112E" w14:textId="77777777" w:rsidR="009C5B63" w:rsidRDefault="00554402" w:rsidP="00554402">
            <w:pPr>
              <w:pStyle w:val="ListParagraph"/>
              <w:numPr>
                <w:ilvl w:val="0"/>
                <w:numId w:val="27"/>
              </w:numPr>
              <w:spacing w:before="120" w:after="120"/>
              <w:rPr>
                <w:sz w:val="18"/>
                <w:szCs w:val="18"/>
              </w:rPr>
            </w:pPr>
            <w:r>
              <w:rPr>
                <w:sz w:val="18"/>
                <w:szCs w:val="18"/>
              </w:rPr>
              <w:t>65 participants were eligib</w:t>
            </w:r>
            <w:r w:rsidR="009C5B63">
              <w:rPr>
                <w:sz w:val="18"/>
                <w:szCs w:val="18"/>
              </w:rPr>
              <w:t>le to participate in the study</w:t>
            </w:r>
            <w:r w:rsidR="00871355">
              <w:rPr>
                <w:sz w:val="18"/>
                <w:szCs w:val="18"/>
              </w:rPr>
              <w:t xml:space="preserve">, only 52 participants included for final analysis </w:t>
            </w:r>
          </w:p>
          <w:p w14:paraId="079C0F4B" w14:textId="77777777" w:rsidR="009C5B63" w:rsidRDefault="009C5B63" w:rsidP="009C5B63">
            <w:pPr>
              <w:pStyle w:val="ListParagraph"/>
              <w:numPr>
                <w:ilvl w:val="1"/>
                <w:numId w:val="27"/>
              </w:numPr>
              <w:spacing w:before="120" w:after="120"/>
              <w:rPr>
                <w:sz w:val="18"/>
                <w:szCs w:val="18"/>
              </w:rPr>
            </w:pPr>
            <w:r>
              <w:rPr>
                <w:sz w:val="18"/>
                <w:szCs w:val="18"/>
              </w:rPr>
              <w:t>O</w:t>
            </w:r>
            <w:r w:rsidR="00554402">
              <w:rPr>
                <w:sz w:val="18"/>
                <w:szCs w:val="18"/>
              </w:rPr>
              <w:t xml:space="preserve">nly 63 participants initially performed the interventions as 2 of the original participants had health problems. </w:t>
            </w:r>
          </w:p>
          <w:p w14:paraId="09037436" w14:textId="77777777" w:rsidR="009C5B63" w:rsidRDefault="00554402" w:rsidP="009C5B63">
            <w:pPr>
              <w:pStyle w:val="ListParagraph"/>
              <w:numPr>
                <w:ilvl w:val="1"/>
                <w:numId w:val="27"/>
              </w:numPr>
              <w:spacing w:before="120" w:after="120"/>
              <w:rPr>
                <w:sz w:val="18"/>
                <w:szCs w:val="18"/>
              </w:rPr>
            </w:pPr>
            <w:r>
              <w:rPr>
                <w:sz w:val="18"/>
                <w:szCs w:val="18"/>
              </w:rPr>
              <w:t>6 partic</w:t>
            </w:r>
            <w:r w:rsidR="009C5B63">
              <w:rPr>
                <w:sz w:val="18"/>
                <w:szCs w:val="18"/>
              </w:rPr>
              <w:t xml:space="preserve">ipants were lost to drop out; these participants were primarily male (53%) and had significantly higher BMI than those that completed the intervention </w:t>
            </w:r>
          </w:p>
          <w:p w14:paraId="648DE56D" w14:textId="77777777" w:rsidR="00554402" w:rsidRPr="00871355" w:rsidRDefault="00554402" w:rsidP="00871355">
            <w:pPr>
              <w:spacing w:before="120" w:after="120"/>
              <w:rPr>
                <w:sz w:val="18"/>
                <w:szCs w:val="18"/>
              </w:rPr>
            </w:pPr>
          </w:p>
          <w:p w14:paraId="32A76E13" w14:textId="65524FA3" w:rsidR="009C5B63" w:rsidRPr="00871355" w:rsidRDefault="002D5429" w:rsidP="00871355">
            <w:pPr>
              <w:pStyle w:val="ListParagraph"/>
              <w:numPr>
                <w:ilvl w:val="0"/>
                <w:numId w:val="27"/>
              </w:numPr>
              <w:spacing w:before="120" w:after="120"/>
              <w:rPr>
                <w:sz w:val="18"/>
                <w:szCs w:val="18"/>
              </w:rPr>
            </w:pPr>
            <w:r>
              <w:rPr>
                <w:sz w:val="18"/>
                <w:szCs w:val="18"/>
              </w:rPr>
              <w:t xml:space="preserve">These participants either had mild or moderate knee as determined by their medical record, </w:t>
            </w:r>
            <w:r w:rsidR="00871355">
              <w:rPr>
                <w:sz w:val="18"/>
                <w:szCs w:val="18"/>
              </w:rPr>
              <w:t xml:space="preserve">confirmed physician </w:t>
            </w:r>
            <w:r>
              <w:rPr>
                <w:sz w:val="18"/>
                <w:szCs w:val="18"/>
              </w:rPr>
              <w:t>diagnosis as well as</w:t>
            </w:r>
            <w:r w:rsidR="00C04745">
              <w:rPr>
                <w:sz w:val="18"/>
                <w:szCs w:val="18"/>
              </w:rPr>
              <w:t xml:space="preserve"> with radiographic evidence</w:t>
            </w:r>
            <w:r>
              <w:rPr>
                <w:sz w:val="18"/>
                <w:szCs w:val="18"/>
              </w:rPr>
              <w:t xml:space="preserve"> (using the Radiographic Classification Criteria for knee OA) </w:t>
            </w:r>
          </w:p>
          <w:p w14:paraId="5C36A2D2" w14:textId="46F0B066" w:rsidR="00871355" w:rsidRDefault="002D5429" w:rsidP="002D5429">
            <w:pPr>
              <w:pStyle w:val="ListParagraph"/>
              <w:numPr>
                <w:ilvl w:val="0"/>
                <w:numId w:val="27"/>
              </w:numPr>
              <w:spacing w:before="120" w:after="120"/>
              <w:rPr>
                <w:sz w:val="18"/>
                <w:szCs w:val="18"/>
              </w:rPr>
            </w:pPr>
            <w:r>
              <w:rPr>
                <w:sz w:val="18"/>
                <w:szCs w:val="18"/>
              </w:rPr>
              <w:lastRenderedPageBreak/>
              <w:t xml:space="preserve">To be included in the study, participants had to had to be older than age 25, have good health overall, be able to walk independently, </w:t>
            </w:r>
            <w:r w:rsidR="00C04745">
              <w:rPr>
                <w:sz w:val="18"/>
                <w:szCs w:val="18"/>
              </w:rPr>
              <w:t xml:space="preserve">have a home computer and a </w:t>
            </w:r>
            <w:r w:rsidR="00554402">
              <w:rPr>
                <w:sz w:val="18"/>
                <w:szCs w:val="18"/>
              </w:rPr>
              <w:t xml:space="preserve">personal email account and also were able to read English. </w:t>
            </w:r>
          </w:p>
          <w:p w14:paraId="37113CEA" w14:textId="77777777" w:rsidR="002D5429" w:rsidRPr="002D5429" w:rsidRDefault="00554402" w:rsidP="002D5429">
            <w:pPr>
              <w:pStyle w:val="ListParagraph"/>
              <w:numPr>
                <w:ilvl w:val="0"/>
                <w:numId w:val="27"/>
              </w:numPr>
              <w:spacing w:before="120" w:after="120"/>
              <w:rPr>
                <w:sz w:val="18"/>
                <w:szCs w:val="18"/>
              </w:rPr>
            </w:pPr>
            <w:r>
              <w:rPr>
                <w:sz w:val="18"/>
                <w:szCs w:val="18"/>
              </w:rPr>
              <w:t xml:space="preserve">Patients with major medical issues such as severe cardiovascular conditions or neurological disorders were excluded from the study. Furthermore, patients who had fallen in the past 6 months or were receiving any type of treatment for their knee OA (injections, physical therapy) were also excluded. </w:t>
            </w:r>
          </w:p>
          <w:p w14:paraId="2B5AA2B1" w14:textId="4D674897" w:rsidR="002D5429" w:rsidRDefault="002D5429" w:rsidP="002D5429">
            <w:pPr>
              <w:pStyle w:val="ListParagraph"/>
              <w:numPr>
                <w:ilvl w:val="0"/>
                <w:numId w:val="27"/>
              </w:numPr>
              <w:spacing w:before="120" w:after="120"/>
              <w:rPr>
                <w:sz w:val="18"/>
                <w:szCs w:val="18"/>
              </w:rPr>
            </w:pPr>
            <w:r>
              <w:rPr>
                <w:sz w:val="18"/>
                <w:szCs w:val="18"/>
              </w:rPr>
              <w:t xml:space="preserve">Participants were recruited as a </w:t>
            </w:r>
            <w:r w:rsidR="00C04745">
              <w:rPr>
                <w:sz w:val="18"/>
                <w:szCs w:val="18"/>
              </w:rPr>
              <w:t xml:space="preserve">part of a </w:t>
            </w:r>
            <w:r>
              <w:rPr>
                <w:sz w:val="18"/>
                <w:szCs w:val="18"/>
              </w:rPr>
              <w:t xml:space="preserve">convenience sample at outpatient physician clinics that were part of the University of Wisconsin Hospital system. </w:t>
            </w:r>
            <w:r w:rsidRPr="002D5429">
              <w:rPr>
                <w:sz w:val="18"/>
                <w:szCs w:val="18"/>
              </w:rPr>
              <w:t xml:space="preserve">Patients were either asked by their doctor during a medical visit to participate in the study or potentially eligible patients were sent an informational letter about the study. If the patient </w:t>
            </w:r>
            <w:proofErr w:type="gramStart"/>
            <w:r w:rsidR="00C04745">
              <w:rPr>
                <w:sz w:val="18"/>
                <w:szCs w:val="18"/>
              </w:rPr>
              <w:t>was</w:t>
            </w:r>
            <w:proofErr w:type="gramEnd"/>
            <w:r w:rsidR="00C04745">
              <w:rPr>
                <w:sz w:val="18"/>
                <w:szCs w:val="18"/>
              </w:rPr>
              <w:t xml:space="preserve"> interested, he/she</w:t>
            </w:r>
            <w:r w:rsidRPr="002D5429">
              <w:rPr>
                <w:sz w:val="18"/>
                <w:szCs w:val="18"/>
              </w:rPr>
              <w:t xml:space="preserve"> would call the researchers to determine</w:t>
            </w:r>
            <w:r w:rsidR="00871355">
              <w:rPr>
                <w:sz w:val="18"/>
                <w:szCs w:val="18"/>
              </w:rPr>
              <w:t xml:space="preserve"> final </w:t>
            </w:r>
            <w:r w:rsidRPr="002D5429">
              <w:rPr>
                <w:sz w:val="18"/>
                <w:szCs w:val="18"/>
              </w:rPr>
              <w:t xml:space="preserve">eligibility and provide consent. </w:t>
            </w:r>
          </w:p>
          <w:p w14:paraId="4F20374B" w14:textId="77777777" w:rsidR="009C5B63" w:rsidRDefault="009C5B63" w:rsidP="002D5429">
            <w:pPr>
              <w:pStyle w:val="ListParagraph"/>
              <w:numPr>
                <w:ilvl w:val="0"/>
                <w:numId w:val="27"/>
              </w:numPr>
              <w:spacing w:before="120" w:after="120"/>
              <w:rPr>
                <w:sz w:val="18"/>
                <w:szCs w:val="18"/>
              </w:rPr>
            </w:pPr>
            <w:r>
              <w:rPr>
                <w:sz w:val="18"/>
                <w:szCs w:val="18"/>
              </w:rPr>
              <w:t xml:space="preserve">Demographic Characteristics: </w:t>
            </w:r>
          </w:p>
          <w:p w14:paraId="21F60DAB" w14:textId="77777777" w:rsidR="00871355" w:rsidRPr="00871355" w:rsidRDefault="00871355" w:rsidP="00871355">
            <w:pPr>
              <w:pStyle w:val="ListParagraph"/>
              <w:numPr>
                <w:ilvl w:val="1"/>
                <w:numId w:val="27"/>
              </w:numPr>
              <w:spacing w:before="120" w:after="120"/>
              <w:rPr>
                <w:sz w:val="18"/>
                <w:szCs w:val="18"/>
              </w:rPr>
            </w:pPr>
            <w:r>
              <w:rPr>
                <w:sz w:val="18"/>
                <w:szCs w:val="18"/>
              </w:rPr>
              <w:t xml:space="preserve">No significant differences found between groups </w:t>
            </w:r>
          </w:p>
          <w:p w14:paraId="77770F4B" w14:textId="77777777" w:rsidR="00871355" w:rsidRDefault="00554402" w:rsidP="009C5B63">
            <w:pPr>
              <w:pStyle w:val="ListParagraph"/>
              <w:numPr>
                <w:ilvl w:val="1"/>
                <w:numId w:val="27"/>
              </w:numPr>
              <w:spacing w:before="120" w:after="120"/>
              <w:rPr>
                <w:sz w:val="18"/>
                <w:szCs w:val="18"/>
              </w:rPr>
            </w:pPr>
            <w:r>
              <w:rPr>
                <w:sz w:val="18"/>
                <w:szCs w:val="18"/>
              </w:rPr>
              <w:t>48.</w:t>
            </w:r>
            <w:r w:rsidR="00871355">
              <w:rPr>
                <w:sz w:val="18"/>
                <w:szCs w:val="18"/>
              </w:rPr>
              <w:t>1% of participants were female</w:t>
            </w:r>
          </w:p>
          <w:p w14:paraId="2D929699" w14:textId="77777777" w:rsidR="00871355" w:rsidRDefault="009C5B63" w:rsidP="009C5B63">
            <w:pPr>
              <w:pStyle w:val="ListParagraph"/>
              <w:numPr>
                <w:ilvl w:val="1"/>
                <w:numId w:val="27"/>
              </w:numPr>
              <w:spacing w:before="120" w:after="120"/>
              <w:rPr>
                <w:sz w:val="18"/>
                <w:szCs w:val="18"/>
              </w:rPr>
            </w:pPr>
            <w:r>
              <w:rPr>
                <w:sz w:val="18"/>
                <w:szCs w:val="18"/>
              </w:rPr>
              <w:t xml:space="preserve"> </w:t>
            </w:r>
            <w:r w:rsidRPr="009C5B63">
              <w:rPr>
                <w:sz w:val="18"/>
                <w:szCs w:val="18"/>
              </w:rPr>
              <w:t>T</w:t>
            </w:r>
            <w:r w:rsidR="00554402" w:rsidRPr="009C5B63">
              <w:rPr>
                <w:sz w:val="18"/>
                <w:szCs w:val="18"/>
              </w:rPr>
              <w:t>he majority of participants (21.2%) wer</w:t>
            </w:r>
            <w:r w:rsidR="00871355">
              <w:rPr>
                <w:sz w:val="18"/>
                <w:szCs w:val="18"/>
              </w:rPr>
              <w:t xml:space="preserve">e between the ages of 51-55 </w:t>
            </w:r>
          </w:p>
          <w:p w14:paraId="6BA84A37" w14:textId="77777777" w:rsidR="00871355" w:rsidRDefault="00871355" w:rsidP="009C5B63">
            <w:pPr>
              <w:pStyle w:val="ListParagraph"/>
              <w:numPr>
                <w:ilvl w:val="1"/>
                <w:numId w:val="27"/>
              </w:numPr>
              <w:spacing w:before="120" w:after="120"/>
              <w:rPr>
                <w:sz w:val="18"/>
                <w:szCs w:val="18"/>
              </w:rPr>
            </w:pPr>
            <w:r>
              <w:rPr>
                <w:sz w:val="18"/>
                <w:szCs w:val="18"/>
              </w:rPr>
              <w:t xml:space="preserve">Most of the participants </w:t>
            </w:r>
            <w:r w:rsidR="00554402" w:rsidRPr="009C5B63">
              <w:rPr>
                <w:sz w:val="18"/>
                <w:szCs w:val="18"/>
              </w:rPr>
              <w:t>had an unhea</w:t>
            </w:r>
            <w:r>
              <w:rPr>
                <w:sz w:val="18"/>
                <w:szCs w:val="18"/>
              </w:rPr>
              <w:t>lthy weight as measured by BMI (</w:t>
            </w:r>
            <w:r w:rsidR="00554402" w:rsidRPr="009C5B63">
              <w:rPr>
                <w:sz w:val="18"/>
                <w:szCs w:val="18"/>
              </w:rPr>
              <w:t xml:space="preserve">40.0% overweight, obese 32%). </w:t>
            </w:r>
          </w:p>
          <w:p w14:paraId="323409A1" w14:textId="77777777" w:rsidR="00554402" w:rsidRDefault="00871355" w:rsidP="009C5B63">
            <w:pPr>
              <w:pStyle w:val="ListParagraph"/>
              <w:numPr>
                <w:ilvl w:val="1"/>
                <w:numId w:val="27"/>
              </w:numPr>
              <w:spacing w:before="120" w:after="120"/>
              <w:rPr>
                <w:sz w:val="18"/>
                <w:szCs w:val="18"/>
              </w:rPr>
            </w:pPr>
            <w:r>
              <w:rPr>
                <w:sz w:val="18"/>
                <w:szCs w:val="18"/>
              </w:rPr>
              <w:t xml:space="preserve">63% of participants had completed a 4 year college degree or higher </w:t>
            </w:r>
          </w:p>
          <w:p w14:paraId="116243D3" w14:textId="2ADAB494" w:rsidR="00871355" w:rsidRPr="009C5B63" w:rsidRDefault="00871355" w:rsidP="00871355">
            <w:pPr>
              <w:pStyle w:val="ListParagraph"/>
              <w:numPr>
                <w:ilvl w:val="0"/>
                <w:numId w:val="27"/>
              </w:numPr>
              <w:spacing w:before="120" w:after="120"/>
              <w:rPr>
                <w:sz w:val="18"/>
                <w:szCs w:val="18"/>
              </w:rPr>
            </w:pPr>
            <w:r>
              <w:rPr>
                <w:sz w:val="18"/>
                <w:szCs w:val="18"/>
              </w:rPr>
              <w:t xml:space="preserve">All </w:t>
            </w:r>
            <w:r w:rsidR="00587BDD">
              <w:rPr>
                <w:sz w:val="18"/>
                <w:szCs w:val="18"/>
              </w:rPr>
              <w:t xml:space="preserve">intervention </w:t>
            </w:r>
            <w:r>
              <w:rPr>
                <w:sz w:val="18"/>
                <w:szCs w:val="18"/>
              </w:rPr>
              <w:t xml:space="preserve">participants received necessary equipment to complete exercise routine by post </w:t>
            </w:r>
          </w:p>
          <w:p w14:paraId="01D0C36F" w14:textId="77777777" w:rsidR="001D4F60" w:rsidRPr="002F16E1" w:rsidRDefault="001D4F60" w:rsidP="009E380F">
            <w:pPr>
              <w:spacing w:before="120" w:after="120"/>
              <w:rPr>
                <w:sz w:val="18"/>
                <w:szCs w:val="18"/>
              </w:rPr>
            </w:pPr>
          </w:p>
          <w:p w14:paraId="40E61B44" w14:textId="77777777" w:rsidR="001D4F60" w:rsidRPr="002F16E1" w:rsidRDefault="001D4F60" w:rsidP="009E380F">
            <w:pPr>
              <w:spacing w:before="120" w:after="120"/>
              <w:rPr>
                <w:sz w:val="18"/>
                <w:szCs w:val="18"/>
              </w:rPr>
            </w:pPr>
          </w:p>
          <w:p w14:paraId="56B0E468" w14:textId="77777777" w:rsidR="001D4F60" w:rsidRPr="002F16E1" w:rsidRDefault="001D4F60" w:rsidP="009E380F">
            <w:pPr>
              <w:spacing w:before="120" w:after="120"/>
              <w:rPr>
                <w:sz w:val="18"/>
                <w:szCs w:val="18"/>
              </w:rPr>
            </w:pPr>
          </w:p>
          <w:p w14:paraId="5B375F6B" w14:textId="77777777" w:rsidR="001D4F60" w:rsidRPr="002F16E1" w:rsidRDefault="001D4F60" w:rsidP="009E380F">
            <w:pPr>
              <w:spacing w:before="120" w:after="120"/>
              <w:jc w:val="right"/>
              <w:rPr>
                <w:sz w:val="18"/>
                <w:szCs w:val="18"/>
              </w:rPr>
            </w:pPr>
          </w:p>
        </w:tc>
      </w:tr>
      <w:tr w:rsidR="001D4F60" w:rsidRPr="002F16E1" w14:paraId="1B1F9A68" w14:textId="77777777" w:rsidTr="009E380F">
        <w:tc>
          <w:tcPr>
            <w:tcW w:w="10421" w:type="dxa"/>
            <w:shd w:val="clear" w:color="auto" w:fill="E6E6E6"/>
          </w:tcPr>
          <w:p w14:paraId="1FD17D27" w14:textId="77777777" w:rsidR="001D4F60" w:rsidRPr="002F16E1" w:rsidRDefault="001D4F60" w:rsidP="009E380F">
            <w:pPr>
              <w:spacing w:before="120" w:after="120"/>
              <w:rPr>
                <w:b/>
                <w:sz w:val="18"/>
                <w:szCs w:val="18"/>
              </w:rPr>
            </w:pPr>
            <w:r w:rsidRPr="002F16E1">
              <w:rPr>
                <w:b/>
                <w:sz w:val="18"/>
                <w:szCs w:val="18"/>
              </w:rPr>
              <w:lastRenderedPageBreak/>
              <w:t>Intervention Investigated</w:t>
            </w:r>
          </w:p>
          <w:p w14:paraId="42BB00EF"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2FD74C14" w14:textId="77777777" w:rsidTr="009E380F">
        <w:tc>
          <w:tcPr>
            <w:tcW w:w="10421" w:type="dxa"/>
            <w:shd w:val="clear" w:color="auto" w:fill="auto"/>
          </w:tcPr>
          <w:p w14:paraId="2673497F"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6E2EC981" w14:textId="77777777" w:rsidTr="009E380F">
        <w:tc>
          <w:tcPr>
            <w:tcW w:w="10421" w:type="dxa"/>
            <w:shd w:val="clear" w:color="auto" w:fill="auto"/>
          </w:tcPr>
          <w:p w14:paraId="718E64EB" w14:textId="77777777" w:rsidR="001D4F60" w:rsidRPr="002F16E1" w:rsidRDefault="001A0D11" w:rsidP="009E380F">
            <w:pPr>
              <w:spacing w:before="120" w:after="120"/>
              <w:rPr>
                <w:sz w:val="18"/>
                <w:szCs w:val="18"/>
              </w:rPr>
            </w:pPr>
            <w:r>
              <w:rPr>
                <w:sz w:val="18"/>
                <w:szCs w:val="18"/>
              </w:rPr>
              <w:t>As this was a</w:t>
            </w:r>
            <w:r w:rsidR="00871355">
              <w:rPr>
                <w:sz w:val="18"/>
                <w:szCs w:val="18"/>
              </w:rPr>
              <w:t xml:space="preserve"> prospective cohort</w:t>
            </w:r>
            <w:r>
              <w:rPr>
                <w:sz w:val="18"/>
                <w:szCs w:val="18"/>
              </w:rPr>
              <w:t xml:space="preserve"> study, there was no control group and all participants had access to the intervention. </w:t>
            </w:r>
          </w:p>
          <w:p w14:paraId="7EC27A69" w14:textId="77777777" w:rsidR="001D4F60" w:rsidRPr="002F16E1" w:rsidRDefault="001D4F60" w:rsidP="009E380F">
            <w:pPr>
              <w:spacing w:before="120" w:after="120"/>
              <w:rPr>
                <w:sz w:val="18"/>
                <w:szCs w:val="18"/>
              </w:rPr>
            </w:pPr>
          </w:p>
          <w:p w14:paraId="05DF15D8" w14:textId="77777777" w:rsidR="001D4F60" w:rsidRPr="002F16E1" w:rsidRDefault="001D4F60" w:rsidP="009E380F">
            <w:pPr>
              <w:spacing w:before="120" w:after="120"/>
              <w:rPr>
                <w:sz w:val="18"/>
                <w:szCs w:val="18"/>
              </w:rPr>
            </w:pPr>
          </w:p>
          <w:p w14:paraId="5A55B125" w14:textId="77777777" w:rsidR="001D4F60" w:rsidRPr="002F16E1" w:rsidRDefault="001D4F60" w:rsidP="009E380F">
            <w:pPr>
              <w:spacing w:before="120" w:after="120"/>
              <w:rPr>
                <w:sz w:val="18"/>
                <w:szCs w:val="18"/>
              </w:rPr>
            </w:pPr>
          </w:p>
          <w:p w14:paraId="2479C2B1" w14:textId="77777777" w:rsidR="001D4F60" w:rsidRPr="002F16E1" w:rsidRDefault="001D4F60" w:rsidP="009E380F">
            <w:pPr>
              <w:spacing w:before="120" w:after="120"/>
              <w:rPr>
                <w:sz w:val="18"/>
                <w:szCs w:val="18"/>
              </w:rPr>
            </w:pPr>
          </w:p>
        </w:tc>
      </w:tr>
      <w:tr w:rsidR="001D4F60" w:rsidRPr="002F16E1" w14:paraId="4376936A" w14:textId="77777777" w:rsidTr="009E380F">
        <w:tc>
          <w:tcPr>
            <w:tcW w:w="10421" w:type="dxa"/>
            <w:shd w:val="clear" w:color="auto" w:fill="auto"/>
          </w:tcPr>
          <w:p w14:paraId="13F54577"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16830CA0" w14:textId="77777777" w:rsidTr="009E380F">
        <w:tc>
          <w:tcPr>
            <w:tcW w:w="10421" w:type="dxa"/>
            <w:tcBorders>
              <w:bottom w:val="single" w:sz="4" w:space="0" w:color="auto"/>
            </w:tcBorders>
            <w:shd w:val="clear" w:color="auto" w:fill="auto"/>
          </w:tcPr>
          <w:p w14:paraId="3702114A" w14:textId="77777777" w:rsidR="009C5B63" w:rsidRDefault="009C5B63" w:rsidP="009E380F">
            <w:pPr>
              <w:spacing w:before="120" w:after="120"/>
              <w:rPr>
                <w:sz w:val="18"/>
                <w:szCs w:val="18"/>
              </w:rPr>
            </w:pPr>
            <w:r>
              <w:rPr>
                <w:sz w:val="18"/>
                <w:szCs w:val="18"/>
              </w:rPr>
              <w:t xml:space="preserve">All participants were provided access to the Therapeutic Exercise Resource </w:t>
            </w:r>
            <w:proofErr w:type="spellStart"/>
            <w:r>
              <w:rPr>
                <w:sz w:val="18"/>
                <w:szCs w:val="18"/>
              </w:rPr>
              <w:t>Center</w:t>
            </w:r>
            <w:proofErr w:type="spellEnd"/>
            <w:r>
              <w:rPr>
                <w:sz w:val="18"/>
                <w:szCs w:val="18"/>
              </w:rPr>
              <w:t xml:space="preserve"> (TERC) and completed baseline measurements.</w:t>
            </w:r>
            <w:r w:rsidR="00871355">
              <w:rPr>
                <w:sz w:val="18"/>
                <w:szCs w:val="18"/>
              </w:rPr>
              <w:t xml:space="preserve"> The TERC included strength and flexibility</w:t>
            </w:r>
            <w:r>
              <w:rPr>
                <w:sz w:val="18"/>
                <w:szCs w:val="18"/>
              </w:rPr>
              <w:t xml:space="preserve"> exercises that targeted the LE (</w:t>
            </w:r>
            <w:proofErr w:type="spellStart"/>
            <w:r>
              <w:rPr>
                <w:sz w:val="18"/>
                <w:szCs w:val="18"/>
              </w:rPr>
              <w:t>glutes</w:t>
            </w:r>
            <w:proofErr w:type="spellEnd"/>
            <w:r>
              <w:rPr>
                <w:sz w:val="18"/>
                <w:szCs w:val="18"/>
              </w:rPr>
              <w:t xml:space="preserve">, hamstrings, quads) and also provided instructions for a progressive aerobic walking program. </w:t>
            </w:r>
          </w:p>
          <w:p w14:paraId="655E1E2B" w14:textId="77777777" w:rsidR="00A35226" w:rsidRDefault="00A35226" w:rsidP="009E380F">
            <w:pPr>
              <w:spacing w:before="120" w:after="120"/>
              <w:rPr>
                <w:sz w:val="18"/>
                <w:szCs w:val="18"/>
              </w:rPr>
            </w:pPr>
          </w:p>
          <w:p w14:paraId="66B8531A" w14:textId="1F022E7B" w:rsidR="00871355" w:rsidRDefault="009C5B63" w:rsidP="009E380F">
            <w:pPr>
              <w:spacing w:before="120" w:after="120"/>
              <w:rPr>
                <w:sz w:val="18"/>
                <w:szCs w:val="18"/>
              </w:rPr>
            </w:pPr>
            <w:r>
              <w:rPr>
                <w:sz w:val="18"/>
                <w:szCs w:val="18"/>
              </w:rPr>
              <w:t xml:space="preserve">Exercise </w:t>
            </w:r>
            <w:r w:rsidR="009E1672">
              <w:rPr>
                <w:sz w:val="18"/>
                <w:szCs w:val="18"/>
              </w:rPr>
              <w:t>programs were</w:t>
            </w:r>
            <w:r>
              <w:rPr>
                <w:sz w:val="18"/>
                <w:szCs w:val="18"/>
              </w:rPr>
              <w:t xml:space="preserve"> </w:t>
            </w:r>
            <w:proofErr w:type="gramStart"/>
            <w:r>
              <w:rPr>
                <w:sz w:val="18"/>
                <w:szCs w:val="18"/>
              </w:rPr>
              <w:t>prescribed</w:t>
            </w:r>
            <w:proofErr w:type="gramEnd"/>
            <w:r>
              <w:rPr>
                <w:sz w:val="18"/>
                <w:szCs w:val="18"/>
              </w:rPr>
              <w:t xml:space="preserve"> to </w:t>
            </w:r>
            <w:r w:rsidR="00871355">
              <w:rPr>
                <w:sz w:val="18"/>
                <w:szCs w:val="18"/>
              </w:rPr>
              <w:t xml:space="preserve">be </w:t>
            </w:r>
            <w:r>
              <w:rPr>
                <w:sz w:val="18"/>
                <w:szCs w:val="18"/>
              </w:rPr>
              <w:t xml:space="preserve">performed 5 days a week. </w:t>
            </w:r>
            <w:r w:rsidR="00871355">
              <w:rPr>
                <w:sz w:val="18"/>
                <w:szCs w:val="18"/>
              </w:rPr>
              <w:t>P</w:t>
            </w:r>
            <w:r>
              <w:rPr>
                <w:sz w:val="18"/>
                <w:szCs w:val="18"/>
              </w:rPr>
              <w:t>articipants provided general health/exercise history information and completed the Modified Short Form Western Ontario and McMaster Universities Arthritis Index (</w:t>
            </w:r>
            <w:proofErr w:type="spellStart"/>
            <w:r>
              <w:rPr>
                <w:sz w:val="18"/>
                <w:szCs w:val="18"/>
              </w:rPr>
              <w:t>mSF</w:t>
            </w:r>
            <w:proofErr w:type="spellEnd"/>
            <w:r>
              <w:rPr>
                <w:sz w:val="18"/>
                <w:szCs w:val="18"/>
              </w:rPr>
              <w:t>-WOMAC)</w:t>
            </w:r>
            <w:r w:rsidR="00871355">
              <w:rPr>
                <w:sz w:val="18"/>
                <w:szCs w:val="18"/>
              </w:rPr>
              <w:t xml:space="preserve"> so that the program could create an initial, individualized routine.</w:t>
            </w:r>
            <w:r>
              <w:rPr>
                <w:sz w:val="18"/>
                <w:szCs w:val="18"/>
              </w:rPr>
              <w:t xml:space="preserve"> Exercise intensity was increased progressively by increasing the number of exercises, increasing the resistance for strength exercises and increasing the speed/time spent walking. Each exercise had an accompanying video and </w:t>
            </w:r>
            <w:r w:rsidR="00871355">
              <w:rPr>
                <w:sz w:val="18"/>
                <w:szCs w:val="18"/>
              </w:rPr>
              <w:t>written instructions</w:t>
            </w:r>
            <w:r>
              <w:rPr>
                <w:sz w:val="18"/>
                <w:szCs w:val="18"/>
              </w:rPr>
              <w:t xml:space="preserve"> that explained how to perform the exercise. The TERC program also included educational information about knee osteoarthritis and how</w:t>
            </w:r>
            <w:r w:rsidR="00A35226">
              <w:rPr>
                <w:sz w:val="18"/>
                <w:szCs w:val="18"/>
              </w:rPr>
              <w:t xml:space="preserve"> to manage and cope with pain.</w:t>
            </w:r>
          </w:p>
          <w:p w14:paraId="4858F379" w14:textId="77777777" w:rsidR="00A35226" w:rsidRDefault="00A35226" w:rsidP="009E380F">
            <w:pPr>
              <w:spacing w:before="120" w:after="120"/>
              <w:rPr>
                <w:sz w:val="18"/>
                <w:szCs w:val="18"/>
              </w:rPr>
            </w:pPr>
          </w:p>
          <w:p w14:paraId="1781396F" w14:textId="132D04CD" w:rsidR="009C5B63" w:rsidRDefault="00B527EF" w:rsidP="009E380F">
            <w:pPr>
              <w:spacing w:before="120" w:after="120"/>
              <w:rPr>
                <w:sz w:val="18"/>
                <w:szCs w:val="18"/>
              </w:rPr>
            </w:pPr>
            <w:r>
              <w:rPr>
                <w:sz w:val="18"/>
                <w:szCs w:val="18"/>
              </w:rPr>
              <w:t xml:space="preserve">After each exercise </w:t>
            </w:r>
            <w:r w:rsidR="00587BDD">
              <w:rPr>
                <w:sz w:val="18"/>
                <w:szCs w:val="18"/>
              </w:rPr>
              <w:t>session was reviewed</w:t>
            </w:r>
            <w:r>
              <w:rPr>
                <w:sz w:val="18"/>
                <w:szCs w:val="18"/>
              </w:rPr>
              <w:t>, the participants were required to record if they were able to c</w:t>
            </w:r>
            <w:r w:rsidR="00A35226">
              <w:rPr>
                <w:sz w:val="18"/>
                <w:szCs w:val="18"/>
              </w:rPr>
              <w:t>omplete the daily program and report if</w:t>
            </w:r>
            <w:r>
              <w:rPr>
                <w:sz w:val="18"/>
                <w:szCs w:val="18"/>
              </w:rPr>
              <w:t xml:space="preserve"> they had </w:t>
            </w:r>
            <w:r w:rsidR="00587BDD">
              <w:rPr>
                <w:sz w:val="18"/>
                <w:szCs w:val="18"/>
              </w:rPr>
              <w:t xml:space="preserve">an </w:t>
            </w:r>
            <w:r>
              <w:rPr>
                <w:sz w:val="18"/>
                <w:szCs w:val="18"/>
              </w:rPr>
              <w:t>increase in knee p</w:t>
            </w:r>
            <w:r w:rsidR="00A35226">
              <w:rPr>
                <w:sz w:val="18"/>
                <w:szCs w:val="18"/>
              </w:rPr>
              <w:t xml:space="preserve">ain during the program. </w:t>
            </w:r>
            <w:proofErr w:type="spellStart"/>
            <w:r w:rsidR="00A35226">
              <w:rPr>
                <w:sz w:val="18"/>
                <w:szCs w:val="18"/>
              </w:rPr>
              <w:t>Patrticipants</w:t>
            </w:r>
            <w:proofErr w:type="spellEnd"/>
            <w:r>
              <w:rPr>
                <w:sz w:val="18"/>
                <w:szCs w:val="18"/>
              </w:rPr>
              <w:t xml:space="preserve"> </w:t>
            </w:r>
            <w:r w:rsidR="00A35226">
              <w:rPr>
                <w:sz w:val="18"/>
                <w:szCs w:val="18"/>
              </w:rPr>
              <w:t>had the ability to</w:t>
            </w:r>
            <w:r>
              <w:rPr>
                <w:sz w:val="18"/>
                <w:szCs w:val="18"/>
              </w:rPr>
              <w:t xml:space="preserve"> request a more difficult or</w:t>
            </w:r>
            <w:r w:rsidR="00A35226">
              <w:rPr>
                <w:sz w:val="18"/>
                <w:szCs w:val="18"/>
              </w:rPr>
              <w:t xml:space="preserve"> an</w:t>
            </w:r>
            <w:r>
              <w:rPr>
                <w:sz w:val="18"/>
                <w:szCs w:val="18"/>
              </w:rPr>
              <w:t xml:space="preserve"> easier program than the dai</w:t>
            </w:r>
            <w:r w:rsidR="00A35226">
              <w:rPr>
                <w:sz w:val="18"/>
                <w:szCs w:val="18"/>
              </w:rPr>
              <w:t>ly program that was prescribed. Participants</w:t>
            </w:r>
            <w:r>
              <w:rPr>
                <w:sz w:val="18"/>
                <w:szCs w:val="18"/>
              </w:rPr>
              <w:t xml:space="preserve"> were only allowed to complete a more difficult program only if they had </w:t>
            </w:r>
            <w:proofErr w:type="gramStart"/>
            <w:r>
              <w:rPr>
                <w:sz w:val="18"/>
                <w:szCs w:val="18"/>
              </w:rPr>
              <w:t>a</w:t>
            </w:r>
            <w:proofErr w:type="gramEnd"/>
            <w:r>
              <w:rPr>
                <w:sz w:val="18"/>
                <w:szCs w:val="18"/>
              </w:rPr>
              <w:t xml:space="preserve"> </w:t>
            </w:r>
            <w:proofErr w:type="spellStart"/>
            <w:r>
              <w:rPr>
                <w:sz w:val="18"/>
                <w:szCs w:val="18"/>
              </w:rPr>
              <w:t>msf</w:t>
            </w:r>
            <w:proofErr w:type="spellEnd"/>
            <w:r>
              <w:rPr>
                <w:sz w:val="18"/>
                <w:szCs w:val="18"/>
              </w:rPr>
              <w:t xml:space="preserve">-WOMAC score equal or greater than before. </w:t>
            </w:r>
            <w:r w:rsidR="00587BDD">
              <w:rPr>
                <w:sz w:val="18"/>
                <w:szCs w:val="18"/>
              </w:rPr>
              <w:t>T</w:t>
            </w:r>
            <w:r>
              <w:rPr>
                <w:sz w:val="18"/>
                <w:szCs w:val="18"/>
              </w:rPr>
              <w:t>he TERC program would alert patients to try a more difficult routine if they were able to exercise for 2 weeks without pain; the program also would alert someone with continued knee pain for 3 days to perform an easier exercise program.</w:t>
            </w:r>
            <w:r w:rsidR="00A67D12">
              <w:rPr>
                <w:sz w:val="18"/>
                <w:szCs w:val="18"/>
              </w:rPr>
              <w:t xml:space="preserve"> All required exercise equipment was mailed to the participants without charge. </w:t>
            </w:r>
          </w:p>
          <w:p w14:paraId="53850DF2" w14:textId="77777777" w:rsidR="00B527EF" w:rsidRDefault="00B527EF" w:rsidP="009E380F">
            <w:pPr>
              <w:spacing w:before="120" w:after="120"/>
              <w:rPr>
                <w:sz w:val="18"/>
                <w:szCs w:val="18"/>
              </w:rPr>
            </w:pPr>
          </w:p>
          <w:p w14:paraId="31BDF3BC" w14:textId="77777777" w:rsidR="009E1672" w:rsidRDefault="009E1672" w:rsidP="009E380F">
            <w:pPr>
              <w:spacing w:before="120" w:after="120"/>
              <w:rPr>
                <w:sz w:val="18"/>
                <w:szCs w:val="18"/>
              </w:rPr>
            </w:pPr>
          </w:p>
          <w:p w14:paraId="5F3C3EF9" w14:textId="77777777" w:rsidR="009E1672" w:rsidRDefault="009E1672" w:rsidP="009E380F">
            <w:pPr>
              <w:spacing w:before="120" w:after="120"/>
              <w:rPr>
                <w:sz w:val="18"/>
                <w:szCs w:val="18"/>
              </w:rPr>
            </w:pPr>
          </w:p>
          <w:p w14:paraId="3274E6B7" w14:textId="77777777" w:rsidR="00B527EF" w:rsidRPr="002F16E1" w:rsidRDefault="00B527EF" w:rsidP="009E380F">
            <w:pPr>
              <w:spacing w:before="120" w:after="120"/>
              <w:rPr>
                <w:sz w:val="18"/>
                <w:szCs w:val="18"/>
              </w:rPr>
            </w:pPr>
            <w:r>
              <w:rPr>
                <w:sz w:val="18"/>
                <w:szCs w:val="18"/>
              </w:rPr>
              <w:t xml:space="preserve">Participants who did not complete online logs during a one-week period received an email from the program. If patients had any questions about the program, exercises or symptoms, they were able to contact the </w:t>
            </w:r>
            <w:r>
              <w:rPr>
                <w:sz w:val="18"/>
                <w:szCs w:val="18"/>
              </w:rPr>
              <w:lastRenderedPageBreak/>
              <w:t xml:space="preserve">researchers, their primary physician or their physical therapist for an answer.  </w:t>
            </w:r>
          </w:p>
          <w:p w14:paraId="49C3C03D" w14:textId="77777777" w:rsidR="001D4F60" w:rsidRPr="002F16E1" w:rsidRDefault="001D4F60" w:rsidP="009E380F">
            <w:pPr>
              <w:spacing w:before="120" w:after="120"/>
              <w:rPr>
                <w:sz w:val="18"/>
                <w:szCs w:val="18"/>
              </w:rPr>
            </w:pPr>
          </w:p>
          <w:p w14:paraId="75B2C21E" w14:textId="77777777" w:rsidR="001D4F60" w:rsidRPr="002F16E1" w:rsidRDefault="001D4F60" w:rsidP="009E380F">
            <w:pPr>
              <w:spacing w:before="120" w:after="120"/>
              <w:rPr>
                <w:sz w:val="18"/>
                <w:szCs w:val="18"/>
              </w:rPr>
            </w:pPr>
          </w:p>
          <w:p w14:paraId="65CDF08F" w14:textId="77777777" w:rsidR="001D4F60" w:rsidRPr="002F16E1" w:rsidRDefault="001D4F60" w:rsidP="009E380F">
            <w:pPr>
              <w:spacing w:before="120" w:after="120"/>
              <w:rPr>
                <w:sz w:val="18"/>
                <w:szCs w:val="18"/>
              </w:rPr>
            </w:pPr>
          </w:p>
          <w:p w14:paraId="28927AF0" w14:textId="77777777" w:rsidR="001D4F60" w:rsidRPr="002F16E1" w:rsidRDefault="001D4F60" w:rsidP="009E380F">
            <w:pPr>
              <w:spacing w:before="120" w:after="120"/>
              <w:jc w:val="right"/>
              <w:rPr>
                <w:sz w:val="18"/>
                <w:szCs w:val="18"/>
              </w:rPr>
            </w:pPr>
          </w:p>
        </w:tc>
      </w:tr>
      <w:tr w:rsidR="001D4F60" w:rsidRPr="002F16E1" w14:paraId="12BDB61D" w14:textId="77777777" w:rsidTr="009E380F">
        <w:tc>
          <w:tcPr>
            <w:tcW w:w="10421" w:type="dxa"/>
            <w:shd w:val="clear" w:color="auto" w:fill="E6E6E6"/>
          </w:tcPr>
          <w:p w14:paraId="3C881BE2" w14:textId="77777777" w:rsidR="001D4F60" w:rsidRPr="002F16E1" w:rsidRDefault="001D4F60" w:rsidP="009E380F">
            <w:pPr>
              <w:spacing w:before="120" w:after="120"/>
              <w:rPr>
                <w:sz w:val="18"/>
                <w:szCs w:val="18"/>
              </w:rPr>
            </w:pPr>
            <w:r w:rsidRPr="002F16E1">
              <w:rPr>
                <w:b/>
                <w:sz w:val="18"/>
                <w:szCs w:val="18"/>
              </w:rPr>
              <w:lastRenderedPageBreak/>
              <w:t>Outcome Measures</w:t>
            </w:r>
            <w:r w:rsidRPr="002F16E1">
              <w:rPr>
                <w:sz w:val="18"/>
                <w:szCs w:val="18"/>
              </w:rPr>
              <w:t xml:space="preserve"> (Primary and Secondary)</w:t>
            </w:r>
          </w:p>
          <w:p w14:paraId="4CA28B10"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2D21E18D" w14:textId="77777777" w:rsidTr="009E380F">
        <w:tc>
          <w:tcPr>
            <w:tcW w:w="10421" w:type="dxa"/>
            <w:tcBorders>
              <w:bottom w:val="single" w:sz="4" w:space="0" w:color="auto"/>
            </w:tcBorders>
            <w:shd w:val="clear" w:color="auto" w:fill="auto"/>
          </w:tcPr>
          <w:p w14:paraId="13002D16" w14:textId="77777777" w:rsidR="001D4F60" w:rsidRDefault="00701743" w:rsidP="009E380F">
            <w:pPr>
              <w:spacing w:before="120" w:after="120"/>
              <w:rPr>
                <w:sz w:val="18"/>
                <w:szCs w:val="18"/>
              </w:rPr>
            </w:pPr>
            <w:r>
              <w:rPr>
                <w:sz w:val="18"/>
                <w:szCs w:val="18"/>
              </w:rPr>
              <w:t>Modified Short-Form WOMAC</w:t>
            </w:r>
          </w:p>
          <w:p w14:paraId="08CE6177" w14:textId="411DEE56" w:rsidR="00701743" w:rsidRDefault="00116772" w:rsidP="00701743">
            <w:pPr>
              <w:pStyle w:val="ListParagraph"/>
              <w:numPr>
                <w:ilvl w:val="0"/>
                <w:numId w:val="28"/>
              </w:numPr>
              <w:spacing w:before="120" w:after="120"/>
              <w:rPr>
                <w:sz w:val="18"/>
                <w:szCs w:val="18"/>
              </w:rPr>
            </w:pPr>
            <w:r>
              <w:rPr>
                <w:sz w:val="18"/>
                <w:szCs w:val="18"/>
              </w:rPr>
              <w:t>Assesses</w:t>
            </w:r>
            <w:r w:rsidR="00701743">
              <w:rPr>
                <w:sz w:val="18"/>
                <w:szCs w:val="18"/>
              </w:rPr>
              <w:t xml:space="preserve"> knee pain, stiffness and daily function for people with knee osteoarthritis </w:t>
            </w:r>
          </w:p>
          <w:p w14:paraId="707DB5BE" w14:textId="77777777" w:rsidR="00701743" w:rsidRDefault="00116772" w:rsidP="00701743">
            <w:pPr>
              <w:pStyle w:val="ListParagraph"/>
              <w:numPr>
                <w:ilvl w:val="0"/>
                <w:numId w:val="28"/>
              </w:numPr>
              <w:spacing w:before="120" w:after="120"/>
              <w:rPr>
                <w:sz w:val="18"/>
                <w:szCs w:val="18"/>
              </w:rPr>
            </w:pPr>
            <w:r>
              <w:rPr>
                <w:sz w:val="18"/>
                <w:szCs w:val="18"/>
              </w:rPr>
              <w:t xml:space="preserve">Participants answer questions on 7 measures of function on a </w:t>
            </w:r>
            <w:proofErr w:type="spellStart"/>
            <w:r w:rsidR="00701743">
              <w:rPr>
                <w:sz w:val="18"/>
                <w:szCs w:val="18"/>
              </w:rPr>
              <w:t>Likert</w:t>
            </w:r>
            <w:proofErr w:type="spellEnd"/>
            <w:r w:rsidR="00701743">
              <w:rPr>
                <w:sz w:val="18"/>
                <w:szCs w:val="18"/>
              </w:rPr>
              <w:t xml:space="preserve"> Scale of 0 -5</w:t>
            </w:r>
            <w:proofErr w:type="gramStart"/>
            <w:r w:rsidR="00701743">
              <w:rPr>
                <w:sz w:val="18"/>
                <w:szCs w:val="18"/>
              </w:rPr>
              <w:t>;</w:t>
            </w:r>
            <w:proofErr w:type="gramEnd"/>
            <w:r w:rsidR="00701743">
              <w:rPr>
                <w:sz w:val="18"/>
                <w:szCs w:val="18"/>
              </w:rPr>
              <w:t xml:space="preserve"> 0 </w:t>
            </w:r>
            <w:r>
              <w:rPr>
                <w:sz w:val="18"/>
                <w:szCs w:val="18"/>
              </w:rPr>
              <w:t>no dysfunction</w:t>
            </w:r>
            <w:r w:rsidR="00701743">
              <w:rPr>
                <w:sz w:val="18"/>
                <w:szCs w:val="18"/>
              </w:rPr>
              <w:t xml:space="preserve"> w</w:t>
            </w:r>
            <w:r>
              <w:rPr>
                <w:sz w:val="18"/>
                <w:szCs w:val="18"/>
              </w:rPr>
              <w:t xml:space="preserve">orse, 4 indicating extreme dysfunction. </w:t>
            </w:r>
          </w:p>
          <w:p w14:paraId="21B23DF9" w14:textId="77777777" w:rsidR="00701743" w:rsidRDefault="00116772" w:rsidP="00701743">
            <w:pPr>
              <w:pStyle w:val="ListParagraph"/>
              <w:numPr>
                <w:ilvl w:val="0"/>
                <w:numId w:val="28"/>
              </w:numPr>
              <w:spacing w:before="120" w:after="120"/>
              <w:rPr>
                <w:sz w:val="18"/>
                <w:szCs w:val="18"/>
              </w:rPr>
            </w:pPr>
            <w:r>
              <w:rPr>
                <w:sz w:val="18"/>
                <w:szCs w:val="18"/>
              </w:rPr>
              <w:t xml:space="preserve">Total score possible: 0 – 56, lower score indicates greater functionality </w:t>
            </w:r>
          </w:p>
          <w:p w14:paraId="4E004E5A" w14:textId="77777777" w:rsidR="00116772" w:rsidRDefault="00116772" w:rsidP="00701743">
            <w:pPr>
              <w:pStyle w:val="ListParagraph"/>
              <w:numPr>
                <w:ilvl w:val="0"/>
                <w:numId w:val="28"/>
              </w:numPr>
              <w:spacing w:before="120" w:after="120"/>
              <w:rPr>
                <w:sz w:val="18"/>
                <w:szCs w:val="18"/>
              </w:rPr>
            </w:pPr>
            <w:r>
              <w:rPr>
                <w:sz w:val="18"/>
                <w:szCs w:val="18"/>
              </w:rPr>
              <w:t xml:space="preserve">Administered at baseline at and 8 weeks and as needed when a participant wanted to increase difficulty of exercise program </w:t>
            </w:r>
          </w:p>
          <w:p w14:paraId="7CCAA4D0" w14:textId="77777777" w:rsidR="009F6D53" w:rsidRDefault="009F6D53" w:rsidP="009F6D53">
            <w:pPr>
              <w:spacing w:before="120" w:after="120"/>
              <w:rPr>
                <w:sz w:val="18"/>
                <w:szCs w:val="18"/>
              </w:rPr>
            </w:pPr>
          </w:p>
          <w:p w14:paraId="0521C2C4" w14:textId="77777777" w:rsidR="009F6D53" w:rsidRDefault="009F6D53" w:rsidP="009F6D53">
            <w:pPr>
              <w:spacing w:before="120" w:after="120"/>
              <w:rPr>
                <w:sz w:val="18"/>
                <w:szCs w:val="18"/>
              </w:rPr>
            </w:pPr>
            <w:r>
              <w:rPr>
                <w:sz w:val="18"/>
                <w:szCs w:val="18"/>
              </w:rPr>
              <w:t xml:space="preserve">World Health Organization - Quality of Life Scale </w:t>
            </w:r>
          </w:p>
          <w:p w14:paraId="7B398EC6" w14:textId="77777777" w:rsidR="00C663D0" w:rsidRDefault="009F6D53" w:rsidP="00C663D0">
            <w:pPr>
              <w:pStyle w:val="ListParagraph"/>
              <w:numPr>
                <w:ilvl w:val="0"/>
                <w:numId w:val="30"/>
              </w:numPr>
              <w:spacing w:before="120" w:after="120"/>
              <w:rPr>
                <w:sz w:val="18"/>
                <w:szCs w:val="18"/>
              </w:rPr>
            </w:pPr>
            <w:r>
              <w:rPr>
                <w:sz w:val="18"/>
                <w:szCs w:val="18"/>
              </w:rPr>
              <w:t xml:space="preserve">Short form </w:t>
            </w:r>
            <w:r w:rsidR="00F3011F">
              <w:rPr>
                <w:sz w:val="18"/>
                <w:szCs w:val="18"/>
              </w:rPr>
              <w:t>measures that</w:t>
            </w:r>
            <w:r>
              <w:rPr>
                <w:sz w:val="18"/>
                <w:szCs w:val="18"/>
              </w:rPr>
              <w:t xml:space="preserve"> assesses psychological and physical health </w:t>
            </w:r>
          </w:p>
          <w:p w14:paraId="6A273D42" w14:textId="1A8274A2" w:rsidR="00C663D0" w:rsidRPr="00C663D0" w:rsidRDefault="00C663D0" w:rsidP="00C663D0">
            <w:pPr>
              <w:pStyle w:val="ListParagraph"/>
              <w:numPr>
                <w:ilvl w:val="0"/>
                <w:numId w:val="30"/>
              </w:numPr>
              <w:spacing w:before="120" w:after="120"/>
              <w:rPr>
                <w:sz w:val="18"/>
                <w:szCs w:val="18"/>
              </w:rPr>
            </w:pPr>
            <w:proofErr w:type="spellStart"/>
            <w:r>
              <w:rPr>
                <w:sz w:val="18"/>
                <w:szCs w:val="18"/>
              </w:rPr>
              <w:t>Likert</w:t>
            </w:r>
            <w:proofErr w:type="spellEnd"/>
            <w:r>
              <w:rPr>
                <w:sz w:val="18"/>
                <w:szCs w:val="18"/>
              </w:rPr>
              <w:t xml:space="preserve"> scales for each question representing different scoring; raw scores have to be specif</w:t>
            </w:r>
            <w:r w:rsidR="003C0754">
              <w:rPr>
                <w:sz w:val="18"/>
                <w:szCs w:val="18"/>
              </w:rPr>
              <w:t xml:space="preserve">ically converted to transformed score </w:t>
            </w:r>
          </w:p>
          <w:p w14:paraId="7E660C93" w14:textId="77777777" w:rsidR="009F6D53" w:rsidRDefault="009F6D53" w:rsidP="009F6D53">
            <w:pPr>
              <w:pStyle w:val="ListParagraph"/>
              <w:numPr>
                <w:ilvl w:val="0"/>
                <w:numId w:val="30"/>
              </w:numPr>
              <w:spacing w:before="120" w:after="120"/>
              <w:rPr>
                <w:sz w:val="18"/>
                <w:szCs w:val="18"/>
              </w:rPr>
            </w:pPr>
            <w:r>
              <w:rPr>
                <w:sz w:val="18"/>
                <w:szCs w:val="18"/>
              </w:rPr>
              <w:t xml:space="preserve">Higher score represents greater quality of life </w:t>
            </w:r>
          </w:p>
          <w:p w14:paraId="2BFD706B" w14:textId="77777777" w:rsidR="009F6D53" w:rsidRDefault="009F6D53" w:rsidP="009F6D53">
            <w:pPr>
              <w:spacing w:before="120" w:after="120"/>
              <w:rPr>
                <w:sz w:val="18"/>
                <w:szCs w:val="18"/>
              </w:rPr>
            </w:pPr>
          </w:p>
          <w:p w14:paraId="34CE8D04" w14:textId="77777777" w:rsidR="009F6D53" w:rsidRPr="009F6D53" w:rsidRDefault="009F6D53" w:rsidP="009F6D53">
            <w:pPr>
              <w:spacing w:before="120" w:after="120"/>
              <w:rPr>
                <w:sz w:val="18"/>
                <w:szCs w:val="18"/>
              </w:rPr>
            </w:pPr>
            <w:r>
              <w:rPr>
                <w:sz w:val="18"/>
                <w:szCs w:val="18"/>
              </w:rPr>
              <w:t>Self – efficacy (Knee Self Efficacy Scale), Global Rating of Knee Symptom Change and user satisfaction with the program were all secondary outcome measure</w:t>
            </w:r>
            <w:r w:rsidR="00A35226">
              <w:rPr>
                <w:sz w:val="18"/>
                <w:szCs w:val="18"/>
              </w:rPr>
              <w:t>s</w:t>
            </w:r>
            <w:r>
              <w:rPr>
                <w:sz w:val="18"/>
                <w:szCs w:val="18"/>
              </w:rPr>
              <w:t xml:space="preserve"> in this study.  </w:t>
            </w:r>
          </w:p>
          <w:p w14:paraId="7304AB9D" w14:textId="77777777" w:rsidR="009F6D53" w:rsidRPr="009F6D53" w:rsidRDefault="009F6D53" w:rsidP="009F6D53">
            <w:pPr>
              <w:spacing w:before="120" w:after="120"/>
              <w:rPr>
                <w:sz w:val="18"/>
                <w:szCs w:val="18"/>
              </w:rPr>
            </w:pPr>
          </w:p>
          <w:p w14:paraId="1538AC16" w14:textId="77777777" w:rsidR="00701743" w:rsidRPr="002F16E1" w:rsidRDefault="00701743" w:rsidP="009E380F">
            <w:pPr>
              <w:spacing w:before="120" w:after="120"/>
              <w:rPr>
                <w:sz w:val="18"/>
                <w:szCs w:val="18"/>
              </w:rPr>
            </w:pPr>
          </w:p>
          <w:p w14:paraId="3A2E79D2" w14:textId="77777777" w:rsidR="001D4F60" w:rsidRPr="002F16E1" w:rsidRDefault="001D4F60" w:rsidP="009E380F">
            <w:pPr>
              <w:spacing w:before="120" w:after="120"/>
              <w:rPr>
                <w:sz w:val="18"/>
                <w:szCs w:val="18"/>
              </w:rPr>
            </w:pPr>
          </w:p>
          <w:p w14:paraId="24043F1D" w14:textId="77777777" w:rsidR="001D4F60" w:rsidRPr="002F16E1" w:rsidRDefault="001D4F60" w:rsidP="009E380F">
            <w:pPr>
              <w:spacing w:before="120" w:after="120"/>
              <w:rPr>
                <w:sz w:val="18"/>
                <w:szCs w:val="18"/>
              </w:rPr>
            </w:pPr>
          </w:p>
          <w:p w14:paraId="51F5FC7F" w14:textId="77777777" w:rsidR="001D4F60" w:rsidRPr="002F16E1" w:rsidRDefault="001D4F60" w:rsidP="009E380F">
            <w:pPr>
              <w:spacing w:before="120" w:after="120"/>
              <w:rPr>
                <w:sz w:val="18"/>
                <w:szCs w:val="18"/>
              </w:rPr>
            </w:pPr>
          </w:p>
          <w:p w14:paraId="64E4807B" w14:textId="77777777" w:rsidR="001D4F60" w:rsidRPr="002F16E1" w:rsidRDefault="001D4F60" w:rsidP="009E380F">
            <w:pPr>
              <w:spacing w:before="120" w:after="120"/>
              <w:jc w:val="right"/>
              <w:rPr>
                <w:sz w:val="18"/>
                <w:szCs w:val="18"/>
              </w:rPr>
            </w:pPr>
          </w:p>
        </w:tc>
      </w:tr>
      <w:tr w:rsidR="001D4F60" w:rsidRPr="002F16E1" w14:paraId="788179F0" w14:textId="77777777" w:rsidTr="009E380F">
        <w:tc>
          <w:tcPr>
            <w:tcW w:w="10421" w:type="dxa"/>
            <w:tcBorders>
              <w:bottom w:val="single" w:sz="4" w:space="0" w:color="auto"/>
            </w:tcBorders>
            <w:shd w:val="clear" w:color="auto" w:fill="E6E6E6"/>
          </w:tcPr>
          <w:p w14:paraId="07D6A329" w14:textId="77777777" w:rsidR="001D4F60" w:rsidRPr="002F16E1" w:rsidRDefault="001D4F60" w:rsidP="009E380F">
            <w:pPr>
              <w:spacing w:before="120" w:after="120"/>
              <w:rPr>
                <w:b/>
                <w:sz w:val="18"/>
                <w:szCs w:val="18"/>
              </w:rPr>
            </w:pPr>
            <w:r w:rsidRPr="002F16E1">
              <w:rPr>
                <w:b/>
                <w:sz w:val="18"/>
                <w:szCs w:val="18"/>
              </w:rPr>
              <w:t>Main Findings</w:t>
            </w:r>
          </w:p>
          <w:p w14:paraId="503E1391" w14:textId="77777777" w:rsidR="001D4F60" w:rsidRPr="002F16E1" w:rsidRDefault="009A38BC"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600AB8D7" w14:textId="77777777" w:rsidTr="009E380F">
        <w:tc>
          <w:tcPr>
            <w:tcW w:w="10421" w:type="dxa"/>
            <w:tcBorders>
              <w:bottom w:val="single" w:sz="4" w:space="0" w:color="auto"/>
            </w:tcBorders>
            <w:shd w:val="clear" w:color="auto" w:fill="auto"/>
          </w:tcPr>
          <w:p w14:paraId="1A2FEB58" w14:textId="77777777" w:rsidR="00163EE5" w:rsidRDefault="00CE54FF" w:rsidP="009E380F">
            <w:pPr>
              <w:spacing w:before="120" w:after="120"/>
              <w:rPr>
                <w:sz w:val="18"/>
                <w:szCs w:val="18"/>
              </w:rPr>
            </w:pPr>
            <w:r>
              <w:rPr>
                <w:sz w:val="18"/>
                <w:szCs w:val="18"/>
              </w:rPr>
              <w:t xml:space="preserve">All patients accessed the TERC program </w:t>
            </w:r>
            <w:r w:rsidR="00163EE5">
              <w:rPr>
                <w:sz w:val="18"/>
                <w:szCs w:val="18"/>
              </w:rPr>
              <w:t>for an average</w:t>
            </w:r>
            <w:r>
              <w:rPr>
                <w:sz w:val="18"/>
                <w:szCs w:val="18"/>
              </w:rPr>
              <w:t xml:space="preserve"> 47.2/56 total days</w:t>
            </w:r>
            <w:r w:rsidR="00163EE5">
              <w:rPr>
                <w:sz w:val="18"/>
                <w:szCs w:val="18"/>
              </w:rPr>
              <w:t>; patients reported completing the exercise program 4-5 days per week on average</w:t>
            </w:r>
            <w:r>
              <w:rPr>
                <w:sz w:val="18"/>
                <w:szCs w:val="18"/>
              </w:rPr>
              <w:t xml:space="preserve">. </w:t>
            </w:r>
            <w:r w:rsidR="008977BE">
              <w:rPr>
                <w:sz w:val="18"/>
                <w:szCs w:val="18"/>
              </w:rPr>
              <w:t>After 8 weeks, a</w:t>
            </w:r>
            <w:r w:rsidR="00791CC9">
              <w:rPr>
                <w:sz w:val="18"/>
                <w:szCs w:val="18"/>
              </w:rPr>
              <w:t xml:space="preserve"> significant effect for stiffness (mean difference: 1.</w:t>
            </w:r>
            <w:r w:rsidR="00163EE5">
              <w:rPr>
                <w:sz w:val="18"/>
                <w:szCs w:val="18"/>
              </w:rPr>
              <w:t xml:space="preserve">27 points, 95% CI: 0.70-1.84), </w:t>
            </w:r>
            <w:r w:rsidR="00791CC9">
              <w:rPr>
                <w:sz w:val="18"/>
                <w:szCs w:val="18"/>
              </w:rPr>
              <w:t xml:space="preserve">pain (mean difference: 2.07 points, 95% CI: 1.01-3.13) and daily functioning </w:t>
            </w:r>
            <w:r w:rsidR="008977BE">
              <w:rPr>
                <w:sz w:val="18"/>
                <w:szCs w:val="18"/>
              </w:rPr>
              <w:t xml:space="preserve">(mean difference: 3.23 points, 95% CI: 1.68-4.78) on the </w:t>
            </w:r>
            <w:proofErr w:type="spellStart"/>
            <w:r w:rsidR="008977BE">
              <w:rPr>
                <w:sz w:val="18"/>
                <w:szCs w:val="18"/>
              </w:rPr>
              <w:t>msf</w:t>
            </w:r>
            <w:proofErr w:type="spellEnd"/>
            <w:r w:rsidR="008977BE">
              <w:rPr>
                <w:sz w:val="18"/>
                <w:szCs w:val="18"/>
              </w:rPr>
              <w:t xml:space="preserve">-WOMAC were found. </w:t>
            </w:r>
            <w:r w:rsidR="00163EE5">
              <w:rPr>
                <w:sz w:val="18"/>
                <w:szCs w:val="18"/>
              </w:rPr>
              <w:t xml:space="preserve">An overall large effect size (0.70) for composite functional score was found; the pain domain specifically had an effect size of 0.66. </w:t>
            </w:r>
            <w:r w:rsidR="008977BE">
              <w:rPr>
                <w:sz w:val="18"/>
                <w:szCs w:val="18"/>
              </w:rPr>
              <w:t xml:space="preserve"> </w:t>
            </w:r>
          </w:p>
          <w:p w14:paraId="3B644BE3" w14:textId="171B4081" w:rsidR="008977BE" w:rsidRDefault="008977BE" w:rsidP="009E380F">
            <w:pPr>
              <w:spacing w:before="120" w:after="120"/>
              <w:rPr>
                <w:sz w:val="18"/>
                <w:szCs w:val="18"/>
              </w:rPr>
            </w:pPr>
            <w:r>
              <w:rPr>
                <w:sz w:val="18"/>
                <w:szCs w:val="18"/>
              </w:rPr>
              <w:t xml:space="preserve">There was also a significant increase in </w:t>
            </w:r>
            <w:r w:rsidR="00163EE5">
              <w:rPr>
                <w:sz w:val="18"/>
                <w:szCs w:val="18"/>
              </w:rPr>
              <w:t>self-efficacy</w:t>
            </w:r>
            <w:r>
              <w:rPr>
                <w:sz w:val="18"/>
                <w:szCs w:val="18"/>
              </w:rPr>
              <w:t xml:space="preserve"> with a medium effect size (0.54). There were also small-medium effect sizes found for physical and psychological quality of life (0.33 and 0.18 respectively).  The majority of patients (51%) reported that their knee pain was </w:t>
            </w:r>
            <w:r w:rsidR="003C0754">
              <w:rPr>
                <w:sz w:val="18"/>
                <w:szCs w:val="18"/>
              </w:rPr>
              <w:t>“</w:t>
            </w:r>
            <w:r>
              <w:rPr>
                <w:sz w:val="18"/>
                <w:szCs w:val="18"/>
              </w:rPr>
              <w:t>somewhat better</w:t>
            </w:r>
            <w:r w:rsidR="003C0754">
              <w:rPr>
                <w:sz w:val="18"/>
                <w:szCs w:val="18"/>
              </w:rPr>
              <w:t>”</w:t>
            </w:r>
            <w:r>
              <w:rPr>
                <w:sz w:val="18"/>
                <w:szCs w:val="18"/>
              </w:rPr>
              <w:t xml:space="preserve"> after the </w:t>
            </w:r>
            <w:r w:rsidR="00163EE5">
              <w:rPr>
                <w:sz w:val="18"/>
                <w:szCs w:val="18"/>
              </w:rPr>
              <w:t>8-week</w:t>
            </w:r>
            <w:r>
              <w:rPr>
                <w:sz w:val="18"/>
                <w:szCs w:val="18"/>
              </w:rPr>
              <w:t xml:space="preserve"> intervention. </w:t>
            </w:r>
          </w:p>
          <w:p w14:paraId="11C010CB" w14:textId="77777777" w:rsidR="008977BE" w:rsidRPr="002F16E1" w:rsidRDefault="008977BE" w:rsidP="009E380F">
            <w:pPr>
              <w:spacing w:before="120" w:after="120"/>
              <w:rPr>
                <w:sz w:val="18"/>
                <w:szCs w:val="18"/>
              </w:rPr>
            </w:pPr>
            <w:r>
              <w:rPr>
                <w:sz w:val="18"/>
                <w:szCs w:val="18"/>
              </w:rPr>
              <w:t>There was a high rate o</w:t>
            </w:r>
            <w:r w:rsidR="00163EE5">
              <w:rPr>
                <w:sz w:val="18"/>
                <w:szCs w:val="18"/>
              </w:rPr>
              <w:t>f satisfaction with the program, with 53.8%</w:t>
            </w:r>
            <w:r>
              <w:rPr>
                <w:sz w:val="18"/>
                <w:szCs w:val="18"/>
              </w:rPr>
              <w:t xml:space="preserve"> o</w:t>
            </w:r>
            <w:r w:rsidR="00B3157F">
              <w:rPr>
                <w:sz w:val="18"/>
                <w:szCs w:val="18"/>
              </w:rPr>
              <w:t>f participants stating that aspects of website were</w:t>
            </w:r>
            <w:r>
              <w:rPr>
                <w:sz w:val="18"/>
                <w:szCs w:val="18"/>
              </w:rPr>
              <w:t xml:space="preserve"> easy to use</w:t>
            </w:r>
            <w:r w:rsidR="00163EE5">
              <w:rPr>
                <w:sz w:val="18"/>
                <w:szCs w:val="18"/>
              </w:rPr>
              <w:t xml:space="preserve"> and 46.8% stating that they would use this program in the future. </w:t>
            </w:r>
          </w:p>
          <w:p w14:paraId="1051009C" w14:textId="77777777" w:rsidR="001D4F60" w:rsidRPr="002F16E1" w:rsidRDefault="001D4F60" w:rsidP="009E380F">
            <w:pPr>
              <w:spacing w:before="120" w:after="120"/>
              <w:rPr>
                <w:sz w:val="18"/>
                <w:szCs w:val="18"/>
              </w:rPr>
            </w:pPr>
          </w:p>
          <w:p w14:paraId="0E911161" w14:textId="77777777" w:rsidR="001D4F60" w:rsidRPr="002F16E1" w:rsidRDefault="001D4F60" w:rsidP="009E380F">
            <w:pPr>
              <w:spacing w:before="120" w:after="120"/>
              <w:rPr>
                <w:sz w:val="18"/>
                <w:szCs w:val="18"/>
              </w:rPr>
            </w:pPr>
          </w:p>
          <w:p w14:paraId="6E546C42" w14:textId="77777777" w:rsidR="001D4F60" w:rsidRPr="002F16E1" w:rsidRDefault="001D4F60" w:rsidP="009E380F">
            <w:pPr>
              <w:spacing w:before="120" w:after="120"/>
              <w:rPr>
                <w:sz w:val="18"/>
                <w:szCs w:val="18"/>
              </w:rPr>
            </w:pPr>
          </w:p>
          <w:p w14:paraId="37CA1EC2" w14:textId="77777777" w:rsidR="001D4F60" w:rsidRPr="002F16E1" w:rsidRDefault="001D4F60" w:rsidP="009E380F">
            <w:pPr>
              <w:spacing w:before="120" w:after="120"/>
              <w:jc w:val="right"/>
              <w:rPr>
                <w:sz w:val="18"/>
                <w:szCs w:val="18"/>
              </w:rPr>
            </w:pPr>
          </w:p>
        </w:tc>
      </w:tr>
      <w:tr w:rsidR="001D4F60" w:rsidRPr="002F16E1" w14:paraId="0B617E4F" w14:textId="77777777" w:rsidTr="009E380F">
        <w:tc>
          <w:tcPr>
            <w:tcW w:w="10421" w:type="dxa"/>
            <w:shd w:val="clear" w:color="auto" w:fill="E6E6E6"/>
          </w:tcPr>
          <w:p w14:paraId="1661EB12" w14:textId="77777777" w:rsidR="00B3157F" w:rsidRDefault="00B3157F" w:rsidP="009E380F">
            <w:pPr>
              <w:spacing w:before="120" w:after="120"/>
              <w:rPr>
                <w:b/>
                <w:sz w:val="18"/>
                <w:szCs w:val="18"/>
              </w:rPr>
            </w:pPr>
          </w:p>
          <w:p w14:paraId="4583D8A5" w14:textId="77777777" w:rsidR="00B3157F" w:rsidRDefault="00B3157F" w:rsidP="009E380F">
            <w:pPr>
              <w:spacing w:before="120" w:after="120"/>
              <w:rPr>
                <w:b/>
                <w:sz w:val="18"/>
                <w:szCs w:val="18"/>
              </w:rPr>
            </w:pPr>
          </w:p>
          <w:p w14:paraId="304C0D83"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70AF2D15"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5925956A" w14:textId="77777777" w:rsidTr="009E380F">
        <w:tc>
          <w:tcPr>
            <w:tcW w:w="10421" w:type="dxa"/>
            <w:tcBorders>
              <w:bottom w:val="single" w:sz="4" w:space="0" w:color="auto"/>
            </w:tcBorders>
            <w:shd w:val="clear" w:color="auto" w:fill="auto"/>
          </w:tcPr>
          <w:p w14:paraId="363763F5" w14:textId="59B9345E" w:rsidR="001D4F60" w:rsidRPr="002F16E1" w:rsidRDefault="00F3011F" w:rsidP="009E380F">
            <w:pPr>
              <w:spacing w:before="120" w:after="120"/>
              <w:rPr>
                <w:sz w:val="18"/>
                <w:szCs w:val="18"/>
              </w:rPr>
            </w:pPr>
            <w:r>
              <w:rPr>
                <w:sz w:val="18"/>
                <w:szCs w:val="18"/>
              </w:rPr>
              <w:lastRenderedPageBreak/>
              <w:t xml:space="preserve">The authors state that this </w:t>
            </w:r>
            <w:r w:rsidR="003C0754">
              <w:rPr>
                <w:sz w:val="18"/>
                <w:szCs w:val="18"/>
              </w:rPr>
              <w:t>8-week</w:t>
            </w:r>
            <w:r w:rsidR="009E1672">
              <w:rPr>
                <w:sz w:val="18"/>
                <w:szCs w:val="18"/>
              </w:rPr>
              <w:t xml:space="preserve"> W</w:t>
            </w:r>
            <w:r>
              <w:rPr>
                <w:sz w:val="18"/>
                <w:szCs w:val="18"/>
              </w:rPr>
              <w:t xml:space="preserve">eb based TERC intervention demonstrated a significant improvement in pain, stiffness, daily function, </w:t>
            </w:r>
            <w:r w:rsidR="009E1672">
              <w:rPr>
                <w:sz w:val="18"/>
                <w:szCs w:val="18"/>
              </w:rPr>
              <w:t xml:space="preserve">physical health quality of life </w:t>
            </w:r>
            <w:r>
              <w:rPr>
                <w:sz w:val="18"/>
                <w:szCs w:val="18"/>
              </w:rPr>
              <w:t xml:space="preserve">and </w:t>
            </w:r>
            <w:r w:rsidR="003C0754">
              <w:rPr>
                <w:sz w:val="18"/>
                <w:szCs w:val="18"/>
              </w:rPr>
              <w:t>self-efficacy</w:t>
            </w:r>
            <w:r>
              <w:rPr>
                <w:sz w:val="18"/>
                <w:szCs w:val="18"/>
              </w:rPr>
              <w:t xml:space="preserve">. They reported that 4 out of 5 patients </w:t>
            </w:r>
            <w:r w:rsidR="009E1672">
              <w:rPr>
                <w:sz w:val="18"/>
                <w:szCs w:val="18"/>
              </w:rPr>
              <w:t xml:space="preserve">explicitly </w:t>
            </w:r>
            <w:r>
              <w:rPr>
                <w:sz w:val="18"/>
                <w:szCs w:val="18"/>
              </w:rPr>
              <w:t>stated that they had an improvement in knee symp</w:t>
            </w:r>
            <w:r w:rsidR="006C7A03">
              <w:rPr>
                <w:sz w:val="18"/>
                <w:szCs w:val="18"/>
              </w:rPr>
              <w:t xml:space="preserve">toms. </w:t>
            </w:r>
            <w:r w:rsidR="009E1672">
              <w:rPr>
                <w:sz w:val="18"/>
                <w:szCs w:val="18"/>
              </w:rPr>
              <w:t>Overall, participants were highly satisfied with the program and t</w:t>
            </w:r>
            <w:r w:rsidR="006C7A03">
              <w:rPr>
                <w:sz w:val="18"/>
                <w:szCs w:val="18"/>
              </w:rPr>
              <w:t xml:space="preserve">he majority of participants </w:t>
            </w:r>
            <w:r>
              <w:rPr>
                <w:sz w:val="18"/>
                <w:szCs w:val="18"/>
              </w:rPr>
              <w:t>stated that they would</w:t>
            </w:r>
            <w:r w:rsidR="009E1672">
              <w:rPr>
                <w:sz w:val="18"/>
                <w:szCs w:val="18"/>
              </w:rPr>
              <w:t xml:space="preserve"> use this program in the future. The </w:t>
            </w:r>
            <w:r w:rsidR="00623618">
              <w:rPr>
                <w:sz w:val="18"/>
                <w:szCs w:val="18"/>
              </w:rPr>
              <w:t xml:space="preserve">authors </w:t>
            </w:r>
            <w:r w:rsidR="00BE7D26">
              <w:rPr>
                <w:sz w:val="18"/>
                <w:szCs w:val="18"/>
              </w:rPr>
              <w:t xml:space="preserve">also state that </w:t>
            </w:r>
            <w:r w:rsidR="006C7A03">
              <w:rPr>
                <w:sz w:val="18"/>
                <w:szCs w:val="18"/>
              </w:rPr>
              <w:t xml:space="preserve">the high </w:t>
            </w:r>
            <w:r w:rsidR="00BE7D26">
              <w:rPr>
                <w:sz w:val="18"/>
                <w:szCs w:val="18"/>
              </w:rPr>
              <w:t xml:space="preserve">adherence </w:t>
            </w:r>
            <w:r w:rsidR="006C7A03">
              <w:rPr>
                <w:sz w:val="18"/>
                <w:szCs w:val="18"/>
              </w:rPr>
              <w:t xml:space="preserve">rate </w:t>
            </w:r>
            <w:r w:rsidR="00BE7D26">
              <w:rPr>
                <w:sz w:val="18"/>
                <w:szCs w:val="18"/>
              </w:rPr>
              <w:t xml:space="preserve">to this program </w:t>
            </w:r>
            <w:r w:rsidR="006C7A03">
              <w:rPr>
                <w:sz w:val="18"/>
                <w:szCs w:val="18"/>
              </w:rPr>
              <w:t>was</w:t>
            </w:r>
            <w:r w:rsidR="00BE7D26">
              <w:rPr>
                <w:sz w:val="18"/>
                <w:szCs w:val="18"/>
              </w:rPr>
              <w:t xml:space="preserve"> due to the requirement of having patients record their daily exercise programs </w:t>
            </w:r>
            <w:r w:rsidR="009E1672">
              <w:rPr>
                <w:sz w:val="18"/>
                <w:szCs w:val="18"/>
              </w:rPr>
              <w:t>as well as</w:t>
            </w:r>
            <w:r w:rsidR="00BE7D26">
              <w:rPr>
                <w:sz w:val="18"/>
                <w:szCs w:val="18"/>
              </w:rPr>
              <w:t xml:space="preserve"> </w:t>
            </w:r>
            <w:r w:rsidR="006C7A03">
              <w:rPr>
                <w:sz w:val="18"/>
                <w:szCs w:val="18"/>
              </w:rPr>
              <w:t>due to</w:t>
            </w:r>
            <w:r w:rsidR="009E1672">
              <w:rPr>
                <w:sz w:val="18"/>
                <w:szCs w:val="18"/>
              </w:rPr>
              <w:t xml:space="preserve"> the</w:t>
            </w:r>
            <w:r w:rsidR="006C7A03">
              <w:rPr>
                <w:sz w:val="18"/>
                <w:szCs w:val="18"/>
              </w:rPr>
              <w:t xml:space="preserve"> </w:t>
            </w:r>
            <w:r w:rsidR="00BE7D26">
              <w:rPr>
                <w:sz w:val="18"/>
                <w:szCs w:val="18"/>
              </w:rPr>
              <w:t>individualized modification to the exercise</w:t>
            </w:r>
            <w:r w:rsidR="009E1672">
              <w:rPr>
                <w:sz w:val="18"/>
                <w:szCs w:val="18"/>
              </w:rPr>
              <w:t xml:space="preserve"> routines</w:t>
            </w:r>
            <w:r w:rsidR="00BE7D26">
              <w:rPr>
                <w:sz w:val="18"/>
                <w:szCs w:val="18"/>
              </w:rPr>
              <w:t>. The authors also discuss how the individualization of the program may be why the fact that BMI, duration of symptoms and age did not seem to have an effect on efficacy of treatment and thus makes it generalizable to a large</w:t>
            </w:r>
            <w:r w:rsidR="009E1672">
              <w:rPr>
                <w:sz w:val="18"/>
                <w:szCs w:val="18"/>
              </w:rPr>
              <w:t>r</w:t>
            </w:r>
            <w:r w:rsidR="00BE7D26">
              <w:rPr>
                <w:sz w:val="18"/>
                <w:szCs w:val="18"/>
              </w:rPr>
              <w:t xml:space="preserve"> patient population. </w:t>
            </w:r>
          </w:p>
          <w:p w14:paraId="06027DE2" w14:textId="77777777" w:rsidR="001D4F60" w:rsidRPr="002F16E1" w:rsidRDefault="001D4F60" w:rsidP="009E380F">
            <w:pPr>
              <w:spacing w:before="120" w:after="120"/>
              <w:rPr>
                <w:sz w:val="18"/>
                <w:szCs w:val="18"/>
              </w:rPr>
            </w:pPr>
          </w:p>
          <w:p w14:paraId="28A3EC58" w14:textId="311AE06D" w:rsidR="001D4F60" w:rsidRPr="002F16E1" w:rsidRDefault="00BE7D26" w:rsidP="009E380F">
            <w:pPr>
              <w:spacing w:before="120" w:after="120"/>
              <w:rPr>
                <w:sz w:val="18"/>
                <w:szCs w:val="18"/>
              </w:rPr>
            </w:pPr>
            <w:r>
              <w:rPr>
                <w:sz w:val="18"/>
                <w:szCs w:val="18"/>
              </w:rPr>
              <w:t>The aut</w:t>
            </w:r>
            <w:r w:rsidR="00623618">
              <w:rPr>
                <w:sz w:val="18"/>
                <w:szCs w:val="18"/>
              </w:rPr>
              <w:t>hors suggest that this type of Web</w:t>
            </w:r>
            <w:r>
              <w:rPr>
                <w:sz w:val="18"/>
                <w:szCs w:val="18"/>
              </w:rPr>
              <w:t xml:space="preserve"> based intervention could be a potential alternative to direct physical therapy for patients who live in rural areas or </w:t>
            </w:r>
            <w:r w:rsidR="009E1672">
              <w:rPr>
                <w:sz w:val="18"/>
                <w:szCs w:val="18"/>
              </w:rPr>
              <w:t xml:space="preserve">who </w:t>
            </w:r>
            <w:r>
              <w:rPr>
                <w:sz w:val="18"/>
                <w:szCs w:val="18"/>
              </w:rPr>
              <w:t xml:space="preserve">are primary caregivers and do not have the time to </w:t>
            </w:r>
            <w:r w:rsidR="006C7A03">
              <w:rPr>
                <w:sz w:val="18"/>
                <w:szCs w:val="18"/>
              </w:rPr>
              <w:t>attend physical therapy on a regular basis</w:t>
            </w:r>
            <w:r>
              <w:rPr>
                <w:sz w:val="18"/>
                <w:szCs w:val="18"/>
              </w:rPr>
              <w:t xml:space="preserve">. Furthermore, they stated that primary care physicians who may not have the time or knowledge to discuss </w:t>
            </w:r>
            <w:r w:rsidR="006C7A03">
              <w:rPr>
                <w:sz w:val="18"/>
                <w:szCs w:val="18"/>
              </w:rPr>
              <w:t>physical activity</w:t>
            </w:r>
            <w:r>
              <w:rPr>
                <w:sz w:val="18"/>
                <w:szCs w:val="18"/>
              </w:rPr>
              <w:t xml:space="preserve"> with their patients with knee OA could potentially prescribe this TERC program for pain management and exercise. </w:t>
            </w:r>
          </w:p>
          <w:p w14:paraId="33AEAA03" w14:textId="77777777" w:rsidR="001D4F60" w:rsidRPr="002F16E1" w:rsidRDefault="001D4F60" w:rsidP="009E380F">
            <w:pPr>
              <w:spacing w:before="120" w:after="120"/>
              <w:rPr>
                <w:sz w:val="18"/>
                <w:szCs w:val="18"/>
              </w:rPr>
            </w:pPr>
          </w:p>
          <w:p w14:paraId="4EBCF7DA" w14:textId="77777777" w:rsidR="001D4F60" w:rsidRPr="002F16E1" w:rsidRDefault="001D4F60" w:rsidP="009E380F">
            <w:pPr>
              <w:spacing w:before="120" w:after="120"/>
              <w:rPr>
                <w:sz w:val="18"/>
                <w:szCs w:val="18"/>
              </w:rPr>
            </w:pPr>
          </w:p>
          <w:p w14:paraId="427D39F7" w14:textId="77777777" w:rsidR="001D4F60" w:rsidRPr="002F16E1" w:rsidRDefault="001D4F60" w:rsidP="009E380F">
            <w:pPr>
              <w:spacing w:before="120" w:after="120"/>
              <w:jc w:val="right"/>
              <w:rPr>
                <w:sz w:val="18"/>
                <w:szCs w:val="18"/>
              </w:rPr>
            </w:pPr>
          </w:p>
        </w:tc>
      </w:tr>
      <w:tr w:rsidR="001D4F60" w:rsidRPr="002F16E1" w14:paraId="24EC235B" w14:textId="77777777" w:rsidTr="009E380F">
        <w:tc>
          <w:tcPr>
            <w:tcW w:w="10421" w:type="dxa"/>
            <w:shd w:val="clear" w:color="auto" w:fill="E6E6E6"/>
          </w:tcPr>
          <w:p w14:paraId="11E1F7CD"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6D31CC9C" w14:textId="77777777" w:rsidTr="009E380F">
        <w:tc>
          <w:tcPr>
            <w:tcW w:w="10421" w:type="dxa"/>
            <w:shd w:val="clear" w:color="auto" w:fill="auto"/>
          </w:tcPr>
          <w:p w14:paraId="12151029" w14:textId="77777777" w:rsidR="001D4F60" w:rsidRPr="002F16E1" w:rsidRDefault="001D4F60" w:rsidP="009E380F">
            <w:pPr>
              <w:spacing w:before="120" w:after="120"/>
              <w:rPr>
                <w:b/>
                <w:sz w:val="18"/>
                <w:szCs w:val="18"/>
              </w:rPr>
            </w:pPr>
            <w:r w:rsidRPr="002F16E1">
              <w:rPr>
                <w:b/>
                <w:sz w:val="18"/>
                <w:szCs w:val="18"/>
              </w:rPr>
              <w:t>Validity</w:t>
            </w:r>
          </w:p>
          <w:p w14:paraId="4D19ADEA"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094D531A" w14:textId="77777777" w:rsidTr="009E380F">
        <w:tc>
          <w:tcPr>
            <w:tcW w:w="10421" w:type="dxa"/>
            <w:shd w:val="clear" w:color="auto" w:fill="auto"/>
          </w:tcPr>
          <w:p w14:paraId="2A837E60" w14:textId="77777777" w:rsidR="00163CC6" w:rsidRDefault="00FD59CF" w:rsidP="009E380F">
            <w:pPr>
              <w:spacing w:before="120" w:after="120"/>
              <w:rPr>
                <w:sz w:val="18"/>
                <w:szCs w:val="18"/>
              </w:rPr>
            </w:pPr>
            <w:r>
              <w:rPr>
                <w:sz w:val="18"/>
                <w:szCs w:val="18"/>
              </w:rPr>
              <w:t xml:space="preserve">        </w:t>
            </w:r>
            <w:r w:rsidR="00163CC6">
              <w:rPr>
                <w:sz w:val="18"/>
                <w:szCs w:val="18"/>
              </w:rPr>
              <w:t xml:space="preserve">This study had a score of 14/26 on the Downs and Black Checklist </w:t>
            </w:r>
            <w:r w:rsidR="00E3307C">
              <w:rPr>
                <w:sz w:val="18"/>
                <w:szCs w:val="18"/>
              </w:rPr>
              <w:t>primarily due to the convenience sample of the population, the lack of blinding of participants and researchers,</w:t>
            </w:r>
            <w:r w:rsidR="006C7A03">
              <w:rPr>
                <w:sz w:val="18"/>
                <w:szCs w:val="18"/>
              </w:rPr>
              <w:t xml:space="preserve"> and</w:t>
            </w:r>
            <w:r w:rsidR="00E3307C">
              <w:rPr>
                <w:sz w:val="18"/>
                <w:szCs w:val="18"/>
              </w:rPr>
              <w:t xml:space="preserve"> the lack of a control group.</w:t>
            </w:r>
          </w:p>
          <w:p w14:paraId="1193EC8A" w14:textId="7A540946" w:rsidR="006C7A03" w:rsidRDefault="00FD59CF" w:rsidP="009E380F">
            <w:pPr>
              <w:spacing w:before="120" w:after="120"/>
              <w:rPr>
                <w:sz w:val="18"/>
                <w:szCs w:val="18"/>
              </w:rPr>
            </w:pPr>
            <w:r>
              <w:rPr>
                <w:sz w:val="18"/>
                <w:szCs w:val="18"/>
              </w:rPr>
              <w:t xml:space="preserve">        </w:t>
            </w:r>
            <w:r w:rsidR="00163CC6">
              <w:rPr>
                <w:sz w:val="18"/>
                <w:szCs w:val="18"/>
              </w:rPr>
              <w:t xml:space="preserve">Overall, due to the design of this study, there is a high </w:t>
            </w:r>
            <w:r w:rsidR="006C7A03">
              <w:rPr>
                <w:sz w:val="18"/>
                <w:szCs w:val="18"/>
              </w:rPr>
              <w:t>probability</w:t>
            </w:r>
            <w:r w:rsidR="00163CC6">
              <w:rPr>
                <w:sz w:val="18"/>
                <w:szCs w:val="18"/>
              </w:rPr>
              <w:t xml:space="preserve"> that bias has affected the final outcomes found. There was no control group </w:t>
            </w:r>
            <w:r w:rsidR="00623618">
              <w:rPr>
                <w:sz w:val="18"/>
                <w:szCs w:val="18"/>
              </w:rPr>
              <w:t xml:space="preserve">for comparison </w:t>
            </w:r>
            <w:r w:rsidR="00163CC6">
              <w:rPr>
                <w:sz w:val="18"/>
                <w:szCs w:val="18"/>
              </w:rPr>
              <w:t xml:space="preserve">to see if the intervention was the sole reason for the change in scores. </w:t>
            </w:r>
            <w:r w:rsidR="00623618">
              <w:rPr>
                <w:sz w:val="18"/>
                <w:szCs w:val="18"/>
              </w:rPr>
              <w:t>T</w:t>
            </w:r>
            <w:r w:rsidR="00E3307C">
              <w:rPr>
                <w:sz w:val="18"/>
                <w:szCs w:val="18"/>
              </w:rPr>
              <w:t xml:space="preserve">he use of the </w:t>
            </w:r>
            <w:r w:rsidR="00135A61">
              <w:rPr>
                <w:sz w:val="18"/>
                <w:szCs w:val="18"/>
              </w:rPr>
              <w:t>convenience</w:t>
            </w:r>
            <w:r w:rsidR="00623618">
              <w:rPr>
                <w:sz w:val="18"/>
                <w:szCs w:val="18"/>
              </w:rPr>
              <w:t xml:space="preserve"> sample may</w:t>
            </w:r>
            <w:r w:rsidR="00E3307C">
              <w:rPr>
                <w:sz w:val="18"/>
                <w:szCs w:val="18"/>
              </w:rPr>
              <w:t xml:space="preserve"> not represent the entire population </w:t>
            </w:r>
            <w:r w:rsidR="006C7A03">
              <w:rPr>
                <w:sz w:val="18"/>
                <w:szCs w:val="18"/>
              </w:rPr>
              <w:t xml:space="preserve">in an outpatient physical therapy setting </w:t>
            </w:r>
            <w:r w:rsidR="00E3307C">
              <w:rPr>
                <w:sz w:val="18"/>
                <w:szCs w:val="18"/>
              </w:rPr>
              <w:t xml:space="preserve">and thus decreases overall external validity. </w:t>
            </w:r>
            <w:r w:rsidR="00623618">
              <w:rPr>
                <w:sz w:val="18"/>
                <w:szCs w:val="18"/>
              </w:rPr>
              <w:t>Furthermore, t</w:t>
            </w:r>
            <w:r w:rsidR="006C7A03">
              <w:rPr>
                <w:sz w:val="18"/>
                <w:szCs w:val="18"/>
              </w:rPr>
              <w:t>his type of intervention</w:t>
            </w:r>
            <w:r w:rsidR="00A67D12">
              <w:rPr>
                <w:sz w:val="18"/>
                <w:szCs w:val="18"/>
              </w:rPr>
              <w:t xml:space="preserve"> would not be applicable to anyone with significant cardiovascular </w:t>
            </w:r>
            <w:r w:rsidR="009E1672">
              <w:rPr>
                <w:sz w:val="18"/>
                <w:szCs w:val="18"/>
              </w:rPr>
              <w:t>disease, neurological condition</w:t>
            </w:r>
            <w:r w:rsidR="00A67D12">
              <w:rPr>
                <w:sz w:val="18"/>
                <w:szCs w:val="18"/>
              </w:rPr>
              <w:t xml:space="preserve"> and</w:t>
            </w:r>
            <w:r w:rsidR="009E1672">
              <w:rPr>
                <w:sz w:val="18"/>
                <w:szCs w:val="18"/>
              </w:rPr>
              <w:t>/or</w:t>
            </w:r>
            <w:r w:rsidR="00A67D12">
              <w:rPr>
                <w:sz w:val="18"/>
                <w:szCs w:val="18"/>
              </w:rPr>
              <w:t xml:space="preserve"> balance problems </w:t>
            </w:r>
            <w:r w:rsidR="006C7A03">
              <w:rPr>
                <w:sz w:val="18"/>
                <w:szCs w:val="18"/>
              </w:rPr>
              <w:t xml:space="preserve">due to the exclusion criteria. </w:t>
            </w:r>
          </w:p>
          <w:p w14:paraId="72E61E6E" w14:textId="54E6F589" w:rsidR="00E915F1" w:rsidRDefault="00FD59CF" w:rsidP="009E380F">
            <w:pPr>
              <w:spacing w:before="120" w:after="120"/>
              <w:rPr>
                <w:sz w:val="18"/>
                <w:szCs w:val="18"/>
              </w:rPr>
            </w:pPr>
            <w:r>
              <w:rPr>
                <w:sz w:val="18"/>
                <w:szCs w:val="18"/>
              </w:rPr>
              <w:t xml:space="preserve">      </w:t>
            </w:r>
            <w:r w:rsidR="00A67D12">
              <w:rPr>
                <w:sz w:val="18"/>
                <w:szCs w:val="18"/>
              </w:rPr>
              <w:t>Moreover, there was a 20% drop out rate (13/65) and these participants were primarily male and h</w:t>
            </w:r>
            <w:r w:rsidR="00623618">
              <w:rPr>
                <w:sz w:val="18"/>
                <w:szCs w:val="18"/>
              </w:rPr>
              <w:t xml:space="preserve">ad a higher BMI then those who completed the 8 weeks. </w:t>
            </w:r>
            <w:r w:rsidR="00A67D12">
              <w:rPr>
                <w:sz w:val="18"/>
                <w:szCs w:val="18"/>
              </w:rPr>
              <w:t xml:space="preserve">The lack of these participants could have resulted in could have </w:t>
            </w:r>
            <w:r w:rsidR="009E1672">
              <w:rPr>
                <w:sz w:val="18"/>
                <w:szCs w:val="18"/>
              </w:rPr>
              <w:t xml:space="preserve">positively skewed the data. </w:t>
            </w:r>
            <w:r w:rsidR="00135A61">
              <w:rPr>
                <w:sz w:val="18"/>
                <w:szCs w:val="18"/>
              </w:rPr>
              <w:t xml:space="preserve"> </w:t>
            </w:r>
          </w:p>
          <w:p w14:paraId="012A59ED" w14:textId="136E75CB" w:rsidR="00E915F1" w:rsidRDefault="00FD59CF" w:rsidP="009E380F">
            <w:pPr>
              <w:spacing w:before="120" w:after="120"/>
              <w:rPr>
                <w:sz w:val="18"/>
                <w:szCs w:val="18"/>
              </w:rPr>
            </w:pPr>
            <w:r>
              <w:rPr>
                <w:sz w:val="18"/>
                <w:szCs w:val="18"/>
              </w:rPr>
              <w:t xml:space="preserve">       </w:t>
            </w:r>
            <w:r w:rsidR="00E915F1" w:rsidRPr="007A5E3D">
              <w:rPr>
                <w:sz w:val="18"/>
                <w:szCs w:val="18"/>
              </w:rPr>
              <w:t xml:space="preserve">There was no general indication of physical activity level beforehand. Although the study mentioned that some participants had been doing physical therapy prescribed exercises before the </w:t>
            </w:r>
            <w:r w:rsidRPr="007A5E3D">
              <w:rPr>
                <w:sz w:val="18"/>
                <w:szCs w:val="18"/>
              </w:rPr>
              <w:t>initiation</w:t>
            </w:r>
            <w:r w:rsidR="00E915F1" w:rsidRPr="007A5E3D">
              <w:rPr>
                <w:sz w:val="18"/>
                <w:szCs w:val="18"/>
              </w:rPr>
              <w:t xml:space="preserve"> of the program, they did not have a measure of baseline physical activity levels. Although they provided averages of how many times the program was accessed and days that people</w:t>
            </w:r>
            <w:r w:rsidRPr="007A5E3D">
              <w:rPr>
                <w:sz w:val="18"/>
                <w:szCs w:val="18"/>
              </w:rPr>
              <w:t xml:space="preserve"> completed the exercise program, they </w:t>
            </w:r>
            <w:r w:rsidR="0091783C">
              <w:rPr>
                <w:sz w:val="18"/>
                <w:szCs w:val="18"/>
              </w:rPr>
              <w:t xml:space="preserve">did not </w:t>
            </w:r>
            <w:r w:rsidRPr="007A5E3D">
              <w:rPr>
                <w:sz w:val="18"/>
                <w:szCs w:val="18"/>
              </w:rPr>
              <w:t xml:space="preserve">report specifically how exercise activity improved. Nonetheless, if this cohort was more active </w:t>
            </w:r>
            <w:ins w:id="34" w:author="Marian Thomas" w:date="2015-11-21T13:40:00Z">
              <w:r w:rsidR="00E91E29" w:rsidRPr="007A5E3D">
                <w:rPr>
                  <w:sz w:val="18"/>
                  <w:szCs w:val="18"/>
                </w:rPr>
                <w:t>initially</w:t>
              </w:r>
            </w:ins>
            <w:r w:rsidRPr="007A5E3D">
              <w:rPr>
                <w:sz w:val="18"/>
                <w:szCs w:val="18"/>
              </w:rPr>
              <w:t xml:space="preserve">, this may </w:t>
            </w:r>
            <w:r w:rsidR="00623618" w:rsidRPr="007A5E3D">
              <w:rPr>
                <w:sz w:val="18"/>
                <w:szCs w:val="18"/>
              </w:rPr>
              <w:t>have accounted for the increased adherence and</w:t>
            </w:r>
            <w:r w:rsidR="007A5E3D" w:rsidRPr="007A5E3D">
              <w:rPr>
                <w:sz w:val="18"/>
                <w:szCs w:val="18"/>
              </w:rPr>
              <w:t xml:space="preserve"> </w:t>
            </w:r>
            <w:r w:rsidR="0091783C">
              <w:rPr>
                <w:sz w:val="18"/>
                <w:szCs w:val="18"/>
              </w:rPr>
              <w:t xml:space="preserve">positive outcomes found. </w:t>
            </w:r>
          </w:p>
          <w:p w14:paraId="3B62DCB0" w14:textId="2F5349AF" w:rsidR="001D4F60" w:rsidRPr="00580607" w:rsidRDefault="00FD59CF" w:rsidP="009E380F">
            <w:pPr>
              <w:spacing w:before="120" w:after="120"/>
              <w:rPr>
                <w:sz w:val="18"/>
                <w:szCs w:val="18"/>
              </w:rPr>
            </w:pPr>
            <w:r>
              <w:rPr>
                <w:sz w:val="18"/>
                <w:szCs w:val="18"/>
              </w:rPr>
              <w:t xml:space="preserve">       </w:t>
            </w:r>
            <w:r w:rsidR="00531338">
              <w:rPr>
                <w:sz w:val="18"/>
                <w:szCs w:val="18"/>
              </w:rPr>
              <w:t>The study was sufficiently powered to determi</w:t>
            </w:r>
            <w:r w:rsidR="0091783C">
              <w:rPr>
                <w:sz w:val="18"/>
                <w:szCs w:val="18"/>
              </w:rPr>
              <w:t>ne a medium – large effect size</w:t>
            </w:r>
            <w:r w:rsidR="00531338">
              <w:rPr>
                <w:sz w:val="18"/>
                <w:szCs w:val="18"/>
              </w:rPr>
              <w:t xml:space="preserve"> and medium to large correlations </w:t>
            </w:r>
            <w:r w:rsidR="00163CC6">
              <w:rPr>
                <w:sz w:val="18"/>
                <w:szCs w:val="18"/>
              </w:rPr>
              <w:t xml:space="preserve"> (</w:t>
            </w:r>
            <w:r w:rsidR="00531338">
              <w:rPr>
                <w:sz w:val="18"/>
                <w:szCs w:val="18"/>
              </w:rPr>
              <w:t xml:space="preserve">requirement of 37 participants total, n = 52 </w:t>
            </w:r>
            <w:r w:rsidR="00163CC6">
              <w:rPr>
                <w:sz w:val="18"/>
                <w:szCs w:val="18"/>
              </w:rPr>
              <w:t>analysed</w:t>
            </w:r>
            <w:r w:rsidR="00A0168C">
              <w:rPr>
                <w:sz w:val="18"/>
                <w:szCs w:val="18"/>
              </w:rPr>
              <w:t>). Also, in order to decrease confounding factors of other treatments, the study excluded patients who were receiving any other typ</w:t>
            </w:r>
            <w:r w:rsidR="0091783C">
              <w:rPr>
                <w:sz w:val="18"/>
                <w:szCs w:val="18"/>
              </w:rPr>
              <w:t xml:space="preserve">e of treatment for their knee OA (such as injections, </w:t>
            </w:r>
            <w:r w:rsidR="00A0168C">
              <w:rPr>
                <w:sz w:val="18"/>
                <w:szCs w:val="18"/>
              </w:rPr>
              <w:t>physical therapy or a previous knee replacement</w:t>
            </w:r>
            <w:r w:rsidR="0091783C">
              <w:rPr>
                <w:sz w:val="18"/>
                <w:szCs w:val="18"/>
              </w:rPr>
              <w:t>)</w:t>
            </w:r>
            <w:r w:rsidR="00A0168C">
              <w:rPr>
                <w:sz w:val="18"/>
                <w:szCs w:val="18"/>
              </w:rPr>
              <w:t xml:space="preserve">. </w:t>
            </w:r>
            <w:r w:rsidR="006C7A03">
              <w:rPr>
                <w:sz w:val="18"/>
                <w:szCs w:val="18"/>
              </w:rPr>
              <w:t xml:space="preserve">They also performed a moderating factor analysis on potential demographic </w:t>
            </w:r>
            <w:r w:rsidR="00E915F1">
              <w:rPr>
                <w:sz w:val="18"/>
                <w:szCs w:val="18"/>
              </w:rPr>
              <w:t>characteristics</w:t>
            </w:r>
            <w:r w:rsidR="006C7A03">
              <w:rPr>
                <w:sz w:val="18"/>
                <w:szCs w:val="18"/>
              </w:rPr>
              <w:t xml:space="preserve"> that could have affected outcomes. </w:t>
            </w:r>
            <w:r w:rsidR="00623618">
              <w:rPr>
                <w:sz w:val="18"/>
                <w:szCs w:val="18"/>
              </w:rPr>
              <w:t xml:space="preserve">These practices contributed to the overall internal validity of the </w:t>
            </w:r>
            <w:r w:rsidR="0091783C">
              <w:rPr>
                <w:sz w:val="18"/>
                <w:szCs w:val="18"/>
              </w:rPr>
              <w:t xml:space="preserve">study. </w:t>
            </w:r>
          </w:p>
          <w:p w14:paraId="5AB91451" w14:textId="77777777" w:rsidR="001D4F60" w:rsidRPr="00580607" w:rsidRDefault="001D4F60" w:rsidP="00C47EED">
            <w:pPr>
              <w:spacing w:before="120" w:after="120"/>
              <w:jc w:val="center"/>
              <w:rPr>
                <w:sz w:val="18"/>
                <w:szCs w:val="18"/>
              </w:rPr>
            </w:pPr>
          </w:p>
        </w:tc>
      </w:tr>
      <w:tr w:rsidR="001D4F60" w:rsidRPr="002F16E1" w14:paraId="6BAB3242" w14:textId="77777777" w:rsidTr="009E380F">
        <w:tc>
          <w:tcPr>
            <w:tcW w:w="10421" w:type="dxa"/>
            <w:shd w:val="clear" w:color="auto" w:fill="auto"/>
          </w:tcPr>
          <w:p w14:paraId="293E9AE3" w14:textId="77777777" w:rsidR="00C47EED" w:rsidRDefault="00C47EED" w:rsidP="009E380F">
            <w:pPr>
              <w:spacing w:before="120" w:after="120"/>
              <w:jc w:val="both"/>
              <w:rPr>
                <w:b/>
                <w:sz w:val="18"/>
                <w:szCs w:val="18"/>
              </w:rPr>
            </w:pPr>
          </w:p>
          <w:p w14:paraId="61C8C7E9" w14:textId="77777777" w:rsidR="00C47EED" w:rsidRDefault="00C47EED" w:rsidP="009E380F">
            <w:pPr>
              <w:spacing w:before="120" w:after="120"/>
              <w:jc w:val="both"/>
              <w:rPr>
                <w:b/>
                <w:sz w:val="18"/>
                <w:szCs w:val="18"/>
              </w:rPr>
            </w:pPr>
          </w:p>
          <w:p w14:paraId="6EAA207D" w14:textId="77777777" w:rsidR="00C47EED" w:rsidRDefault="00C47EED" w:rsidP="009E380F">
            <w:pPr>
              <w:spacing w:before="120" w:after="120"/>
              <w:jc w:val="both"/>
              <w:rPr>
                <w:b/>
                <w:sz w:val="18"/>
                <w:szCs w:val="18"/>
              </w:rPr>
            </w:pPr>
          </w:p>
          <w:p w14:paraId="7679C098" w14:textId="77777777" w:rsidR="001D4F60" w:rsidRPr="002F16E1" w:rsidRDefault="001D4F60" w:rsidP="009E380F">
            <w:pPr>
              <w:spacing w:before="120" w:after="120"/>
              <w:jc w:val="both"/>
              <w:rPr>
                <w:b/>
                <w:sz w:val="18"/>
                <w:szCs w:val="18"/>
              </w:rPr>
            </w:pPr>
            <w:r w:rsidRPr="002F16E1">
              <w:rPr>
                <w:b/>
                <w:sz w:val="18"/>
                <w:szCs w:val="18"/>
              </w:rPr>
              <w:t>Interpretation of Results</w:t>
            </w:r>
          </w:p>
          <w:p w14:paraId="37DE713E"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4E57759E" w14:textId="77777777" w:rsidTr="009E380F">
        <w:tc>
          <w:tcPr>
            <w:tcW w:w="10421" w:type="dxa"/>
            <w:tcBorders>
              <w:bottom w:val="single" w:sz="4" w:space="0" w:color="auto"/>
            </w:tcBorders>
            <w:shd w:val="clear" w:color="auto" w:fill="auto"/>
          </w:tcPr>
          <w:p w14:paraId="21B40CE8" w14:textId="5168AC09" w:rsidR="005F63DA" w:rsidRDefault="00135A61" w:rsidP="009E380F">
            <w:pPr>
              <w:spacing w:before="120" w:after="120"/>
              <w:rPr>
                <w:sz w:val="18"/>
                <w:szCs w:val="18"/>
              </w:rPr>
            </w:pPr>
            <w:r>
              <w:rPr>
                <w:sz w:val="18"/>
                <w:szCs w:val="18"/>
              </w:rPr>
              <w:t xml:space="preserve">The TERC program seems like an excellent resource </w:t>
            </w:r>
            <w:r w:rsidR="00C47EED">
              <w:rPr>
                <w:sz w:val="18"/>
                <w:szCs w:val="18"/>
              </w:rPr>
              <w:t xml:space="preserve">that includes </w:t>
            </w:r>
            <w:r>
              <w:rPr>
                <w:sz w:val="18"/>
                <w:szCs w:val="18"/>
              </w:rPr>
              <w:t xml:space="preserve">strength, flexibility and aerobic exercises that are </w:t>
            </w:r>
            <w:r w:rsidR="00A0168C">
              <w:rPr>
                <w:sz w:val="18"/>
                <w:szCs w:val="18"/>
              </w:rPr>
              <w:t>based off clinical guidelines for exercise</w:t>
            </w:r>
            <w:r w:rsidR="00E915F1">
              <w:rPr>
                <w:sz w:val="18"/>
                <w:szCs w:val="18"/>
              </w:rPr>
              <w:t xml:space="preserve"> in this population</w:t>
            </w:r>
            <w:r w:rsidR="00A0168C">
              <w:rPr>
                <w:sz w:val="18"/>
                <w:szCs w:val="18"/>
              </w:rPr>
              <w:t xml:space="preserve">. The program </w:t>
            </w:r>
            <w:r w:rsidR="00E915F1">
              <w:rPr>
                <w:sz w:val="18"/>
                <w:szCs w:val="18"/>
              </w:rPr>
              <w:t>can be</w:t>
            </w:r>
            <w:r w:rsidR="00A0168C">
              <w:rPr>
                <w:sz w:val="18"/>
                <w:szCs w:val="18"/>
              </w:rPr>
              <w:t xml:space="preserve"> individualized based off pain outcomes after exercise as well as</w:t>
            </w:r>
            <w:r w:rsidR="00C47EED">
              <w:rPr>
                <w:sz w:val="18"/>
                <w:szCs w:val="18"/>
              </w:rPr>
              <w:t xml:space="preserve"> by</w:t>
            </w:r>
            <w:r w:rsidR="00A0168C">
              <w:rPr>
                <w:sz w:val="18"/>
                <w:szCs w:val="18"/>
              </w:rPr>
              <w:t xml:space="preserve"> patient choice (the participants can choose to have an easier or more difficult routine</w:t>
            </w:r>
            <w:r w:rsidR="00C47EED">
              <w:rPr>
                <w:sz w:val="18"/>
                <w:szCs w:val="18"/>
              </w:rPr>
              <w:t xml:space="preserve"> than the one prescribed). There was</w:t>
            </w:r>
            <w:r w:rsidR="00A0168C">
              <w:rPr>
                <w:sz w:val="18"/>
                <w:szCs w:val="18"/>
              </w:rPr>
              <w:t xml:space="preserve"> large effect </w:t>
            </w:r>
            <w:r w:rsidR="00C47EED">
              <w:rPr>
                <w:sz w:val="18"/>
                <w:szCs w:val="18"/>
              </w:rPr>
              <w:t>sizes found for pain (0.68),</w:t>
            </w:r>
            <w:r w:rsidR="00A0168C">
              <w:rPr>
                <w:sz w:val="18"/>
                <w:szCs w:val="18"/>
              </w:rPr>
              <w:t xml:space="preserve"> stiffness</w:t>
            </w:r>
            <w:r w:rsidR="00E915F1">
              <w:rPr>
                <w:sz w:val="18"/>
                <w:szCs w:val="18"/>
              </w:rPr>
              <w:t xml:space="preserve"> (0.68), </w:t>
            </w:r>
            <w:r w:rsidR="00A0168C">
              <w:rPr>
                <w:sz w:val="18"/>
                <w:szCs w:val="18"/>
              </w:rPr>
              <w:t>daily function</w:t>
            </w:r>
            <w:r w:rsidR="00E915F1">
              <w:rPr>
                <w:sz w:val="18"/>
                <w:szCs w:val="18"/>
              </w:rPr>
              <w:t xml:space="preserve"> (0.66)</w:t>
            </w:r>
            <w:r w:rsidR="00A0168C">
              <w:rPr>
                <w:sz w:val="18"/>
                <w:szCs w:val="18"/>
              </w:rPr>
              <w:t xml:space="preserve"> and </w:t>
            </w:r>
            <w:r w:rsidR="005F63DA">
              <w:rPr>
                <w:sz w:val="18"/>
                <w:szCs w:val="18"/>
              </w:rPr>
              <w:t>self-efficacy</w:t>
            </w:r>
            <w:r w:rsidR="00A0168C">
              <w:rPr>
                <w:sz w:val="18"/>
                <w:szCs w:val="18"/>
              </w:rPr>
              <w:t xml:space="preserve"> as well</w:t>
            </w:r>
            <w:r w:rsidR="00E915F1">
              <w:rPr>
                <w:sz w:val="18"/>
                <w:szCs w:val="18"/>
              </w:rPr>
              <w:t xml:space="preserve"> (0.54)</w:t>
            </w:r>
            <w:r w:rsidR="00A0168C">
              <w:rPr>
                <w:sz w:val="18"/>
                <w:szCs w:val="18"/>
              </w:rPr>
              <w:t xml:space="preserve">. However, due to the lack of a control group, it cannot be stated that these results solely occurred due to the intervention. </w:t>
            </w:r>
            <w:r w:rsidR="00C47EED">
              <w:rPr>
                <w:sz w:val="18"/>
                <w:szCs w:val="18"/>
              </w:rPr>
              <w:t>Furthermore, the population may not be</w:t>
            </w:r>
            <w:r w:rsidR="005F63DA">
              <w:rPr>
                <w:sz w:val="18"/>
                <w:szCs w:val="18"/>
              </w:rPr>
              <w:t xml:space="preserve"> representative of an outpatient orthopaedic population due the exclusion of </w:t>
            </w:r>
            <w:r w:rsidR="00C47EED">
              <w:rPr>
                <w:sz w:val="18"/>
                <w:szCs w:val="18"/>
              </w:rPr>
              <w:t>patients with cardiovascular/</w:t>
            </w:r>
            <w:r w:rsidR="005F63DA">
              <w:rPr>
                <w:sz w:val="18"/>
                <w:szCs w:val="18"/>
              </w:rPr>
              <w:t>neurological</w:t>
            </w:r>
            <w:r w:rsidR="009031AE">
              <w:rPr>
                <w:sz w:val="18"/>
                <w:szCs w:val="18"/>
              </w:rPr>
              <w:t xml:space="preserve"> </w:t>
            </w:r>
            <w:r w:rsidR="00C47EED">
              <w:rPr>
                <w:sz w:val="18"/>
                <w:szCs w:val="18"/>
              </w:rPr>
              <w:t>conditions</w:t>
            </w:r>
            <w:r w:rsidR="005F63DA">
              <w:rPr>
                <w:sz w:val="18"/>
                <w:szCs w:val="18"/>
              </w:rPr>
              <w:t xml:space="preserve"> and </w:t>
            </w:r>
            <w:r w:rsidR="009031AE">
              <w:rPr>
                <w:sz w:val="18"/>
                <w:szCs w:val="18"/>
              </w:rPr>
              <w:t xml:space="preserve">patients who received </w:t>
            </w:r>
            <w:r w:rsidR="00E915F1">
              <w:rPr>
                <w:sz w:val="18"/>
                <w:szCs w:val="18"/>
              </w:rPr>
              <w:t xml:space="preserve">other </w:t>
            </w:r>
            <w:r w:rsidR="009031AE">
              <w:rPr>
                <w:sz w:val="18"/>
                <w:szCs w:val="18"/>
              </w:rPr>
              <w:t xml:space="preserve">common </w:t>
            </w:r>
            <w:r w:rsidR="005F63DA">
              <w:rPr>
                <w:sz w:val="18"/>
                <w:szCs w:val="18"/>
              </w:rPr>
              <w:t xml:space="preserve">treatments </w:t>
            </w:r>
            <w:r w:rsidR="009031AE">
              <w:rPr>
                <w:sz w:val="18"/>
                <w:szCs w:val="18"/>
              </w:rPr>
              <w:t xml:space="preserve">for OA </w:t>
            </w:r>
            <w:r w:rsidR="005F63DA">
              <w:rPr>
                <w:sz w:val="18"/>
                <w:szCs w:val="18"/>
              </w:rPr>
              <w:t xml:space="preserve">such as injections and physical therapy. </w:t>
            </w:r>
          </w:p>
          <w:p w14:paraId="135FEEBC" w14:textId="77777777" w:rsidR="005F63DA" w:rsidRDefault="005F63DA" w:rsidP="009E380F">
            <w:pPr>
              <w:spacing w:before="120" w:after="120"/>
              <w:rPr>
                <w:sz w:val="18"/>
                <w:szCs w:val="18"/>
              </w:rPr>
            </w:pPr>
          </w:p>
          <w:p w14:paraId="62565C97" w14:textId="5A6CA84A" w:rsidR="001D4F60" w:rsidRPr="00580607" w:rsidRDefault="00A0168C" w:rsidP="009E380F">
            <w:pPr>
              <w:spacing w:before="120" w:after="120"/>
              <w:rPr>
                <w:sz w:val="18"/>
                <w:szCs w:val="18"/>
              </w:rPr>
            </w:pPr>
            <w:r>
              <w:rPr>
                <w:sz w:val="18"/>
                <w:szCs w:val="18"/>
              </w:rPr>
              <w:t xml:space="preserve">Nonetheless, </w:t>
            </w:r>
            <w:r w:rsidR="005F63DA">
              <w:rPr>
                <w:sz w:val="18"/>
                <w:szCs w:val="18"/>
              </w:rPr>
              <w:t xml:space="preserve">despite the low quality design of the study, </w:t>
            </w:r>
            <w:r>
              <w:rPr>
                <w:sz w:val="18"/>
                <w:szCs w:val="18"/>
              </w:rPr>
              <w:t xml:space="preserve">the positive results of this study indicate that the Web based intervention has the potential to improve pain in patients with knee OA and did not </w:t>
            </w:r>
            <w:r w:rsidR="005F63DA">
              <w:rPr>
                <w:sz w:val="18"/>
                <w:szCs w:val="18"/>
              </w:rPr>
              <w:t xml:space="preserve">cause adverse effects on functioning. </w:t>
            </w:r>
            <w:r w:rsidR="00C47EED">
              <w:rPr>
                <w:sz w:val="18"/>
                <w:szCs w:val="18"/>
              </w:rPr>
              <w:t xml:space="preserve">However, due to the weak study design, there is a lot of potential bias that could have affected the final results.  Future research needs to be done with stronger study design in order to truly understand the effect of this intervention. </w:t>
            </w:r>
          </w:p>
          <w:p w14:paraId="262AF2D6" w14:textId="77777777" w:rsidR="001D4F60" w:rsidRPr="00580607" w:rsidRDefault="001D4F60" w:rsidP="009E380F">
            <w:pPr>
              <w:spacing w:before="120" w:after="120"/>
              <w:rPr>
                <w:sz w:val="18"/>
                <w:szCs w:val="18"/>
              </w:rPr>
            </w:pPr>
          </w:p>
          <w:p w14:paraId="58B2B762" w14:textId="77777777" w:rsidR="001D4F60" w:rsidRPr="00580607" w:rsidRDefault="001D4F60" w:rsidP="009E380F">
            <w:pPr>
              <w:spacing w:before="120" w:after="120"/>
              <w:rPr>
                <w:sz w:val="18"/>
                <w:szCs w:val="18"/>
              </w:rPr>
            </w:pPr>
          </w:p>
          <w:p w14:paraId="5B321AEB" w14:textId="77777777" w:rsidR="001D4F60" w:rsidRPr="00580607" w:rsidRDefault="001D4F60" w:rsidP="009E380F">
            <w:pPr>
              <w:spacing w:before="120" w:after="120"/>
              <w:rPr>
                <w:sz w:val="18"/>
                <w:szCs w:val="18"/>
              </w:rPr>
            </w:pPr>
          </w:p>
          <w:p w14:paraId="2C3F8DED" w14:textId="77777777" w:rsidR="001D4F60" w:rsidRPr="00580607" w:rsidRDefault="001D4F60" w:rsidP="009E380F">
            <w:pPr>
              <w:spacing w:before="120" w:after="120"/>
              <w:rPr>
                <w:sz w:val="18"/>
                <w:szCs w:val="18"/>
              </w:rPr>
            </w:pPr>
          </w:p>
          <w:p w14:paraId="1D348DCC" w14:textId="77777777" w:rsidR="001D4F60" w:rsidRPr="00580607" w:rsidRDefault="001D4F60" w:rsidP="009E380F">
            <w:pPr>
              <w:spacing w:before="120" w:after="120"/>
              <w:rPr>
                <w:sz w:val="18"/>
                <w:szCs w:val="18"/>
              </w:rPr>
            </w:pPr>
          </w:p>
          <w:p w14:paraId="043096A4" w14:textId="77777777" w:rsidR="001D4F60" w:rsidRPr="00580607" w:rsidRDefault="001D4F60" w:rsidP="009E380F">
            <w:pPr>
              <w:spacing w:before="120" w:after="120"/>
              <w:rPr>
                <w:sz w:val="18"/>
                <w:szCs w:val="18"/>
              </w:rPr>
            </w:pPr>
          </w:p>
          <w:p w14:paraId="570FC8A6" w14:textId="77777777" w:rsidR="001D4F60" w:rsidRPr="00580607" w:rsidRDefault="001D4F60" w:rsidP="009E380F">
            <w:pPr>
              <w:spacing w:before="120" w:after="120"/>
              <w:rPr>
                <w:sz w:val="18"/>
                <w:szCs w:val="18"/>
              </w:rPr>
            </w:pPr>
          </w:p>
          <w:p w14:paraId="1391758E" w14:textId="77777777" w:rsidR="001D4F60" w:rsidRPr="00580607" w:rsidRDefault="001D4F60" w:rsidP="009E380F">
            <w:pPr>
              <w:spacing w:before="120" w:after="120"/>
              <w:jc w:val="right"/>
              <w:rPr>
                <w:sz w:val="18"/>
                <w:szCs w:val="18"/>
              </w:rPr>
            </w:pPr>
          </w:p>
        </w:tc>
      </w:tr>
    </w:tbl>
    <w:p w14:paraId="0C480E9C" w14:textId="77777777" w:rsidR="001D4F60" w:rsidRDefault="001D4F60" w:rsidP="001D4F60">
      <w:pPr>
        <w:spacing w:before="240" w:after="240"/>
        <w:rPr>
          <w:b/>
          <w:sz w:val="18"/>
          <w:szCs w:val="18"/>
        </w:rPr>
      </w:pPr>
    </w:p>
    <w:p w14:paraId="436532D7" w14:textId="1580FAAC" w:rsidR="001D4F60" w:rsidRDefault="001D4F60" w:rsidP="00532457">
      <w:pPr>
        <w:spacing w:before="240" w:after="240"/>
        <w:outlineLvl w:val="0"/>
        <w:rPr>
          <w:b/>
          <w:sz w:val="18"/>
          <w:szCs w:val="18"/>
        </w:rPr>
      </w:pPr>
      <w:r>
        <w:rPr>
          <w:b/>
          <w:sz w:val="18"/>
          <w:szCs w:val="18"/>
        </w:rPr>
        <w:t xml:space="preserve">(3) </w:t>
      </w:r>
      <w:r w:rsidR="00E04EFB">
        <w:rPr>
          <w:b/>
          <w:sz w:val="18"/>
          <w:szCs w:val="18"/>
        </w:rPr>
        <w:t xml:space="preserve">Description and appraisal of </w:t>
      </w:r>
      <w:r w:rsidR="009031AE">
        <w:rPr>
          <w:b/>
          <w:sz w:val="18"/>
          <w:szCs w:val="18"/>
        </w:rPr>
        <w:t>“</w:t>
      </w:r>
      <w:r w:rsidR="00E04EFB">
        <w:rPr>
          <w:b/>
          <w:sz w:val="18"/>
          <w:szCs w:val="18"/>
        </w:rPr>
        <w:t>A randomized controlled trial of an online self management program for adults with arthritis pain</w:t>
      </w:r>
      <w:r w:rsidR="009031AE">
        <w:rPr>
          <w:b/>
          <w:sz w:val="18"/>
          <w:szCs w:val="18"/>
        </w:rPr>
        <w:t>”</w:t>
      </w:r>
      <w:r w:rsidR="00E04EFB">
        <w:rPr>
          <w:b/>
          <w:sz w:val="18"/>
          <w:szCs w:val="18"/>
        </w:rPr>
        <w:t xml:space="preserve"> by Trudeau</w:t>
      </w:r>
      <w:r w:rsidR="00C47EED">
        <w:rPr>
          <w:b/>
          <w:sz w:val="18"/>
          <w:szCs w:val="18"/>
        </w:rPr>
        <w:t xml:space="preserve"> et al.</w:t>
      </w:r>
      <w:r w:rsidR="00E04EFB">
        <w:rPr>
          <w:b/>
          <w:sz w:val="18"/>
          <w:szCs w:val="18"/>
        </w:rPr>
        <w:t>,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18A2AE08" w14:textId="77777777" w:rsidTr="009E380F">
        <w:tc>
          <w:tcPr>
            <w:tcW w:w="10421" w:type="dxa"/>
            <w:shd w:val="clear" w:color="auto" w:fill="E6E6E6"/>
          </w:tcPr>
          <w:p w14:paraId="1C5C367A"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4558B79A" w14:textId="77777777" w:rsidTr="009E380F">
        <w:tc>
          <w:tcPr>
            <w:tcW w:w="10421" w:type="dxa"/>
            <w:tcBorders>
              <w:bottom w:val="single" w:sz="4" w:space="0" w:color="auto"/>
            </w:tcBorders>
            <w:shd w:val="clear" w:color="auto" w:fill="auto"/>
          </w:tcPr>
          <w:p w14:paraId="33FB15DD" w14:textId="77777777" w:rsidR="001D4F60" w:rsidRPr="002F16E1" w:rsidRDefault="00755C57" w:rsidP="009E380F">
            <w:pPr>
              <w:spacing w:before="120" w:after="120"/>
              <w:rPr>
                <w:sz w:val="18"/>
                <w:szCs w:val="18"/>
              </w:rPr>
            </w:pPr>
            <w:r>
              <w:rPr>
                <w:sz w:val="18"/>
                <w:szCs w:val="18"/>
              </w:rPr>
              <w:t>The purpose of this research of this study was to determine the effect of a Web based arthritis pain management program (</w:t>
            </w:r>
            <w:proofErr w:type="spellStart"/>
            <w:proofErr w:type="gramStart"/>
            <w:r>
              <w:rPr>
                <w:sz w:val="18"/>
                <w:szCs w:val="18"/>
              </w:rPr>
              <w:t>painACTION</w:t>
            </w:r>
            <w:proofErr w:type="spellEnd"/>
            <w:r>
              <w:rPr>
                <w:sz w:val="18"/>
                <w:szCs w:val="18"/>
              </w:rPr>
              <w:t xml:space="preserve"> )</w:t>
            </w:r>
            <w:proofErr w:type="gramEnd"/>
            <w:r>
              <w:rPr>
                <w:sz w:val="18"/>
                <w:szCs w:val="18"/>
              </w:rPr>
              <w:t xml:space="preserve"> on pain self management, cognition about condition, pain levels and functioning in patients with knee OA. </w:t>
            </w:r>
          </w:p>
          <w:p w14:paraId="42829886" w14:textId="77777777" w:rsidR="001D4F60" w:rsidRPr="002F16E1" w:rsidRDefault="001D4F60" w:rsidP="009E380F">
            <w:pPr>
              <w:spacing w:before="120" w:after="120"/>
              <w:rPr>
                <w:sz w:val="18"/>
                <w:szCs w:val="18"/>
              </w:rPr>
            </w:pPr>
          </w:p>
          <w:p w14:paraId="27223355" w14:textId="77777777" w:rsidR="001D4F60" w:rsidRPr="002F16E1" w:rsidRDefault="001D4F60" w:rsidP="009E380F">
            <w:pPr>
              <w:spacing w:before="120" w:after="120"/>
              <w:rPr>
                <w:sz w:val="18"/>
                <w:szCs w:val="18"/>
              </w:rPr>
            </w:pPr>
          </w:p>
          <w:p w14:paraId="661817DF" w14:textId="77777777" w:rsidR="001D4F60" w:rsidRPr="002F16E1" w:rsidRDefault="001D4F60" w:rsidP="009E380F">
            <w:pPr>
              <w:spacing w:before="120" w:after="120"/>
              <w:jc w:val="right"/>
              <w:rPr>
                <w:sz w:val="18"/>
                <w:szCs w:val="18"/>
              </w:rPr>
            </w:pPr>
          </w:p>
        </w:tc>
      </w:tr>
      <w:tr w:rsidR="001D4F60" w:rsidRPr="002F16E1" w14:paraId="630F8413" w14:textId="77777777" w:rsidTr="009E380F">
        <w:tc>
          <w:tcPr>
            <w:tcW w:w="10421" w:type="dxa"/>
            <w:shd w:val="clear" w:color="auto" w:fill="E6E6E6"/>
          </w:tcPr>
          <w:p w14:paraId="26EE15B9" w14:textId="77777777" w:rsidR="001D4F60" w:rsidRPr="002F16E1" w:rsidRDefault="001D4F60" w:rsidP="009E380F">
            <w:pPr>
              <w:spacing w:before="120" w:after="120"/>
              <w:jc w:val="both"/>
              <w:rPr>
                <w:b/>
                <w:sz w:val="18"/>
                <w:szCs w:val="18"/>
              </w:rPr>
            </w:pPr>
            <w:r w:rsidRPr="002F16E1">
              <w:rPr>
                <w:b/>
                <w:sz w:val="18"/>
                <w:szCs w:val="18"/>
              </w:rPr>
              <w:t>Study Design</w:t>
            </w:r>
          </w:p>
          <w:p w14:paraId="16C4134E" w14:textId="77777777" w:rsidR="001D4F60" w:rsidRPr="002F16E1" w:rsidRDefault="001D4F60" w:rsidP="009E380F">
            <w:pPr>
              <w:spacing w:before="120" w:after="120"/>
              <w:jc w:val="both"/>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7B255A8B"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1288330B" w14:textId="77777777" w:rsidTr="009E380F">
        <w:tc>
          <w:tcPr>
            <w:tcW w:w="10421" w:type="dxa"/>
            <w:tcBorders>
              <w:bottom w:val="single" w:sz="4" w:space="0" w:color="auto"/>
            </w:tcBorders>
            <w:shd w:val="clear" w:color="auto" w:fill="auto"/>
          </w:tcPr>
          <w:p w14:paraId="654AB739" w14:textId="77777777" w:rsidR="001D4F60" w:rsidRDefault="00E04EFB" w:rsidP="00755C57">
            <w:pPr>
              <w:pStyle w:val="ListParagraph"/>
              <w:numPr>
                <w:ilvl w:val="0"/>
                <w:numId w:val="31"/>
              </w:numPr>
              <w:spacing w:before="120" w:after="120"/>
              <w:rPr>
                <w:sz w:val="18"/>
                <w:szCs w:val="18"/>
              </w:rPr>
            </w:pPr>
            <w:r>
              <w:rPr>
                <w:sz w:val="18"/>
                <w:szCs w:val="18"/>
              </w:rPr>
              <w:t>Randomized controlled trial; p</w:t>
            </w:r>
            <w:r w:rsidR="00755C57">
              <w:rPr>
                <w:sz w:val="18"/>
                <w:szCs w:val="18"/>
              </w:rPr>
              <w:t xml:space="preserve">arallel group design </w:t>
            </w:r>
          </w:p>
          <w:p w14:paraId="7E63FC3D" w14:textId="77777777" w:rsidR="00755C57" w:rsidRDefault="00755C57" w:rsidP="00755C57">
            <w:pPr>
              <w:pStyle w:val="ListParagraph"/>
              <w:numPr>
                <w:ilvl w:val="0"/>
                <w:numId w:val="31"/>
              </w:numPr>
              <w:spacing w:before="120" w:after="120"/>
              <w:rPr>
                <w:sz w:val="18"/>
                <w:szCs w:val="18"/>
              </w:rPr>
            </w:pPr>
            <w:r>
              <w:rPr>
                <w:sz w:val="18"/>
                <w:szCs w:val="18"/>
              </w:rPr>
              <w:t>Randomized using</w:t>
            </w:r>
            <w:r w:rsidR="00E04EFB">
              <w:rPr>
                <w:sz w:val="18"/>
                <w:szCs w:val="18"/>
              </w:rPr>
              <w:t xml:space="preserve"> stratified block randomization using the conditions of gender and type of arthritis. A computer generated programming performed the randomization </w:t>
            </w:r>
          </w:p>
          <w:p w14:paraId="5CD0BDFF" w14:textId="77777777" w:rsidR="00E04EFB" w:rsidRDefault="00E04EFB" w:rsidP="00755C57">
            <w:pPr>
              <w:pStyle w:val="ListParagraph"/>
              <w:numPr>
                <w:ilvl w:val="0"/>
                <w:numId w:val="31"/>
              </w:numPr>
              <w:spacing w:before="120" w:after="120"/>
              <w:rPr>
                <w:sz w:val="18"/>
                <w:szCs w:val="18"/>
              </w:rPr>
            </w:pPr>
            <w:r>
              <w:rPr>
                <w:sz w:val="18"/>
                <w:szCs w:val="18"/>
              </w:rPr>
              <w:t xml:space="preserve">No blinding </w:t>
            </w:r>
            <w:r w:rsidR="004B761B">
              <w:rPr>
                <w:sz w:val="18"/>
                <w:szCs w:val="18"/>
              </w:rPr>
              <w:t xml:space="preserve">of participants or researchers </w:t>
            </w:r>
            <w:r>
              <w:rPr>
                <w:sz w:val="18"/>
                <w:szCs w:val="18"/>
              </w:rPr>
              <w:t xml:space="preserve">occurred in the study as the measures were self reported through an online questionnaire </w:t>
            </w:r>
          </w:p>
          <w:p w14:paraId="4F15D9FE" w14:textId="77777777" w:rsidR="00E04EFB" w:rsidRDefault="00E04EFB" w:rsidP="00755C57">
            <w:pPr>
              <w:pStyle w:val="ListParagraph"/>
              <w:numPr>
                <w:ilvl w:val="0"/>
                <w:numId w:val="31"/>
              </w:numPr>
              <w:spacing w:before="120" w:after="120"/>
              <w:rPr>
                <w:sz w:val="18"/>
                <w:szCs w:val="18"/>
              </w:rPr>
            </w:pPr>
            <w:r>
              <w:rPr>
                <w:sz w:val="18"/>
                <w:szCs w:val="18"/>
              </w:rPr>
              <w:t xml:space="preserve">Participants completed baseline, 4 week and 6 month assessments through online questionnaire </w:t>
            </w:r>
            <w:r w:rsidR="004B761B">
              <w:rPr>
                <w:sz w:val="18"/>
                <w:szCs w:val="18"/>
              </w:rPr>
              <w:t>\</w:t>
            </w:r>
          </w:p>
          <w:p w14:paraId="1458D6DE" w14:textId="77777777" w:rsidR="00E04EFB" w:rsidRPr="00755C57" w:rsidRDefault="00E04EFB" w:rsidP="00755C57">
            <w:pPr>
              <w:pStyle w:val="ListParagraph"/>
              <w:numPr>
                <w:ilvl w:val="0"/>
                <w:numId w:val="31"/>
              </w:numPr>
              <w:spacing w:before="120" w:after="120"/>
              <w:rPr>
                <w:sz w:val="18"/>
                <w:szCs w:val="18"/>
              </w:rPr>
            </w:pPr>
            <w:r>
              <w:rPr>
                <w:sz w:val="18"/>
                <w:szCs w:val="18"/>
              </w:rPr>
              <w:t xml:space="preserve">Participants were compensated $250 for participation in the study </w:t>
            </w:r>
          </w:p>
          <w:p w14:paraId="49350832" w14:textId="77777777" w:rsidR="001D4F60" w:rsidRPr="002F16E1" w:rsidRDefault="001D4F60" w:rsidP="009031AE">
            <w:pPr>
              <w:spacing w:before="120" w:after="120"/>
              <w:rPr>
                <w:sz w:val="18"/>
                <w:szCs w:val="18"/>
              </w:rPr>
            </w:pPr>
          </w:p>
        </w:tc>
      </w:tr>
      <w:tr w:rsidR="001D4F60" w:rsidRPr="002F16E1" w14:paraId="3718108B" w14:textId="77777777" w:rsidTr="009E380F">
        <w:tc>
          <w:tcPr>
            <w:tcW w:w="10421" w:type="dxa"/>
            <w:shd w:val="clear" w:color="auto" w:fill="E6E6E6"/>
          </w:tcPr>
          <w:p w14:paraId="0E1AEE69" w14:textId="77777777" w:rsidR="001D4F60" w:rsidRPr="002F16E1" w:rsidRDefault="001D4F60" w:rsidP="009E380F">
            <w:pPr>
              <w:spacing w:before="120" w:after="120"/>
              <w:rPr>
                <w:b/>
                <w:sz w:val="18"/>
                <w:szCs w:val="18"/>
              </w:rPr>
            </w:pPr>
            <w:r w:rsidRPr="002F16E1">
              <w:rPr>
                <w:b/>
                <w:sz w:val="18"/>
                <w:szCs w:val="18"/>
              </w:rPr>
              <w:lastRenderedPageBreak/>
              <w:t>Setting</w:t>
            </w:r>
          </w:p>
          <w:p w14:paraId="3A38FB93" w14:textId="77777777" w:rsidR="001D4F60" w:rsidRPr="002F16E1" w:rsidRDefault="001D4F60" w:rsidP="009E380F">
            <w:pPr>
              <w:spacing w:after="120"/>
              <w:rPr>
                <w:sz w:val="18"/>
                <w:szCs w:val="18"/>
              </w:rPr>
            </w:pPr>
            <w:r w:rsidRPr="002F16E1">
              <w:rPr>
                <w:sz w:val="18"/>
                <w:szCs w:val="18"/>
              </w:rPr>
              <w:t>[</w:t>
            </w:r>
            <w:proofErr w:type="gramStart"/>
            <w:r w:rsidRPr="002F16E1">
              <w:rPr>
                <w:sz w:val="18"/>
                <w:szCs w:val="18"/>
              </w:rPr>
              <w:t>e</w:t>
            </w:r>
            <w:proofErr w:type="gramEnd"/>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5EE7FEEB" w14:textId="77777777" w:rsidTr="009E380F">
        <w:tc>
          <w:tcPr>
            <w:tcW w:w="10421" w:type="dxa"/>
            <w:tcBorders>
              <w:bottom w:val="single" w:sz="4" w:space="0" w:color="auto"/>
            </w:tcBorders>
            <w:shd w:val="clear" w:color="auto" w:fill="auto"/>
          </w:tcPr>
          <w:p w14:paraId="313F6BAE" w14:textId="77777777" w:rsidR="00A52CD4" w:rsidRDefault="00A52CD4" w:rsidP="00A52CD4">
            <w:pPr>
              <w:pStyle w:val="ListParagraph"/>
              <w:numPr>
                <w:ilvl w:val="0"/>
                <w:numId w:val="32"/>
              </w:numPr>
              <w:spacing w:before="120" w:after="120"/>
              <w:rPr>
                <w:sz w:val="18"/>
                <w:szCs w:val="18"/>
              </w:rPr>
            </w:pPr>
            <w:r>
              <w:rPr>
                <w:sz w:val="18"/>
                <w:szCs w:val="18"/>
              </w:rPr>
              <w:t xml:space="preserve">Flyers distributed at doctor’s offices, senior </w:t>
            </w:r>
            <w:r w:rsidR="005030DF">
              <w:rPr>
                <w:sz w:val="18"/>
                <w:szCs w:val="18"/>
              </w:rPr>
              <w:t>citizen</w:t>
            </w:r>
            <w:r>
              <w:rPr>
                <w:sz w:val="18"/>
                <w:szCs w:val="18"/>
              </w:rPr>
              <w:t xml:space="preserve"> service organization and events held by the Arthritis Foundation – MA chapter for recruitment </w:t>
            </w:r>
          </w:p>
          <w:p w14:paraId="6912BB1D" w14:textId="77777777" w:rsidR="00A52CD4" w:rsidRPr="00A52CD4" w:rsidRDefault="00A52CD4" w:rsidP="00A52CD4">
            <w:pPr>
              <w:pStyle w:val="ListParagraph"/>
              <w:numPr>
                <w:ilvl w:val="0"/>
                <w:numId w:val="32"/>
              </w:numPr>
              <w:spacing w:before="120" w:after="120"/>
              <w:rPr>
                <w:sz w:val="18"/>
                <w:szCs w:val="18"/>
              </w:rPr>
            </w:pPr>
            <w:r>
              <w:rPr>
                <w:sz w:val="18"/>
                <w:szCs w:val="18"/>
              </w:rPr>
              <w:t>Actual interv</w:t>
            </w:r>
            <w:r w:rsidR="004B761B">
              <w:rPr>
                <w:sz w:val="18"/>
                <w:szCs w:val="18"/>
              </w:rPr>
              <w:t xml:space="preserve">ention occurred on participants’ computer of choice (private or public) </w:t>
            </w:r>
          </w:p>
          <w:p w14:paraId="0EA13DA0" w14:textId="77777777" w:rsidR="001D4F60" w:rsidRPr="002F16E1" w:rsidRDefault="001D4F60" w:rsidP="009E380F">
            <w:pPr>
              <w:spacing w:before="120" w:after="120"/>
              <w:rPr>
                <w:sz w:val="18"/>
                <w:szCs w:val="18"/>
              </w:rPr>
            </w:pPr>
          </w:p>
          <w:p w14:paraId="5AC5E0CA" w14:textId="77777777" w:rsidR="001D4F60" w:rsidRPr="002F16E1" w:rsidRDefault="001D4F60" w:rsidP="009E380F">
            <w:pPr>
              <w:spacing w:before="120" w:after="120"/>
              <w:rPr>
                <w:sz w:val="18"/>
                <w:szCs w:val="18"/>
              </w:rPr>
            </w:pPr>
          </w:p>
          <w:p w14:paraId="744D9207" w14:textId="77777777" w:rsidR="001D4F60" w:rsidRPr="002F16E1" w:rsidRDefault="001D4F60" w:rsidP="009E380F">
            <w:pPr>
              <w:spacing w:before="120" w:after="120"/>
              <w:jc w:val="right"/>
              <w:rPr>
                <w:sz w:val="18"/>
                <w:szCs w:val="18"/>
              </w:rPr>
            </w:pPr>
          </w:p>
        </w:tc>
      </w:tr>
      <w:tr w:rsidR="001D4F60" w:rsidRPr="002F16E1" w14:paraId="63D68291" w14:textId="77777777" w:rsidTr="009E380F">
        <w:tc>
          <w:tcPr>
            <w:tcW w:w="10421" w:type="dxa"/>
            <w:shd w:val="clear" w:color="auto" w:fill="E6E6E6"/>
          </w:tcPr>
          <w:p w14:paraId="052B5843" w14:textId="77777777" w:rsidR="001D4F60" w:rsidRPr="002F16E1" w:rsidRDefault="001D4F60" w:rsidP="009E380F">
            <w:pPr>
              <w:spacing w:before="120" w:after="120"/>
              <w:rPr>
                <w:b/>
                <w:sz w:val="18"/>
                <w:szCs w:val="18"/>
              </w:rPr>
            </w:pPr>
            <w:r w:rsidRPr="002F16E1">
              <w:rPr>
                <w:b/>
                <w:sz w:val="18"/>
                <w:szCs w:val="18"/>
              </w:rPr>
              <w:t>Participants</w:t>
            </w:r>
          </w:p>
          <w:p w14:paraId="6AE5C27A"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0B62AEBF"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7B597A2E" w14:textId="77777777" w:rsidTr="009E380F">
        <w:tc>
          <w:tcPr>
            <w:tcW w:w="10421" w:type="dxa"/>
            <w:tcBorders>
              <w:bottom w:val="single" w:sz="4" w:space="0" w:color="auto"/>
            </w:tcBorders>
            <w:shd w:val="clear" w:color="auto" w:fill="auto"/>
          </w:tcPr>
          <w:p w14:paraId="375BE2D2" w14:textId="77777777" w:rsidR="001D4F60" w:rsidRDefault="005030DF" w:rsidP="005030DF">
            <w:pPr>
              <w:pStyle w:val="ListParagraph"/>
              <w:numPr>
                <w:ilvl w:val="0"/>
                <w:numId w:val="33"/>
              </w:numPr>
              <w:spacing w:before="120" w:after="120"/>
              <w:rPr>
                <w:sz w:val="18"/>
                <w:szCs w:val="18"/>
              </w:rPr>
            </w:pPr>
            <w:r>
              <w:rPr>
                <w:sz w:val="18"/>
                <w:szCs w:val="18"/>
              </w:rPr>
              <w:t>N = 228,</w:t>
            </w:r>
            <w:r w:rsidR="004B761B">
              <w:rPr>
                <w:sz w:val="18"/>
                <w:szCs w:val="18"/>
              </w:rPr>
              <w:t xml:space="preserve"> randomized into</w:t>
            </w:r>
            <w:r>
              <w:rPr>
                <w:sz w:val="18"/>
                <w:szCs w:val="18"/>
              </w:rPr>
              <w:t xml:space="preserve"> 113 in intervention group, 115 in control group </w:t>
            </w:r>
          </w:p>
          <w:p w14:paraId="5B196C94" w14:textId="77777777" w:rsidR="005030DF" w:rsidRDefault="005030DF" w:rsidP="005030DF">
            <w:pPr>
              <w:pStyle w:val="ListParagraph"/>
              <w:numPr>
                <w:ilvl w:val="0"/>
                <w:numId w:val="33"/>
              </w:numPr>
              <w:spacing w:before="120" w:after="120"/>
              <w:rPr>
                <w:sz w:val="18"/>
                <w:szCs w:val="18"/>
              </w:rPr>
            </w:pPr>
            <w:r>
              <w:rPr>
                <w:sz w:val="18"/>
                <w:szCs w:val="18"/>
              </w:rPr>
              <w:t xml:space="preserve">Greater attrition rate in the intervention (6.2% at 1 </w:t>
            </w:r>
            <w:proofErr w:type="spellStart"/>
            <w:r>
              <w:rPr>
                <w:sz w:val="18"/>
                <w:szCs w:val="18"/>
              </w:rPr>
              <w:t>mo</w:t>
            </w:r>
            <w:proofErr w:type="spellEnd"/>
            <w:r>
              <w:rPr>
                <w:sz w:val="18"/>
                <w:szCs w:val="18"/>
              </w:rPr>
              <w:t xml:space="preserve">, 10.6% at 3 </w:t>
            </w:r>
            <w:proofErr w:type="spellStart"/>
            <w:r>
              <w:rPr>
                <w:sz w:val="18"/>
                <w:szCs w:val="18"/>
              </w:rPr>
              <w:t>mo</w:t>
            </w:r>
            <w:proofErr w:type="spellEnd"/>
            <w:r>
              <w:rPr>
                <w:sz w:val="18"/>
                <w:szCs w:val="18"/>
              </w:rPr>
              <w:t xml:space="preserve">, 14.2% at 6 mo.) than in the control group (2.6%, 8.7%, 6.8% respectively) </w:t>
            </w:r>
          </w:p>
          <w:p w14:paraId="79673EE2" w14:textId="77777777" w:rsidR="005030DF" w:rsidRDefault="005030DF" w:rsidP="005030DF">
            <w:pPr>
              <w:pStyle w:val="ListParagraph"/>
              <w:numPr>
                <w:ilvl w:val="1"/>
                <w:numId w:val="33"/>
              </w:numPr>
              <w:spacing w:before="120" w:after="120"/>
              <w:rPr>
                <w:sz w:val="18"/>
                <w:szCs w:val="18"/>
              </w:rPr>
            </w:pPr>
            <w:r>
              <w:rPr>
                <w:sz w:val="18"/>
                <w:szCs w:val="18"/>
              </w:rPr>
              <w:t xml:space="preserve">Researchers used an intention to treat analysis; overall follow up greater than 85% at all time points </w:t>
            </w:r>
          </w:p>
          <w:p w14:paraId="08E44B22" w14:textId="77777777" w:rsidR="005030DF" w:rsidRDefault="005030DF" w:rsidP="005030DF">
            <w:pPr>
              <w:pStyle w:val="ListParagraph"/>
              <w:numPr>
                <w:ilvl w:val="0"/>
                <w:numId w:val="33"/>
              </w:numPr>
              <w:spacing w:before="120" w:after="120"/>
              <w:rPr>
                <w:sz w:val="18"/>
                <w:szCs w:val="18"/>
              </w:rPr>
            </w:pPr>
            <w:r>
              <w:rPr>
                <w:sz w:val="18"/>
                <w:szCs w:val="18"/>
              </w:rPr>
              <w:t xml:space="preserve">Demographic Characteristics: No significant differences found between groups </w:t>
            </w:r>
          </w:p>
          <w:p w14:paraId="39230189" w14:textId="77777777" w:rsidR="005030DF" w:rsidRDefault="004B761B" w:rsidP="005030DF">
            <w:pPr>
              <w:pStyle w:val="ListParagraph"/>
              <w:numPr>
                <w:ilvl w:val="1"/>
                <w:numId w:val="33"/>
              </w:numPr>
              <w:spacing w:before="120" w:after="120"/>
              <w:rPr>
                <w:sz w:val="18"/>
                <w:szCs w:val="18"/>
              </w:rPr>
            </w:pPr>
            <w:r>
              <w:rPr>
                <w:sz w:val="18"/>
                <w:szCs w:val="18"/>
              </w:rPr>
              <w:t xml:space="preserve">Average age: </w:t>
            </w:r>
            <w:r w:rsidR="005030DF">
              <w:rPr>
                <w:sz w:val="18"/>
                <w:szCs w:val="18"/>
              </w:rPr>
              <w:t xml:space="preserve">49 years old for both groups </w:t>
            </w:r>
          </w:p>
          <w:p w14:paraId="0EFEC8BA" w14:textId="77777777" w:rsidR="004B761B" w:rsidRDefault="005030DF" w:rsidP="005030DF">
            <w:pPr>
              <w:pStyle w:val="ListParagraph"/>
              <w:numPr>
                <w:ilvl w:val="1"/>
                <w:numId w:val="33"/>
              </w:numPr>
              <w:spacing w:before="120" w:after="120"/>
              <w:rPr>
                <w:sz w:val="18"/>
                <w:szCs w:val="18"/>
              </w:rPr>
            </w:pPr>
            <w:r>
              <w:rPr>
                <w:sz w:val="18"/>
                <w:szCs w:val="18"/>
              </w:rPr>
              <w:t xml:space="preserve">44.3% were 4 year college graduate </w:t>
            </w:r>
          </w:p>
          <w:p w14:paraId="5F6746E2" w14:textId="77777777" w:rsidR="005030DF" w:rsidRDefault="004B761B" w:rsidP="005030DF">
            <w:pPr>
              <w:pStyle w:val="ListParagraph"/>
              <w:numPr>
                <w:ilvl w:val="1"/>
                <w:numId w:val="33"/>
              </w:numPr>
              <w:spacing w:before="120" w:after="120"/>
              <w:rPr>
                <w:sz w:val="18"/>
                <w:szCs w:val="18"/>
              </w:rPr>
            </w:pPr>
            <w:r>
              <w:rPr>
                <w:sz w:val="18"/>
                <w:szCs w:val="18"/>
              </w:rPr>
              <w:t>63% had an</w:t>
            </w:r>
            <w:r w:rsidR="005030DF">
              <w:rPr>
                <w:sz w:val="18"/>
                <w:szCs w:val="18"/>
              </w:rPr>
              <w:t xml:space="preserve"> income of </w:t>
            </w:r>
            <w:r>
              <w:rPr>
                <w:sz w:val="18"/>
                <w:szCs w:val="18"/>
              </w:rPr>
              <w:t>$</w:t>
            </w:r>
            <w:r w:rsidR="005030DF">
              <w:rPr>
                <w:sz w:val="18"/>
                <w:szCs w:val="18"/>
              </w:rPr>
              <w:t xml:space="preserve">75,000 – </w:t>
            </w:r>
            <w:r>
              <w:rPr>
                <w:sz w:val="18"/>
                <w:szCs w:val="18"/>
              </w:rPr>
              <w:t>$</w:t>
            </w:r>
            <w:r w:rsidR="005030DF">
              <w:rPr>
                <w:sz w:val="18"/>
                <w:szCs w:val="18"/>
              </w:rPr>
              <w:t>99,000</w:t>
            </w:r>
          </w:p>
          <w:p w14:paraId="1817389A" w14:textId="77777777" w:rsidR="005030DF" w:rsidRDefault="005030DF" w:rsidP="005030DF">
            <w:pPr>
              <w:pStyle w:val="ListParagraph"/>
              <w:numPr>
                <w:ilvl w:val="1"/>
                <w:numId w:val="33"/>
              </w:numPr>
              <w:spacing w:before="120" w:after="120"/>
              <w:rPr>
                <w:sz w:val="18"/>
                <w:szCs w:val="18"/>
              </w:rPr>
            </w:pPr>
            <w:r>
              <w:rPr>
                <w:sz w:val="18"/>
                <w:szCs w:val="18"/>
              </w:rPr>
              <w:t xml:space="preserve">Majority were married (55.3%) and were employed full time (58.8%) </w:t>
            </w:r>
          </w:p>
          <w:p w14:paraId="4DE32005" w14:textId="77777777" w:rsidR="004B761B" w:rsidRDefault="005030DF" w:rsidP="004B761B">
            <w:pPr>
              <w:pStyle w:val="ListParagraph"/>
              <w:numPr>
                <w:ilvl w:val="1"/>
                <w:numId w:val="33"/>
              </w:numPr>
              <w:spacing w:before="120" w:after="120"/>
              <w:rPr>
                <w:sz w:val="18"/>
                <w:szCs w:val="18"/>
              </w:rPr>
            </w:pPr>
            <w:r>
              <w:rPr>
                <w:sz w:val="18"/>
                <w:szCs w:val="18"/>
              </w:rPr>
              <w:t xml:space="preserve">Majority of participants had osteoarthritis (59%); rheumatoid arthritis or </w:t>
            </w:r>
            <w:r w:rsidR="004B761B">
              <w:rPr>
                <w:sz w:val="18"/>
                <w:szCs w:val="18"/>
              </w:rPr>
              <w:t>arthritic diagnosis made up 41</w:t>
            </w:r>
            <w:r>
              <w:rPr>
                <w:sz w:val="18"/>
                <w:szCs w:val="18"/>
              </w:rPr>
              <w:t>%</w:t>
            </w:r>
          </w:p>
          <w:p w14:paraId="1D5042E0" w14:textId="77777777" w:rsidR="004B761B" w:rsidRDefault="004B761B" w:rsidP="004B761B">
            <w:pPr>
              <w:pStyle w:val="ListParagraph"/>
              <w:numPr>
                <w:ilvl w:val="1"/>
                <w:numId w:val="33"/>
              </w:numPr>
              <w:spacing w:before="120" w:after="120"/>
              <w:rPr>
                <w:sz w:val="18"/>
                <w:szCs w:val="18"/>
              </w:rPr>
            </w:pPr>
            <w:r>
              <w:rPr>
                <w:sz w:val="18"/>
                <w:szCs w:val="18"/>
              </w:rPr>
              <w:t xml:space="preserve">87.3% of participants were white </w:t>
            </w:r>
          </w:p>
          <w:p w14:paraId="2B2243CC" w14:textId="77777777" w:rsidR="005030DF" w:rsidRDefault="005030DF" w:rsidP="005030DF">
            <w:pPr>
              <w:pStyle w:val="ListParagraph"/>
              <w:numPr>
                <w:ilvl w:val="0"/>
                <w:numId w:val="33"/>
              </w:numPr>
              <w:spacing w:before="120" w:after="120"/>
              <w:rPr>
                <w:sz w:val="18"/>
                <w:szCs w:val="18"/>
              </w:rPr>
            </w:pPr>
            <w:r>
              <w:rPr>
                <w:sz w:val="18"/>
                <w:szCs w:val="18"/>
              </w:rPr>
              <w:t xml:space="preserve">Recruitment occurred via flyers passed out doctor’s offices, events conducted by the arthritis foundation, </w:t>
            </w:r>
            <w:r w:rsidR="004B761B">
              <w:rPr>
                <w:sz w:val="18"/>
                <w:szCs w:val="18"/>
              </w:rPr>
              <w:t xml:space="preserve">social media and at </w:t>
            </w:r>
            <w:r w:rsidR="003D0231">
              <w:rPr>
                <w:sz w:val="18"/>
                <w:szCs w:val="18"/>
              </w:rPr>
              <w:t>senior</w:t>
            </w:r>
            <w:r w:rsidR="004B761B">
              <w:rPr>
                <w:sz w:val="18"/>
                <w:szCs w:val="18"/>
              </w:rPr>
              <w:t xml:space="preserve"> citizen service organizations. Online ads were distributed through email announcements, web postings and Google ads. </w:t>
            </w:r>
          </w:p>
          <w:p w14:paraId="5C8FBA55" w14:textId="77777777" w:rsidR="00EB27ED" w:rsidRDefault="00EB27ED" w:rsidP="00EB27ED">
            <w:pPr>
              <w:pStyle w:val="ListParagraph"/>
              <w:numPr>
                <w:ilvl w:val="1"/>
                <w:numId w:val="33"/>
              </w:numPr>
              <w:spacing w:before="120" w:after="120"/>
              <w:rPr>
                <w:sz w:val="18"/>
                <w:szCs w:val="18"/>
              </w:rPr>
            </w:pPr>
            <w:r>
              <w:rPr>
                <w:sz w:val="18"/>
                <w:szCs w:val="18"/>
              </w:rPr>
              <w:t xml:space="preserve">Recruitment began in September </w:t>
            </w:r>
            <w:r w:rsidR="00BE6A1D">
              <w:rPr>
                <w:sz w:val="18"/>
                <w:szCs w:val="18"/>
              </w:rPr>
              <w:t>8, 2011</w:t>
            </w:r>
          </w:p>
          <w:p w14:paraId="10EC24D3" w14:textId="77777777" w:rsidR="00EB27ED" w:rsidRDefault="00EB27ED" w:rsidP="00EB27ED">
            <w:pPr>
              <w:pStyle w:val="ListParagraph"/>
              <w:numPr>
                <w:ilvl w:val="1"/>
                <w:numId w:val="33"/>
              </w:numPr>
              <w:spacing w:before="120" w:after="120"/>
              <w:rPr>
                <w:sz w:val="18"/>
                <w:szCs w:val="18"/>
              </w:rPr>
            </w:pPr>
            <w:r>
              <w:rPr>
                <w:sz w:val="18"/>
                <w:szCs w:val="18"/>
              </w:rPr>
              <w:t xml:space="preserve">Final data analysis occurred for all participants in November </w:t>
            </w:r>
            <w:r w:rsidR="00BE6A1D">
              <w:rPr>
                <w:sz w:val="18"/>
                <w:szCs w:val="18"/>
              </w:rPr>
              <w:t xml:space="preserve">11, </w:t>
            </w:r>
            <w:r>
              <w:rPr>
                <w:sz w:val="18"/>
                <w:szCs w:val="18"/>
              </w:rPr>
              <w:t xml:space="preserve">2012 </w:t>
            </w:r>
          </w:p>
          <w:p w14:paraId="4E4D733D" w14:textId="77777777" w:rsidR="003D0231" w:rsidRPr="005030DF" w:rsidRDefault="003D0231" w:rsidP="005030DF">
            <w:pPr>
              <w:pStyle w:val="ListParagraph"/>
              <w:numPr>
                <w:ilvl w:val="0"/>
                <w:numId w:val="33"/>
              </w:numPr>
              <w:spacing w:before="120" w:after="120"/>
              <w:rPr>
                <w:sz w:val="18"/>
                <w:szCs w:val="18"/>
              </w:rPr>
            </w:pPr>
            <w:r>
              <w:rPr>
                <w:sz w:val="18"/>
                <w:szCs w:val="18"/>
              </w:rPr>
              <w:t xml:space="preserve">Participants were compensated $250 for being in the study </w:t>
            </w:r>
          </w:p>
          <w:p w14:paraId="0C4ADB08" w14:textId="77777777" w:rsidR="001D4F60" w:rsidRPr="002F16E1" w:rsidRDefault="001D4F60" w:rsidP="009E380F">
            <w:pPr>
              <w:spacing w:before="120" w:after="120"/>
              <w:rPr>
                <w:sz w:val="18"/>
                <w:szCs w:val="18"/>
              </w:rPr>
            </w:pPr>
          </w:p>
          <w:p w14:paraId="2EC17CA7" w14:textId="77777777" w:rsidR="001D4F60" w:rsidRPr="002F16E1" w:rsidRDefault="001D4F60" w:rsidP="009E380F">
            <w:pPr>
              <w:spacing w:before="120" w:after="120"/>
              <w:rPr>
                <w:sz w:val="18"/>
                <w:szCs w:val="18"/>
              </w:rPr>
            </w:pPr>
          </w:p>
          <w:p w14:paraId="4FD7D5BA" w14:textId="77777777" w:rsidR="001D4F60" w:rsidRPr="002F16E1" w:rsidRDefault="001D4F60" w:rsidP="009E380F">
            <w:pPr>
              <w:spacing w:before="120" w:after="120"/>
              <w:rPr>
                <w:sz w:val="18"/>
                <w:szCs w:val="18"/>
              </w:rPr>
            </w:pPr>
          </w:p>
          <w:p w14:paraId="262F3037" w14:textId="77777777" w:rsidR="001D4F60" w:rsidRPr="002F16E1" w:rsidRDefault="001D4F60" w:rsidP="009E380F">
            <w:pPr>
              <w:spacing w:before="120" w:after="120"/>
              <w:jc w:val="right"/>
              <w:rPr>
                <w:sz w:val="18"/>
                <w:szCs w:val="18"/>
              </w:rPr>
            </w:pPr>
          </w:p>
        </w:tc>
      </w:tr>
      <w:tr w:rsidR="001D4F60" w:rsidRPr="002F16E1" w14:paraId="36F891FD" w14:textId="77777777" w:rsidTr="009E380F">
        <w:tc>
          <w:tcPr>
            <w:tcW w:w="10421" w:type="dxa"/>
            <w:shd w:val="clear" w:color="auto" w:fill="E6E6E6"/>
          </w:tcPr>
          <w:p w14:paraId="32B12C80" w14:textId="77777777" w:rsidR="004B761B" w:rsidRDefault="004B761B" w:rsidP="009E380F">
            <w:pPr>
              <w:spacing w:before="120" w:after="120"/>
              <w:rPr>
                <w:b/>
                <w:sz w:val="18"/>
                <w:szCs w:val="18"/>
              </w:rPr>
            </w:pPr>
          </w:p>
          <w:p w14:paraId="5204F2A8" w14:textId="77777777" w:rsidR="001D4F60" w:rsidRPr="002F16E1" w:rsidRDefault="001D4F60" w:rsidP="009E380F">
            <w:pPr>
              <w:spacing w:before="120" w:after="120"/>
              <w:rPr>
                <w:b/>
                <w:sz w:val="18"/>
                <w:szCs w:val="18"/>
              </w:rPr>
            </w:pPr>
            <w:r w:rsidRPr="002F16E1">
              <w:rPr>
                <w:b/>
                <w:sz w:val="18"/>
                <w:szCs w:val="18"/>
              </w:rPr>
              <w:t>Intervention Investigated</w:t>
            </w:r>
          </w:p>
          <w:p w14:paraId="22DDEDCD"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5D454FA4" w14:textId="77777777" w:rsidTr="009E380F">
        <w:tc>
          <w:tcPr>
            <w:tcW w:w="10421" w:type="dxa"/>
            <w:shd w:val="clear" w:color="auto" w:fill="auto"/>
          </w:tcPr>
          <w:p w14:paraId="79055971"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2D88DCFB" w14:textId="77777777" w:rsidTr="009E380F">
        <w:tc>
          <w:tcPr>
            <w:tcW w:w="10421" w:type="dxa"/>
            <w:shd w:val="clear" w:color="auto" w:fill="auto"/>
          </w:tcPr>
          <w:p w14:paraId="470D2FB4" w14:textId="77777777" w:rsidR="001D4F60" w:rsidRPr="002F16E1" w:rsidRDefault="00A914E8" w:rsidP="009E380F">
            <w:pPr>
              <w:spacing w:before="120" w:after="120"/>
              <w:rPr>
                <w:sz w:val="18"/>
                <w:szCs w:val="18"/>
              </w:rPr>
            </w:pPr>
            <w:r>
              <w:rPr>
                <w:sz w:val="18"/>
                <w:szCs w:val="18"/>
              </w:rPr>
              <w:t xml:space="preserve">This was a wait-list control group, and these participants were able to access the intervention program after the 6 months. They were encouraged to continue any medical treatment they had been receiving. </w:t>
            </w:r>
          </w:p>
          <w:p w14:paraId="5FEBE029" w14:textId="77777777" w:rsidR="001D4F60" w:rsidRPr="002F16E1" w:rsidRDefault="001D4F60" w:rsidP="009E380F">
            <w:pPr>
              <w:spacing w:before="120" w:after="120"/>
              <w:rPr>
                <w:sz w:val="18"/>
                <w:szCs w:val="18"/>
              </w:rPr>
            </w:pPr>
          </w:p>
          <w:p w14:paraId="77036194" w14:textId="77777777" w:rsidR="001D4F60" w:rsidRPr="002F16E1" w:rsidRDefault="001D4F60" w:rsidP="009E380F">
            <w:pPr>
              <w:spacing w:before="120" w:after="120"/>
              <w:rPr>
                <w:sz w:val="18"/>
                <w:szCs w:val="18"/>
              </w:rPr>
            </w:pPr>
          </w:p>
          <w:p w14:paraId="57C35F0E" w14:textId="77777777" w:rsidR="001D4F60" w:rsidRPr="002F16E1" w:rsidRDefault="001D4F60" w:rsidP="009E380F">
            <w:pPr>
              <w:spacing w:before="120" w:after="120"/>
              <w:rPr>
                <w:sz w:val="18"/>
                <w:szCs w:val="18"/>
              </w:rPr>
            </w:pPr>
          </w:p>
          <w:p w14:paraId="7D227253" w14:textId="77777777" w:rsidR="001D4F60" w:rsidRPr="002F16E1" w:rsidRDefault="001D4F60" w:rsidP="009E380F">
            <w:pPr>
              <w:spacing w:before="120" w:after="120"/>
              <w:rPr>
                <w:sz w:val="18"/>
                <w:szCs w:val="18"/>
              </w:rPr>
            </w:pPr>
          </w:p>
        </w:tc>
      </w:tr>
      <w:tr w:rsidR="001D4F60" w:rsidRPr="002F16E1" w14:paraId="6408673C" w14:textId="77777777" w:rsidTr="009E380F">
        <w:tc>
          <w:tcPr>
            <w:tcW w:w="10421" w:type="dxa"/>
            <w:shd w:val="clear" w:color="auto" w:fill="auto"/>
          </w:tcPr>
          <w:p w14:paraId="5D8ADFD7" w14:textId="77777777" w:rsidR="003D0AA7" w:rsidRDefault="003D0AA7" w:rsidP="009E380F">
            <w:pPr>
              <w:spacing w:before="120" w:after="120"/>
              <w:rPr>
                <w:i/>
                <w:sz w:val="18"/>
                <w:szCs w:val="18"/>
              </w:rPr>
            </w:pPr>
          </w:p>
          <w:p w14:paraId="33BA2654" w14:textId="77777777" w:rsidR="003D0AA7" w:rsidRDefault="003D0AA7" w:rsidP="009E380F">
            <w:pPr>
              <w:spacing w:before="120" w:after="120"/>
              <w:rPr>
                <w:i/>
                <w:sz w:val="18"/>
                <w:szCs w:val="18"/>
              </w:rPr>
            </w:pPr>
          </w:p>
          <w:p w14:paraId="075D3B96" w14:textId="77777777" w:rsidR="003D0AA7" w:rsidRDefault="003D0AA7" w:rsidP="009E380F">
            <w:pPr>
              <w:spacing w:before="120" w:after="120"/>
              <w:rPr>
                <w:i/>
                <w:sz w:val="18"/>
                <w:szCs w:val="18"/>
              </w:rPr>
            </w:pPr>
          </w:p>
          <w:p w14:paraId="1EC39F85" w14:textId="77777777" w:rsidR="003D0AA7" w:rsidRDefault="003D0AA7" w:rsidP="009E380F">
            <w:pPr>
              <w:spacing w:before="120" w:after="120"/>
              <w:rPr>
                <w:i/>
                <w:sz w:val="18"/>
                <w:szCs w:val="18"/>
              </w:rPr>
            </w:pPr>
          </w:p>
          <w:p w14:paraId="7692425A"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22B03BA8" w14:textId="77777777" w:rsidTr="009E380F">
        <w:tc>
          <w:tcPr>
            <w:tcW w:w="10421" w:type="dxa"/>
            <w:tcBorders>
              <w:bottom w:val="single" w:sz="4" w:space="0" w:color="auto"/>
            </w:tcBorders>
            <w:shd w:val="clear" w:color="auto" w:fill="auto"/>
          </w:tcPr>
          <w:p w14:paraId="316D6268" w14:textId="332BB357" w:rsidR="00D81149" w:rsidRDefault="003D0231" w:rsidP="009E380F">
            <w:pPr>
              <w:spacing w:before="120" w:after="120"/>
              <w:rPr>
                <w:sz w:val="18"/>
                <w:szCs w:val="18"/>
              </w:rPr>
            </w:pPr>
            <w:r>
              <w:rPr>
                <w:sz w:val="18"/>
                <w:szCs w:val="18"/>
              </w:rPr>
              <w:t xml:space="preserve">Participants were given access information to the </w:t>
            </w:r>
            <w:proofErr w:type="spellStart"/>
            <w:r>
              <w:rPr>
                <w:sz w:val="18"/>
                <w:szCs w:val="18"/>
              </w:rPr>
              <w:t>painACTION</w:t>
            </w:r>
            <w:proofErr w:type="spellEnd"/>
            <w:r>
              <w:rPr>
                <w:sz w:val="18"/>
                <w:szCs w:val="18"/>
              </w:rPr>
              <w:t xml:space="preserve"> education intervention. This intervention utilizes cognitive </w:t>
            </w:r>
            <w:r w:rsidR="00D81149">
              <w:rPr>
                <w:sz w:val="18"/>
                <w:szCs w:val="18"/>
              </w:rPr>
              <w:t>behavioural</w:t>
            </w:r>
            <w:r>
              <w:rPr>
                <w:sz w:val="18"/>
                <w:szCs w:val="18"/>
              </w:rPr>
              <w:t xml:space="preserve"> therapy techniques to help users learn how to cope and manage their chronic condition. </w:t>
            </w:r>
            <w:r>
              <w:rPr>
                <w:sz w:val="18"/>
                <w:szCs w:val="18"/>
              </w:rPr>
              <w:lastRenderedPageBreak/>
              <w:t>Content incl</w:t>
            </w:r>
            <w:r w:rsidR="00D81149">
              <w:rPr>
                <w:sz w:val="18"/>
                <w:szCs w:val="18"/>
              </w:rPr>
              <w:t xml:space="preserve">udes information about how to communicate about their chronic </w:t>
            </w:r>
            <w:r>
              <w:rPr>
                <w:sz w:val="18"/>
                <w:szCs w:val="18"/>
              </w:rPr>
              <w:t>pain with healthcare professionals, how to promote p</w:t>
            </w:r>
            <w:r w:rsidR="00D81149">
              <w:rPr>
                <w:sz w:val="18"/>
                <w:szCs w:val="18"/>
              </w:rPr>
              <w:t xml:space="preserve">ositive cognitions about pain, </w:t>
            </w:r>
            <w:r>
              <w:rPr>
                <w:sz w:val="18"/>
                <w:szCs w:val="18"/>
              </w:rPr>
              <w:t xml:space="preserve">self check assessments for </w:t>
            </w:r>
            <w:r w:rsidR="003D0AA7">
              <w:rPr>
                <w:sz w:val="18"/>
                <w:szCs w:val="18"/>
              </w:rPr>
              <w:t>self-efficacy</w:t>
            </w:r>
            <w:r>
              <w:rPr>
                <w:sz w:val="18"/>
                <w:szCs w:val="18"/>
              </w:rPr>
              <w:t xml:space="preserve"> and also </w:t>
            </w:r>
            <w:r w:rsidR="003D0AA7">
              <w:rPr>
                <w:sz w:val="18"/>
                <w:szCs w:val="18"/>
              </w:rPr>
              <w:t xml:space="preserve">inspirational </w:t>
            </w:r>
            <w:r>
              <w:rPr>
                <w:sz w:val="18"/>
                <w:szCs w:val="18"/>
              </w:rPr>
              <w:t xml:space="preserve">stories from other people facing similar conditions. There were also tools for managing pain that provided information about </w:t>
            </w:r>
            <w:r w:rsidR="00D81149">
              <w:rPr>
                <w:sz w:val="18"/>
                <w:szCs w:val="18"/>
              </w:rPr>
              <w:t xml:space="preserve">how to perform </w:t>
            </w:r>
            <w:r>
              <w:rPr>
                <w:sz w:val="18"/>
                <w:szCs w:val="18"/>
              </w:rPr>
              <w:t xml:space="preserve">physical activity while having </w:t>
            </w:r>
            <w:r w:rsidR="00D81149">
              <w:rPr>
                <w:sz w:val="18"/>
                <w:szCs w:val="18"/>
              </w:rPr>
              <w:t xml:space="preserve">an arthritic condition. </w:t>
            </w:r>
          </w:p>
          <w:p w14:paraId="4C65020D" w14:textId="3F90A837" w:rsidR="001D4F60" w:rsidRPr="002F16E1" w:rsidRDefault="003D0231" w:rsidP="009E380F">
            <w:pPr>
              <w:spacing w:before="120" w:after="120"/>
              <w:rPr>
                <w:sz w:val="18"/>
                <w:szCs w:val="18"/>
              </w:rPr>
            </w:pPr>
            <w:r>
              <w:rPr>
                <w:sz w:val="18"/>
                <w:szCs w:val="18"/>
              </w:rPr>
              <w:t xml:space="preserve">Participants were asked to complete at least 2 </w:t>
            </w:r>
            <w:r w:rsidR="00A914E8">
              <w:rPr>
                <w:sz w:val="18"/>
                <w:szCs w:val="18"/>
              </w:rPr>
              <w:t>twenty-minute</w:t>
            </w:r>
            <w:r>
              <w:rPr>
                <w:sz w:val="18"/>
                <w:szCs w:val="18"/>
              </w:rPr>
              <w:t xml:space="preserve"> sessions for 4 weeks (8 sessions</w:t>
            </w:r>
            <w:r w:rsidR="00D81149">
              <w:rPr>
                <w:sz w:val="18"/>
                <w:szCs w:val="18"/>
              </w:rPr>
              <w:t>, 160 minutes</w:t>
            </w:r>
            <w:r>
              <w:rPr>
                <w:sz w:val="18"/>
                <w:szCs w:val="18"/>
              </w:rPr>
              <w:t xml:space="preserve"> total) initially. After completing these 8 sessions, participants were then asked to perform five </w:t>
            </w:r>
            <w:r w:rsidR="00A914E8">
              <w:rPr>
                <w:sz w:val="18"/>
                <w:szCs w:val="18"/>
              </w:rPr>
              <w:t>20-minute</w:t>
            </w:r>
            <w:r>
              <w:rPr>
                <w:sz w:val="18"/>
                <w:szCs w:val="18"/>
              </w:rPr>
              <w:t xml:space="preserve"> sessions once a month for 5 months. </w:t>
            </w:r>
            <w:r w:rsidR="00D81149">
              <w:rPr>
                <w:sz w:val="18"/>
                <w:szCs w:val="18"/>
              </w:rPr>
              <w:t>Researchers tracked participant</w:t>
            </w:r>
            <w:r w:rsidR="00A914E8">
              <w:rPr>
                <w:sz w:val="18"/>
                <w:szCs w:val="18"/>
              </w:rPr>
              <w:t xml:space="preserve"> access</w:t>
            </w:r>
            <w:r w:rsidR="00D81149">
              <w:rPr>
                <w:sz w:val="18"/>
                <w:szCs w:val="18"/>
              </w:rPr>
              <w:t xml:space="preserve"> and use of the program</w:t>
            </w:r>
            <w:r w:rsidR="00A914E8">
              <w:rPr>
                <w:sz w:val="18"/>
                <w:szCs w:val="18"/>
              </w:rPr>
              <w:t xml:space="preserve"> by their personal ID number and sent </w:t>
            </w:r>
            <w:r w:rsidR="008227F2">
              <w:rPr>
                <w:sz w:val="18"/>
                <w:szCs w:val="18"/>
              </w:rPr>
              <w:t xml:space="preserve">out </w:t>
            </w:r>
            <w:r w:rsidR="00A914E8">
              <w:rPr>
                <w:sz w:val="18"/>
                <w:szCs w:val="18"/>
              </w:rPr>
              <w:t xml:space="preserve">weekly reminders </w:t>
            </w:r>
            <w:r w:rsidR="008227F2">
              <w:rPr>
                <w:sz w:val="18"/>
                <w:szCs w:val="18"/>
              </w:rPr>
              <w:t xml:space="preserve">via email </w:t>
            </w:r>
            <w:r w:rsidR="00A914E8">
              <w:rPr>
                <w:sz w:val="18"/>
                <w:szCs w:val="18"/>
              </w:rPr>
              <w:t xml:space="preserve">to complete the assignment for the week. Phone calls were made to </w:t>
            </w:r>
            <w:r w:rsidR="00D81149">
              <w:rPr>
                <w:sz w:val="18"/>
                <w:szCs w:val="18"/>
              </w:rPr>
              <w:t>participants</w:t>
            </w:r>
            <w:r w:rsidR="00A914E8">
              <w:rPr>
                <w:sz w:val="18"/>
                <w:szCs w:val="18"/>
              </w:rPr>
              <w:t xml:space="preserve"> if there was</w:t>
            </w:r>
            <w:r w:rsidR="00D81149">
              <w:rPr>
                <w:sz w:val="18"/>
                <w:szCs w:val="18"/>
              </w:rPr>
              <w:t xml:space="preserve"> a large period of ina</w:t>
            </w:r>
            <w:r w:rsidR="009031AE">
              <w:rPr>
                <w:sz w:val="18"/>
                <w:szCs w:val="18"/>
              </w:rPr>
              <w:t xml:space="preserve">ctivity to determine the cause and to encourage continued participation. </w:t>
            </w:r>
          </w:p>
          <w:p w14:paraId="5A0C977F" w14:textId="77777777" w:rsidR="001D4F60" w:rsidRPr="002F16E1" w:rsidRDefault="001D4F60" w:rsidP="009E380F">
            <w:pPr>
              <w:spacing w:before="120" w:after="120"/>
              <w:rPr>
                <w:sz w:val="18"/>
                <w:szCs w:val="18"/>
              </w:rPr>
            </w:pPr>
          </w:p>
          <w:p w14:paraId="301CB6C2" w14:textId="77777777" w:rsidR="001D4F60" w:rsidRPr="002F16E1" w:rsidRDefault="001D4F60" w:rsidP="009E380F">
            <w:pPr>
              <w:spacing w:before="120" w:after="120"/>
              <w:rPr>
                <w:sz w:val="18"/>
                <w:szCs w:val="18"/>
              </w:rPr>
            </w:pPr>
          </w:p>
          <w:p w14:paraId="589BFF3A" w14:textId="77777777" w:rsidR="001D4F60" w:rsidRPr="002F16E1" w:rsidRDefault="001D4F60" w:rsidP="009E380F">
            <w:pPr>
              <w:spacing w:before="120" w:after="120"/>
              <w:rPr>
                <w:sz w:val="18"/>
                <w:szCs w:val="18"/>
              </w:rPr>
            </w:pPr>
          </w:p>
          <w:p w14:paraId="739B2A3C" w14:textId="77777777" w:rsidR="001D4F60" w:rsidRPr="002F16E1" w:rsidRDefault="001D4F60" w:rsidP="009E380F">
            <w:pPr>
              <w:spacing w:before="120" w:after="120"/>
              <w:jc w:val="right"/>
              <w:rPr>
                <w:sz w:val="18"/>
                <w:szCs w:val="18"/>
              </w:rPr>
            </w:pPr>
          </w:p>
        </w:tc>
      </w:tr>
      <w:tr w:rsidR="001D4F60" w:rsidRPr="002F16E1" w14:paraId="249AB9BB" w14:textId="77777777" w:rsidTr="009E380F">
        <w:tc>
          <w:tcPr>
            <w:tcW w:w="10421" w:type="dxa"/>
            <w:shd w:val="clear" w:color="auto" w:fill="E6E6E6"/>
          </w:tcPr>
          <w:p w14:paraId="5DED593F" w14:textId="77777777" w:rsidR="001D4F60" w:rsidRPr="002F16E1" w:rsidRDefault="001D4F60" w:rsidP="009E380F">
            <w:pPr>
              <w:spacing w:before="120" w:after="120"/>
              <w:rPr>
                <w:sz w:val="18"/>
                <w:szCs w:val="18"/>
              </w:rPr>
            </w:pPr>
            <w:r w:rsidRPr="002F16E1">
              <w:rPr>
                <w:b/>
                <w:sz w:val="18"/>
                <w:szCs w:val="18"/>
              </w:rPr>
              <w:lastRenderedPageBreak/>
              <w:t>Outcome Measures</w:t>
            </w:r>
            <w:r w:rsidRPr="002F16E1">
              <w:rPr>
                <w:sz w:val="18"/>
                <w:szCs w:val="18"/>
              </w:rPr>
              <w:t xml:space="preserve"> (Primary and Secondary)</w:t>
            </w:r>
          </w:p>
          <w:p w14:paraId="7585AF15"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6554E67C" w14:textId="77777777" w:rsidTr="009E380F">
        <w:tc>
          <w:tcPr>
            <w:tcW w:w="10421" w:type="dxa"/>
            <w:tcBorders>
              <w:bottom w:val="single" w:sz="4" w:space="0" w:color="auto"/>
            </w:tcBorders>
            <w:shd w:val="clear" w:color="auto" w:fill="auto"/>
          </w:tcPr>
          <w:p w14:paraId="5ED41392" w14:textId="77777777" w:rsidR="001D4F60" w:rsidRDefault="00A914E8" w:rsidP="009E380F">
            <w:pPr>
              <w:spacing w:before="120" w:after="120"/>
              <w:rPr>
                <w:sz w:val="18"/>
                <w:szCs w:val="18"/>
              </w:rPr>
            </w:pPr>
            <w:r>
              <w:rPr>
                <w:sz w:val="18"/>
                <w:szCs w:val="18"/>
              </w:rPr>
              <w:t xml:space="preserve">Primary Outcome Measures: </w:t>
            </w:r>
          </w:p>
          <w:p w14:paraId="08FFC3AD" w14:textId="77777777" w:rsidR="00A914E8" w:rsidRDefault="00A914E8" w:rsidP="00A914E8">
            <w:pPr>
              <w:pStyle w:val="ListParagraph"/>
              <w:numPr>
                <w:ilvl w:val="0"/>
                <w:numId w:val="34"/>
              </w:numPr>
              <w:spacing w:before="120" w:after="120"/>
              <w:rPr>
                <w:sz w:val="18"/>
                <w:szCs w:val="18"/>
              </w:rPr>
            </w:pPr>
            <w:r>
              <w:rPr>
                <w:sz w:val="18"/>
                <w:szCs w:val="18"/>
              </w:rPr>
              <w:t xml:space="preserve">Pain Catastrophizing Scale: measures elements of catastrophizing </w:t>
            </w:r>
          </w:p>
          <w:p w14:paraId="57026C15" w14:textId="77777777" w:rsidR="00A914E8" w:rsidRDefault="00A914E8" w:rsidP="00A914E8">
            <w:pPr>
              <w:pStyle w:val="ListParagraph"/>
              <w:numPr>
                <w:ilvl w:val="1"/>
                <w:numId w:val="34"/>
              </w:numPr>
              <w:spacing w:before="120" w:after="120"/>
              <w:rPr>
                <w:sz w:val="18"/>
                <w:szCs w:val="18"/>
              </w:rPr>
            </w:pPr>
            <w:r>
              <w:rPr>
                <w:sz w:val="18"/>
                <w:szCs w:val="18"/>
              </w:rPr>
              <w:t xml:space="preserve">13 item scale, 4 point </w:t>
            </w:r>
            <w:proofErr w:type="spellStart"/>
            <w:r>
              <w:rPr>
                <w:sz w:val="18"/>
                <w:szCs w:val="18"/>
              </w:rPr>
              <w:t>Likert</w:t>
            </w:r>
            <w:proofErr w:type="spellEnd"/>
            <w:r>
              <w:rPr>
                <w:sz w:val="18"/>
                <w:szCs w:val="18"/>
              </w:rPr>
              <w:t xml:space="preserve"> Scale </w:t>
            </w:r>
          </w:p>
          <w:p w14:paraId="12F9503A" w14:textId="77777777" w:rsidR="00A914E8" w:rsidRDefault="00A914E8" w:rsidP="00A914E8">
            <w:pPr>
              <w:pStyle w:val="ListParagraph"/>
              <w:numPr>
                <w:ilvl w:val="1"/>
                <w:numId w:val="34"/>
              </w:numPr>
              <w:spacing w:before="120" w:after="120"/>
              <w:rPr>
                <w:sz w:val="18"/>
                <w:szCs w:val="18"/>
              </w:rPr>
            </w:pPr>
            <w:r>
              <w:rPr>
                <w:sz w:val="18"/>
                <w:szCs w:val="18"/>
              </w:rPr>
              <w:t xml:space="preserve">Maximum score of 52, higher score indicates greater pain catastrophizing </w:t>
            </w:r>
          </w:p>
          <w:p w14:paraId="01877872" w14:textId="77777777" w:rsidR="00A914E8" w:rsidRDefault="00A914E8" w:rsidP="00A914E8">
            <w:pPr>
              <w:pStyle w:val="ListParagraph"/>
              <w:numPr>
                <w:ilvl w:val="0"/>
                <w:numId w:val="34"/>
              </w:numPr>
              <w:spacing w:before="120" w:after="120"/>
              <w:rPr>
                <w:sz w:val="18"/>
                <w:szCs w:val="18"/>
              </w:rPr>
            </w:pPr>
            <w:r>
              <w:rPr>
                <w:sz w:val="18"/>
                <w:szCs w:val="18"/>
              </w:rPr>
              <w:t xml:space="preserve">Arthritis Self </w:t>
            </w:r>
            <w:r w:rsidR="00F158A8">
              <w:rPr>
                <w:sz w:val="18"/>
                <w:szCs w:val="18"/>
              </w:rPr>
              <w:t>Efficacy</w:t>
            </w:r>
            <w:r>
              <w:rPr>
                <w:sz w:val="18"/>
                <w:szCs w:val="18"/>
              </w:rPr>
              <w:t xml:space="preserve"> Scale: </w:t>
            </w:r>
            <w:r w:rsidR="00F158A8">
              <w:rPr>
                <w:sz w:val="18"/>
                <w:szCs w:val="18"/>
              </w:rPr>
              <w:t>assesses</w:t>
            </w:r>
            <w:r>
              <w:rPr>
                <w:sz w:val="18"/>
                <w:szCs w:val="18"/>
              </w:rPr>
              <w:t xml:space="preserve"> confidence to manage pain from arthritis </w:t>
            </w:r>
          </w:p>
          <w:p w14:paraId="452469CE" w14:textId="77777777" w:rsidR="00A914E8" w:rsidRDefault="00A914E8" w:rsidP="00A914E8">
            <w:pPr>
              <w:pStyle w:val="ListParagraph"/>
              <w:numPr>
                <w:ilvl w:val="1"/>
                <w:numId w:val="34"/>
              </w:numPr>
              <w:spacing w:before="120" w:after="120"/>
              <w:rPr>
                <w:sz w:val="18"/>
                <w:szCs w:val="18"/>
              </w:rPr>
            </w:pPr>
            <w:r>
              <w:rPr>
                <w:sz w:val="18"/>
                <w:szCs w:val="18"/>
              </w:rPr>
              <w:t xml:space="preserve">8 item questionnaire, 0-10 score  </w:t>
            </w:r>
          </w:p>
          <w:p w14:paraId="20FBED1D" w14:textId="77777777" w:rsidR="00A914E8" w:rsidRDefault="00A914E8" w:rsidP="00A914E8">
            <w:pPr>
              <w:pStyle w:val="ListParagraph"/>
              <w:numPr>
                <w:ilvl w:val="1"/>
                <w:numId w:val="34"/>
              </w:numPr>
              <w:spacing w:before="120" w:after="120"/>
              <w:rPr>
                <w:sz w:val="18"/>
                <w:szCs w:val="18"/>
              </w:rPr>
            </w:pPr>
            <w:r>
              <w:rPr>
                <w:sz w:val="18"/>
                <w:szCs w:val="18"/>
              </w:rPr>
              <w:t xml:space="preserve">80 points total, higher score indicates greater self efficacy to manage arthritis pain </w:t>
            </w:r>
          </w:p>
          <w:p w14:paraId="7BC43857" w14:textId="77777777" w:rsidR="00A914E8" w:rsidRDefault="00993C93" w:rsidP="00A914E8">
            <w:pPr>
              <w:pStyle w:val="ListParagraph"/>
              <w:numPr>
                <w:ilvl w:val="0"/>
                <w:numId w:val="34"/>
              </w:numPr>
              <w:spacing w:before="120" w:after="120"/>
              <w:rPr>
                <w:sz w:val="18"/>
                <w:szCs w:val="18"/>
              </w:rPr>
            </w:pPr>
            <w:r>
              <w:rPr>
                <w:sz w:val="18"/>
                <w:szCs w:val="18"/>
              </w:rPr>
              <w:t xml:space="preserve">Pain-Awareness Questionnaire: assess awareness patient has of current pain </w:t>
            </w:r>
          </w:p>
          <w:p w14:paraId="31B25466" w14:textId="77777777" w:rsidR="00993C93" w:rsidRDefault="0081778B" w:rsidP="00993C93">
            <w:pPr>
              <w:pStyle w:val="ListParagraph"/>
              <w:numPr>
                <w:ilvl w:val="1"/>
                <w:numId w:val="34"/>
              </w:numPr>
              <w:spacing w:before="120" w:after="120"/>
              <w:rPr>
                <w:sz w:val="18"/>
                <w:szCs w:val="18"/>
              </w:rPr>
            </w:pPr>
            <w:r>
              <w:rPr>
                <w:sz w:val="18"/>
                <w:szCs w:val="18"/>
              </w:rPr>
              <w:t>7 item questionnaire, 0 (never)-5 scale (always)</w:t>
            </w:r>
          </w:p>
          <w:p w14:paraId="215C8B06" w14:textId="77777777" w:rsidR="00993C93" w:rsidRDefault="00993C93" w:rsidP="00993C93">
            <w:pPr>
              <w:pStyle w:val="ListParagraph"/>
              <w:numPr>
                <w:ilvl w:val="1"/>
                <w:numId w:val="34"/>
              </w:numPr>
              <w:spacing w:before="120" w:after="120"/>
              <w:rPr>
                <w:sz w:val="18"/>
                <w:szCs w:val="18"/>
              </w:rPr>
            </w:pPr>
            <w:r>
              <w:rPr>
                <w:sz w:val="18"/>
                <w:szCs w:val="18"/>
              </w:rPr>
              <w:t xml:space="preserve">28 points total, higher score indicating greater awareness of pain </w:t>
            </w:r>
          </w:p>
          <w:p w14:paraId="764E20F8" w14:textId="77777777" w:rsidR="00993C93" w:rsidRDefault="00993C93" w:rsidP="00993C93">
            <w:pPr>
              <w:pStyle w:val="ListParagraph"/>
              <w:numPr>
                <w:ilvl w:val="0"/>
                <w:numId w:val="34"/>
              </w:numPr>
              <w:spacing w:before="120" w:after="120"/>
              <w:rPr>
                <w:sz w:val="18"/>
                <w:szCs w:val="18"/>
              </w:rPr>
            </w:pPr>
            <w:r>
              <w:rPr>
                <w:sz w:val="18"/>
                <w:szCs w:val="18"/>
              </w:rPr>
              <w:t xml:space="preserve">Exercise Behaviours </w:t>
            </w:r>
          </w:p>
          <w:p w14:paraId="2E53C859" w14:textId="77777777" w:rsidR="00993C93" w:rsidRDefault="00993C93" w:rsidP="00993C93">
            <w:pPr>
              <w:pStyle w:val="ListParagraph"/>
              <w:numPr>
                <w:ilvl w:val="1"/>
                <w:numId w:val="34"/>
              </w:numPr>
              <w:spacing w:before="120" w:after="120"/>
              <w:rPr>
                <w:sz w:val="18"/>
                <w:szCs w:val="18"/>
              </w:rPr>
            </w:pPr>
            <w:r>
              <w:rPr>
                <w:sz w:val="18"/>
                <w:szCs w:val="18"/>
              </w:rPr>
              <w:t xml:space="preserve">6 item questionnaire assessing total time patient does exercise (aerobic, strengthening) </w:t>
            </w:r>
          </w:p>
          <w:p w14:paraId="5F39DAB8" w14:textId="77777777" w:rsidR="00993C93" w:rsidRDefault="00D81149" w:rsidP="00993C93">
            <w:pPr>
              <w:pStyle w:val="ListParagraph"/>
              <w:numPr>
                <w:ilvl w:val="1"/>
                <w:numId w:val="34"/>
              </w:numPr>
              <w:spacing w:before="120" w:after="120"/>
              <w:rPr>
                <w:sz w:val="18"/>
                <w:szCs w:val="18"/>
              </w:rPr>
            </w:pPr>
            <w:r>
              <w:rPr>
                <w:sz w:val="18"/>
                <w:szCs w:val="18"/>
              </w:rPr>
              <w:t xml:space="preserve">0-4 scale, </w:t>
            </w:r>
            <w:r w:rsidR="00993C93">
              <w:rPr>
                <w:sz w:val="18"/>
                <w:szCs w:val="18"/>
              </w:rPr>
              <w:t xml:space="preserve">0 indicating no </w:t>
            </w:r>
            <w:r>
              <w:rPr>
                <w:sz w:val="18"/>
                <w:szCs w:val="18"/>
              </w:rPr>
              <w:t xml:space="preserve">participation in the activity, </w:t>
            </w:r>
            <w:r w:rsidR="00993C93">
              <w:rPr>
                <w:sz w:val="18"/>
                <w:szCs w:val="18"/>
              </w:rPr>
              <w:t xml:space="preserve">4 indicating at least 3 hours a week of this activity </w:t>
            </w:r>
          </w:p>
          <w:p w14:paraId="49889D42" w14:textId="77777777" w:rsidR="00993C93" w:rsidRDefault="00993C93" w:rsidP="00993C93">
            <w:pPr>
              <w:pStyle w:val="ListParagraph"/>
              <w:numPr>
                <w:ilvl w:val="1"/>
                <w:numId w:val="34"/>
              </w:numPr>
              <w:spacing w:before="120" w:after="120"/>
              <w:rPr>
                <w:sz w:val="18"/>
                <w:szCs w:val="18"/>
              </w:rPr>
            </w:pPr>
            <w:r>
              <w:rPr>
                <w:sz w:val="18"/>
                <w:szCs w:val="18"/>
              </w:rPr>
              <w:t xml:space="preserve">Greater score indicates greater amount of exercise </w:t>
            </w:r>
          </w:p>
          <w:p w14:paraId="1905D3B5" w14:textId="77777777" w:rsidR="00F158A8" w:rsidRDefault="00F158A8" w:rsidP="00F158A8">
            <w:pPr>
              <w:pStyle w:val="ListParagraph"/>
              <w:numPr>
                <w:ilvl w:val="0"/>
                <w:numId w:val="34"/>
              </w:numPr>
              <w:spacing w:before="120" w:after="120"/>
              <w:rPr>
                <w:sz w:val="18"/>
                <w:szCs w:val="18"/>
              </w:rPr>
            </w:pPr>
            <w:r>
              <w:rPr>
                <w:sz w:val="18"/>
                <w:szCs w:val="18"/>
              </w:rPr>
              <w:t xml:space="preserve">Brief Pain Inventory: assesses pain severity and pain interference on daily function </w:t>
            </w:r>
          </w:p>
          <w:p w14:paraId="0F977B5B" w14:textId="77777777" w:rsidR="00F158A8" w:rsidRDefault="00F158A8" w:rsidP="00F158A8">
            <w:pPr>
              <w:pStyle w:val="ListParagraph"/>
              <w:numPr>
                <w:ilvl w:val="1"/>
                <w:numId w:val="34"/>
              </w:numPr>
              <w:spacing w:before="120" w:after="120"/>
              <w:rPr>
                <w:sz w:val="18"/>
                <w:szCs w:val="18"/>
              </w:rPr>
            </w:pPr>
            <w:r>
              <w:rPr>
                <w:sz w:val="18"/>
                <w:szCs w:val="18"/>
              </w:rPr>
              <w:t xml:space="preserve">11 items, 0-10 numeric rating scale </w:t>
            </w:r>
          </w:p>
          <w:p w14:paraId="4164192A" w14:textId="77777777" w:rsidR="00F158A8" w:rsidRDefault="00F158A8" w:rsidP="00F158A8">
            <w:pPr>
              <w:pStyle w:val="ListParagraph"/>
              <w:numPr>
                <w:ilvl w:val="1"/>
                <w:numId w:val="34"/>
              </w:numPr>
              <w:spacing w:before="120" w:after="120"/>
              <w:rPr>
                <w:sz w:val="18"/>
                <w:szCs w:val="18"/>
              </w:rPr>
            </w:pPr>
            <w:r>
              <w:rPr>
                <w:sz w:val="18"/>
                <w:szCs w:val="18"/>
              </w:rPr>
              <w:t xml:space="preserve">High score indicates greater pain severity/interference </w:t>
            </w:r>
          </w:p>
          <w:p w14:paraId="3826488F" w14:textId="77777777" w:rsidR="0081778B" w:rsidRDefault="0081778B" w:rsidP="0081778B">
            <w:pPr>
              <w:pStyle w:val="ListParagraph"/>
              <w:numPr>
                <w:ilvl w:val="0"/>
                <w:numId w:val="34"/>
              </w:numPr>
              <w:spacing w:before="120" w:after="120"/>
              <w:rPr>
                <w:sz w:val="18"/>
                <w:szCs w:val="18"/>
              </w:rPr>
            </w:pPr>
            <w:r>
              <w:rPr>
                <w:sz w:val="18"/>
                <w:szCs w:val="18"/>
              </w:rPr>
              <w:t xml:space="preserve">Global Rating of Change Scale </w:t>
            </w:r>
          </w:p>
          <w:p w14:paraId="2FBA69CC" w14:textId="77777777" w:rsidR="0081778B" w:rsidRDefault="0081778B" w:rsidP="0081778B">
            <w:pPr>
              <w:pStyle w:val="ListParagraph"/>
              <w:numPr>
                <w:ilvl w:val="1"/>
                <w:numId w:val="34"/>
              </w:numPr>
              <w:spacing w:before="120" w:after="120"/>
              <w:rPr>
                <w:sz w:val="18"/>
                <w:szCs w:val="18"/>
              </w:rPr>
            </w:pPr>
            <w:r>
              <w:rPr>
                <w:sz w:val="18"/>
                <w:szCs w:val="18"/>
              </w:rPr>
              <w:t>Patients score how they feel about their condition after completing the intervention on a 1-7 scale; 1 indicating condition “has much improved”, 7 indicating condition has become “very much worse”</w:t>
            </w:r>
          </w:p>
          <w:p w14:paraId="1D797467" w14:textId="77777777" w:rsidR="00993C93" w:rsidRPr="00993C93" w:rsidRDefault="00993C93" w:rsidP="00993C93">
            <w:pPr>
              <w:spacing w:before="120" w:after="120"/>
              <w:rPr>
                <w:sz w:val="18"/>
                <w:szCs w:val="18"/>
              </w:rPr>
            </w:pPr>
            <w:r>
              <w:rPr>
                <w:sz w:val="18"/>
                <w:szCs w:val="18"/>
              </w:rPr>
              <w:t>Other measures for depression/anxiety, pain coping, global rating of change and data for site us</w:t>
            </w:r>
            <w:r w:rsidR="00F158A8">
              <w:rPr>
                <w:sz w:val="18"/>
                <w:szCs w:val="18"/>
              </w:rPr>
              <w:t>age</w:t>
            </w:r>
            <w:r>
              <w:rPr>
                <w:sz w:val="18"/>
                <w:szCs w:val="18"/>
              </w:rPr>
              <w:t xml:space="preserve"> were </w:t>
            </w:r>
            <w:r w:rsidR="0081778B">
              <w:rPr>
                <w:sz w:val="18"/>
                <w:szCs w:val="18"/>
              </w:rPr>
              <w:t xml:space="preserve">included in this study. </w:t>
            </w:r>
          </w:p>
          <w:p w14:paraId="57735D39" w14:textId="77777777" w:rsidR="001D4F60" w:rsidRPr="002F16E1" w:rsidRDefault="001D4F60" w:rsidP="009E380F">
            <w:pPr>
              <w:spacing w:before="120" w:after="120"/>
              <w:rPr>
                <w:sz w:val="18"/>
                <w:szCs w:val="18"/>
              </w:rPr>
            </w:pPr>
          </w:p>
          <w:p w14:paraId="7FCC2A52" w14:textId="77777777" w:rsidR="001D4F60" w:rsidRPr="002F16E1" w:rsidRDefault="001D4F60" w:rsidP="009E380F">
            <w:pPr>
              <w:spacing w:before="120" w:after="120"/>
              <w:rPr>
                <w:sz w:val="18"/>
                <w:szCs w:val="18"/>
              </w:rPr>
            </w:pPr>
          </w:p>
          <w:p w14:paraId="56808B17" w14:textId="77777777" w:rsidR="001D4F60" w:rsidRPr="002F16E1" w:rsidRDefault="001D4F60" w:rsidP="009E380F">
            <w:pPr>
              <w:spacing w:before="120" w:after="120"/>
              <w:rPr>
                <w:sz w:val="18"/>
                <w:szCs w:val="18"/>
              </w:rPr>
            </w:pPr>
          </w:p>
          <w:p w14:paraId="1C64E293" w14:textId="77777777" w:rsidR="001D4F60" w:rsidRPr="002F16E1" w:rsidRDefault="001D4F60" w:rsidP="009E380F">
            <w:pPr>
              <w:spacing w:before="120" w:after="120"/>
              <w:jc w:val="right"/>
              <w:rPr>
                <w:sz w:val="18"/>
                <w:szCs w:val="18"/>
              </w:rPr>
            </w:pPr>
          </w:p>
        </w:tc>
      </w:tr>
      <w:tr w:rsidR="001D4F60" w:rsidRPr="002F16E1" w14:paraId="1FA5CBA6" w14:textId="77777777" w:rsidTr="009E380F">
        <w:tc>
          <w:tcPr>
            <w:tcW w:w="10421" w:type="dxa"/>
            <w:tcBorders>
              <w:bottom w:val="single" w:sz="4" w:space="0" w:color="auto"/>
            </w:tcBorders>
            <w:shd w:val="clear" w:color="auto" w:fill="E6E6E6"/>
          </w:tcPr>
          <w:p w14:paraId="051B0F06" w14:textId="77777777" w:rsidR="001D4F60" w:rsidRPr="002F16E1" w:rsidRDefault="001D4F60" w:rsidP="009E380F">
            <w:pPr>
              <w:spacing w:before="120" w:after="120"/>
              <w:rPr>
                <w:b/>
                <w:sz w:val="18"/>
                <w:szCs w:val="18"/>
              </w:rPr>
            </w:pPr>
            <w:r w:rsidRPr="002F16E1">
              <w:rPr>
                <w:b/>
                <w:sz w:val="18"/>
                <w:szCs w:val="18"/>
              </w:rPr>
              <w:t>Main Findings</w:t>
            </w:r>
          </w:p>
          <w:p w14:paraId="7A1C02D6" w14:textId="77777777" w:rsidR="001D4F60" w:rsidRPr="002F16E1" w:rsidRDefault="009A38BC"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7C566CE3" w14:textId="77777777" w:rsidTr="009E380F">
        <w:tc>
          <w:tcPr>
            <w:tcW w:w="10421" w:type="dxa"/>
            <w:tcBorders>
              <w:bottom w:val="single" w:sz="4" w:space="0" w:color="auto"/>
            </w:tcBorders>
            <w:shd w:val="clear" w:color="auto" w:fill="auto"/>
          </w:tcPr>
          <w:p w14:paraId="3682552E" w14:textId="77777777" w:rsidR="00EB27ED" w:rsidRDefault="00EB27ED" w:rsidP="00EB27ED">
            <w:pPr>
              <w:pStyle w:val="ListParagraph"/>
              <w:numPr>
                <w:ilvl w:val="0"/>
                <w:numId w:val="35"/>
              </w:numPr>
              <w:spacing w:before="120" w:after="120"/>
              <w:rPr>
                <w:sz w:val="18"/>
                <w:szCs w:val="18"/>
              </w:rPr>
            </w:pPr>
            <w:r>
              <w:rPr>
                <w:sz w:val="18"/>
                <w:szCs w:val="18"/>
              </w:rPr>
              <w:t xml:space="preserve">Significantly greater increase for intervention group for self efficacy measure from baseline to 1 month and baseline to 6 month follow up compared to the control group </w:t>
            </w:r>
          </w:p>
          <w:p w14:paraId="410A9031" w14:textId="77777777" w:rsidR="00EB27ED" w:rsidRDefault="00EB27ED" w:rsidP="00EB27ED">
            <w:pPr>
              <w:pStyle w:val="ListParagraph"/>
              <w:numPr>
                <w:ilvl w:val="1"/>
                <w:numId w:val="35"/>
              </w:numPr>
              <w:spacing w:before="120" w:after="120"/>
              <w:rPr>
                <w:sz w:val="18"/>
                <w:szCs w:val="18"/>
              </w:rPr>
            </w:pPr>
            <w:r>
              <w:rPr>
                <w:sz w:val="18"/>
                <w:szCs w:val="18"/>
              </w:rPr>
              <w:t>1 month: ES = 0.53, t = 2.64, p = 0.0222</w:t>
            </w:r>
          </w:p>
          <w:p w14:paraId="4D4A7068" w14:textId="77777777" w:rsidR="00EB27ED" w:rsidRDefault="00EB27ED" w:rsidP="00EB27ED">
            <w:pPr>
              <w:pStyle w:val="ListParagraph"/>
              <w:numPr>
                <w:ilvl w:val="1"/>
                <w:numId w:val="35"/>
              </w:numPr>
              <w:spacing w:before="120" w:after="120"/>
              <w:rPr>
                <w:sz w:val="18"/>
                <w:szCs w:val="18"/>
              </w:rPr>
            </w:pPr>
            <w:r>
              <w:rPr>
                <w:sz w:val="18"/>
                <w:szCs w:val="18"/>
              </w:rPr>
              <w:t>6 month: ES = 0.66, t = 2.75, p =0.0164</w:t>
            </w:r>
          </w:p>
          <w:p w14:paraId="3BC71FFF" w14:textId="77777777" w:rsidR="00EB27ED" w:rsidRDefault="00EB27ED" w:rsidP="00EB27ED">
            <w:pPr>
              <w:pStyle w:val="ListParagraph"/>
              <w:numPr>
                <w:ilvl w:val="0"/>
                <w:numId w:val="35"/>
              </w:numPr>
              <w:spacing w:before="120" w:after="120"/>
              <w:rPr>
                <w:sz w:val="18"/>
                <w:szCs w:val="18"/>
              </w:rPr>
            </w:pPr>
            <w:r>
              <w:rPr>
                <w:sz w:val="18"/>
                <w:szCs w:val="18"/>
              </w:rPr>
              <w:t xml:space="preserve">Significant decrease in pain catastrophizing total score from baseline to 6 months in intervention group compared to control group </w:t>
            </w:r>
          </w:p>
          <w:p w14:paraId="612347C9" w14:textId="77777777" w:rsidR="00EB27ED" w:rsidRPr="00EB27ED" w:rsidRDefault="00EB27ED" w:rsidP="00EB27ED">
            <w:pPr>
              <w:pStyle w:val="ListParagraph"/>
              <w:numPr>
                <w:ilvl w:val="1"/>
                <w:numId w:val="35"/>
              </w:numPr>
              <w:spacing w:before="120" w:after="120"/>
              <w:rPr>
                <w:sz w:val="18"/>
                <w:szCs w:val="18"/>
              </w:rPr>
            </w:pPr>
            <w:r>
              <w:rPr>
                <w:sz w:val="18"/>
                <w:szCs w:val="18"/>
              </w:rPr>
              <w:t xml:space="preserve">6 month: ES = -4.22, t = -3.53, p = 0.0013 </w:t>
            </w:r>
          </w:p>
          <w:p w14:paraId="2185D52B" w14:textId="77777777" w:rsidR="003822B1" w:rsidRDefault="003822B1" w:rsidP="003822B1">
            <w:pPr>
              <w:pStyle w:val="ListParagraph"/>
              <w:numPr>
                <w:ilvl w:val="0"/>
                <w:numId w:val="35"/>
              </w:numPr>
              <w:spacing w:before="120" w:after="120"/>
              <w:rPr>
                <w:sz w:val="18"/>
                <w:szCs w:val="18"/>
              </w:rPr>
            </w:pPr>
            <w:r>
              <w:rPr>
                <w:sz w:val="18"/>
                <w:szCs w:val="18"/>
              </w:rPr>
              <w:t>No statistical sign</w:t>
            </w:r>
            <w:r w:rsidR="00BE6A1D">
              <w:rPr>
                <w:sz w:val="18"/>
                <w:szCs w:val="18"/>
              </w:rPr>
              <w:t xml:space="preserve">ificance for pain intensity, </w:t>
            </w:r>
            <w:r w:rsidR="0081778B">
              <w:rPr>
                <w:sz w:val="18"/>
                <w:szCs w:val="18"/>
              </w:rPr>
              <w:t xml:space="preserve">pain severity, pain interference, </w:t>
            </w:r>
            <w:r w:rsidR="00BE6A1D">
              <w:rPr>
                <w:sz w:val="18"/>
                <w:szCs w:val="18"/>
              </w:rPr>
              <w:t xml:space="preserve">physical function </w:t>
            </w:r>
            <w:r w:rsidR="0081778B">
              <w:rPr>
                <w:sz w:val="18"/>
                <w:szCs w:val="18"/>
              </w:rPr>
              <w:t xml:space="preserve">and frequency for participating in pain self management activities </w:t>
            </w:r>
          </w:p>
          <w:p w14:paraId="264FA2B9" w14:textId="77777777" w:rsidR="00BE6A1D" w:rsidRPr="0081778B" w:rsidRDefault="003822B1" w:rsidP="00BE6A1D">
            <w:pPr>
              <w:pStyle w:val="ListParagraph"/>
              <w:numPr>
                <w:ilvl w:val="0"/>
                <w:numId w:val="35"/>
              </w:numPr>
              <w:spacing w:before="120" w:after="120"/>
              <w:rPr>
                <w:sz w:val="18"/>
                <w:szCs w:val="18"/>
              </w:rPr>
            </w:pPr>
            <w:r>
              <w:rPr>
                <w:sz w:val="18"/>
                <w:szCs w:val="18"/>
              </w:rPr>
              <w:t xml:space="preserve">No </w:t>
            </w:r>
            <w:r w:rsidR="00DB1B71">
              <w:rPr>
                <w:sz w:val="18"/>
                <w:szCs w:val="18"/>
              </w:rPr>
              <w:t>significant change</w:t>
            </w:r>
            <w:r>
              <w:rPr>
                <w:sz w:val="18"/>
                <w:szCs w:val="18"/>
              </w:rPr>
              <w:t xml:space="preserve"> in exercise behaviour b</w:t>
            </w:r>
            <w:r w:rsidR="00DB1B71">
              <w:rPr>
                <w:sz w:val="18"/>
                <w:szCs w:val="18"/>
              </w:rPr>
              <w:t xml:space="preserve">etween groups at any time point; both groups had </w:t>
            </w:r>
            <w:r w:rsidR="00EB27ED">
              <w:rPr>
                <w:sz w:val="18"/>
                <w:szCs w:val="18"/>
              </w:rPr>
              <w:t xml:space="preserve">about a 28 </w:t>
            </w:r>
            <w:r w:rsidR="00EB27ED">
              <w:rPr>
                <w:sz w:val="18"/>
                <w:szCs w:val="18"/>
              </w:rPr>
              <w:lastRenderedPageBreak/>
              <w:t xml:space="preserve">min </w:t>
            </w:r>
            <w:r w:rsidR="00DB1B71">
              <w:rPr>
                <w:sz w:val="18"/>
                <w:szCs w:val="18"/>
              </w:rPr>
              <w:t xml:space="preserve">increase in time spent in aerobic </w:t>
            </w:r>
            <w:r w:rsidR="00EB27ED">
              <w:rPr>
                <w:sz w:val="18"/>
                <w:szCs w:val="18"/>
              </w:rPr>
              <w:t xml:space="preserve">exercise from baseline to 6 months </w:t>
            </w:r>
          </w:p>
          <w:p w14:paraId="58224D5A" w14:textId="77777777" w:rsidR="00953E53" w:rsidRDefault="00953E53" w:rsidP="003822B1">
            <w:pPr>
              <w:pStyle w:val="ListParagraph"/>
              <w:numPr>
                <w:ilvl w:val="0"/>
                <w:numId w:val="35"/>
              </w:numPr>
              <w:spacing w:before="120" w:after="120"/>
              <w:rPr>
                <w:sz w:val="18"/>
                <w:szCs w:val="18"/>
              </w:rPr>
            </w:pPr>
            <w:r>
              <w:rPr>
                <w:sz w:val="18"/>
                <w:szCs w:val="18"/>
              </w:rPr>
              <w:t xml:space="preserve">Global rating of change from baseline to 6 months </w:t>
            </w:r>
            <w:r w:rsidR="009830E5">
              <w:rPr>
                <w:sz w:val="18"/>
                <w:szCs w:val="18"/>
              </w:rPr>
              <w:t xml:space="preserve">significantly improved in patients in the experimental group compared to the control group </w:t>
            </w:r>
          </w:p>
          <w:p w14:paraId="36FE4DBD" w14:textId="77777777" w:rsidR="00EB27ED" w:rsidRPr="00BE6A1D" w:rsidRDefault="00BE6A1D" w:rsidP="00BE6A1D">
            <w:pPr>
              <w:pStyle w:val="ListParagraph"/>
              <w:numPr>
                <w:ilvl w:val="1"/>
                <w:numId w:val="35"/>
              </w:numPr>
              <w:spacing w:before="120" w:after="120"/>
              <w:rPr>
                <w:sz w:val="18"/>
                <w:szCs w:val="18"/>
              </w:rPr>
            </w:pPr>
            <w:r>
              <w:rPr>
                <w:sz w:val="18"/>
                <w:szCs w:val="18"/>
              </w:rPr>
              <w:t>6 month: ES = -0.61, t=3.38, p &lt; 0.001</w:t>
            </w:r>
          </w:p>
          <w:p w14:paraId="54F90F8B" w14:textId="77777777" w:rsidR="00BE6A1D" w:rsidRDefault="00BE6A1D" w:rsidP="003822B1">
            <w:pPr>
              <w:pStyle w:val="ListParagraph"/>
              <w:numPr>
                <w:ilvl w:val="0"/>
                <w:numId w:val="35"/>
              </w:numPr>
              <w:spacing w:before="120" w:after="120"/>
              <w:rPr>
                <w:sz w:val="18"/>
                <w:szCs w:val="18"/>
              </w:rPr>
            </w:pPr>
            <w:r>
              <w:rPr>
                <w:sz w:val="18"/>
                <w:szCs w:val="18"/>
              </w:rPr>
              <w:t xml:space="preserve">Moderating Variables: </w:t>
            </w:r>
          </w:p>
          <w:p w14:paraId="71D63710" w14:textId="77777777" w:rsidR="009830E5" w:rsidRDefault="009830E5" w:rsidP="00BE6A1D">
            <w:pPr>
              <w:pStyle w:val="ListParagraph"/>
              <w:numPr>
                <w:ilvl w:val="1"/>
                <w:numId w:val="35"/>
              </w:numPr>
              <w:spacing w:before="120" w:after="120"/>
              <w:rPr>
                <w:sz w:val="18"/>
                <w:szCs w:val="18"/>
              </w:rPr>
            </w:pPr>
            <w:r>
              <w:rPr>
                <w:sz w:val="18"/>
                <w:szCs w:val="18"/>
              </w:rPr>
              <w:t xml:space="preserve">Post-hoc comparisons between patient diagnoses found that patients with osteoarthritis in the experimental condition had a significant decrease in Pain Catastrophizing total score (t = -2.82, p = 0.0282) from baseline to 6 months, but this change was not found in the </w:t>
            </w:r>
            <w:r w:rsidR="00BE6A1D">
              <w:rPr>
                <w:sz w:val="18"/>
                <w:szCs w:val="18"/>
              </w:rPr>
              <w:t xml:space="preserve">other types of arthritis in the intervention groups </w:t>
            </w:r>
          </w:p>
          <w:p w14:paraId="420B4C69" w14:textId="77777777" w:rsidR="0081778B" w:rsidRDefault="0081778B" w:rsidP="00BE6A1D">
            <w:pPr>
              <w:pStyle w:val="ListParagraph"/>
              <w:numPr>
                <w:ilvl w:val="1"/>
                <w:numId w:val="35"/>
              </w:numPr>
              <w:spacing w:before="120" w:after="120"/>
              <w:rPr>
                <w:sz w:val="18"/>
                <w:szCs w:val="18"/>
              </w:rPr>
            </w:pPr>
            <w:r>
              <w:rPr>
                <w:sz w:val="18"/>
                <w:szCs w:val="18"/>
              </w:rPr>
              <w:t xml:space="preserve">Gender, race, age or baseline pain intensity did not moderate effects of intervention on final outcomes </w:t>
            </w:r>
          </w:p>
          <w:p w14:paraId="467F2BB1" w14:textId="77777777" w:rsidR="009830E5" w:rsidRDefault="009830E5" w:rsidP="003822B1">
            <w:pPr>
              <w:pStyle w:val="ListParagraph"/>
              <w:numPr>
                <w:ilvl w:val="0"/>
                <w:numId w:val="35"/>
              </w:numPr>
              <w:spacing w:before="120" w:after="120"/>
              <w:rPr>
                <w:sz w:val="18"/>
                <w:szCs w:val="18"/>
              </w:rPr>
            </w:pPr>
            <w:r>
              <w:rPr>
                <w:sz w:val="18"/>
                <w:szCs w:val="18"/>
              </w:rPr>
              <w:t xml:space="preserve">User engagement was significantly associated with improved outcomes between baseline and 6 months </w:t>
            </w:r>
            <w:r w:rsidR="00240092">
              <w:rPr>
                <w:sz w:val="18"/>
                <w:szCs w:val="18"/>
              </w:rPr>
              <w:t xml:space="preserve">(no data </w:t>
            </w:r>
            <w:r w:rsidR="00BE6A1D">
              <w:rPr>
                <w:sz w:val="18"/>
                <w:szCs w:val="18"/>
              </w:rPr>
              <w:t>provided for this information</w:t>
            </w:r>
            <w:r w:rsidR="00240092">
              <w:rPr>
                <w:sz w:val="18"/>
                <w:szCs w:val="18"/>
              </w:rPr>
              <w:t xml:space="preserve">) </w:t>
            </w:r>
            <w:r>
              <w:rPr>
                <w:sz w:val="18"/>
                <w:szCs w:val="18"/>
              </w:rPr>
              <w:t xml:space="preserve"> </w:t>
            </w:r>
          </w:p>
          <w:p w14:paraId="17BBED16" w14:textId="77777777" w:rsidR="00BE6A1D" w:rsidRDefault="00BE6A1D" w:rsidP="00BE6A1D">
            <w:pPr>
              <w:pStyle w:val="ListParagraph"/>
              <w:numPr>
                <w:ilvl w:val="1"/>
                <w:numId w:val="35"/>
              </w:numPr>
              <w:spacing w:before="120" w:after="120"/>
              <w:rPr>
                <w:sz w:val="18"/>
                <w:szCs w:val="18"/>
              </w:rPr>
            </w:pPr>
            <w:r>
              <w:rPr>
                <w:sz w:val="18"/>
                <w:szCs w:val="18"/>
              </w:rPr>
              <w:t xml:space="preserve">57.5% participants completed the two sessions a week over 4 weeks (160 minutes total) </w:t>
            </w:r>
          </w:p>
          <w:p w14:paraId="035FC47E" w14:textId="77777777" w:rsidR="001D4F60" w:rsidRPr="002F16E1" w:rsidRDefault="001D4F60" w:rsidP="009E380F">
            <w:pPr>
              <w:spacing w:before="120" w:after="120"/>
              <w:rPr>
                <w:sz w:val="18"/>
                <w:szCs w:val="18"/>
              </w:rPr>
            </w:pPr>
          </w:p>
          <w:p w14:paraId="0C01D671" w14:textId="77777777" w:rsidR="001D4F60" w:rsidRPr="002F16E1" w:rsidRDefault="001D4F60" w:rsidP="009E380F">
            <w:pPr>
              <w:spacing w:before="120" w:after="120"/>
              <w:rPr>
                <w:sz w:val="18"/>
                <w:szCs w:val="18"/>
              </w:rPr>
            </w:pPr>
          </w:p>
          <w:p w14:paraId="3D8C5729" w14:textId="77777777" w:rsidR="001D4F60" w:rsidRPr="002F16E1" w:rsidRDefault="001D4F60" w:rsidP="009E380F">
            <w:pPr>
              <w:spacing w:before="120" w:after="120"/>
              <w:rPr>
                <w:sz w:val="18"/>
                <w:szCs w:val="18"/>
              </w:rPr>
            </w:pPr>
          </w:p>
          <w:p w14:paraId="4BF89CE1" w14:textId="77777777" w:rsidR="001D4F60" w:rsidRPr="002F16E1" w:rsidRDefault="001D4F60" w:rsidP="009E380F">
            <w:pPr>
              <w:spacing w:before="120" w:after="120"/>
              <w:rPr>
                <w:sz w:val="18"/>
                <w:szCs w:val="18"/>
              </w:rPr>
            </w:pPr>
          </w:p>
          <w:p w14:paraId="1BA74D8A" w14:textId="77777777" w:rsidR="001D4F60" w:rsidRPr="002F16E1" w:rsidRDefault="001D4F60" w:rsidP="009E380F">
            <w:pPr>
              <w:spacing w:before="120" w:after="120"/>
              <w:jc w:val="right"/>
              <w:rPr>
                <w:sz w:val="18"/>
                <w:szCs w:val="18"/>
              </w:rPr>
            </w:pPr>
          </w:p>
        </w:tc>
      </w:tr>
      <w:tr w:rsidR="001D4F60" w:rsidRPr="002F16E1" w14:paraId="5DFD11DD" w14:textId="77777777" w:rsidTr="009E380F">
        <w:tc>
          <w:tcPr>
            <w:tcW w:w="10421" w:type="dxa"/>
            <w:shd w:val="clear" w:color="auto" w:fill="E6E6E6"/>
          </w:tcPr>
          <w:p w14:paraId="1A9C44CA"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7807CAD4"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0483341D" w14:textId="77777777" w:rsidTr="009E380F">
        <w:tc>
          <w:tcPr>
            <w:tcW w:w="10421" w:type="dxa"/>
            <w:tcBorders>
              <w:bottom w:val="single" w:sz="4" w:space="0" w:color="auto"/>
            </w:tcBorders>
            <w:shd w:val="clear" w:color="auto" w:fill="auto"/>
          </w:tcPr>
          <w:p w14:paraId="50A32606" w14:textId="502A0AAA" w:rsidR="001D4F60" w:rsidRPr="002F16E1" w:rsidRDefault="005579F1" w:rsidP="009E380F">
            <w:pPr>
              <w:spacing w:before="120" w:after="120"/>
              <w:rPr>
                <w:sz w:val="18"/>
                <w:szCs w:val="18"/>
              </w:rPr>
            </w:pPr>
            <w:r>
              <w:rPr>
                <w:sz w:val="18"/>
                <w:szCs w:val="18"/>
              </w:rPr>
              <w:t xml:space="preserve">           </w:t>
            </w:r>
            <w:r w:rsidR="00240092">
              <w:rPr>
                <w:sz w:val="18"/>
                <w:szCs w:val="18"/>
              </w:rPr>
              <w:t>The authors state that they did not find a significant between group difference in the various domains of pain</w:t>
            </w:r>
            <w:r w:rsidR="008E78CA">
              <w:rPr>
                <w:sz w:val="18"/>
                <w:szCs w:val="18"/>
              </w:rPr>
              <w:t xml:space="preserve"> outcomes</w:t>
            </w:r>
            <w:r w:rsidR="00240092">
              <w:rPr>
                <w:sz w:val="18"/>
                <w:szCs w:val="18"/>
              </w:rPr>
              <w:t xml:space="preserve">, such as: change in worst pain, pain severity, pain interference, </w:t>
            </w:r>
            <w:proofErr w:type="gramStart"/>
            <w:r w:rsidR="00240092">
              <w:rPr>
                <w:sz w:val="18"/>
                <w:szCs w:val="18"/>
              </w:rPr>
              <w:t>pain</w:t>
            </w:r>
            <w:proofErr w:type="gramEnd"/>
            <w:r w:rsidR="00240092">
              <w:rPr>
                <w:sz w:val="18"/>
                <w:szCs w:val="18"/>
              </w:rPr>
              <w:t xml:space="preserve"> intensity or pain awareness. There were also no significant differences between groups for stress levels, depression or exercise behaviour, which </w:t>
            </w:r>
            <w:r w:rsidR="008E78CA">
              <w:rPr>
                <w:sz w:val="18"/>
                <w:szCs w:val="18"/>
              </w:rPr>
              <w:t>could</w:t>
            </w:r>
            <w:r w:rsidR="00240092">
              <w:rPr>
                <w:sz w:val="18"/>
                <w:szCs w:val="18"/>
              </w:rPr>
              <w:t xml:space="preserve"> have influenced pain levels. They did find significant differences f</w:t>
            </w:r>
            <w:r w:rsidR="002B5E64">
              <w:rPr>
                <w:sz w:val="18"/>
                <w:szCs w:val="18"/>
              </w:rPr>
              <w:t xml:space="preserve">or </w:t>
            </w:r>
            <w:r w:rsidR="008E78CA">
              <w:rPr>
                <w:sz w:val="18"/>
                <w:szCs w:val="18"/>
              </w:rPr>
              <w:t>improvement of</w:t>
            </w:r>
            <w:r w:rsidR="002B5E64">
              <w:rPr>
                <w:sz w:val="18"/>
                <w:szCs w:val="18"/>
              </w:rPr>
              <w:t xml:space="preserve"> pain self-efficacy, </w:t>
            </w:r>
            <w:r w:rsidR="00240092">
              <w:rPr>
                <w:sz w:val="18"/>
                <w:szCs w:val="18"/>
              </w:rPr>
              <w:t>a de</w:t>
            </w:r>
            <w:r w:rsidR="002B5E64">
              <w:rPr>
                <w:sz w:val="18"/>
                <w:szCs w:val="18"/>
              </w:rPr>
              <w:t xml:space="preserve">crease in pain catastrophizing and a positive global impression of change. </w:t>
            </w:r>
            <w:r w:rsidR="0081778B">
              <w:rPr>
                <w:sz w:val="18"/>
                <w:szCs w:val="18"/>
              </w:rPr>
              <w:t>Participants with high engagement levels had significantly better outcomes and the authors suggest that they may have seen more significant difference</w:t>
            </w:r>
            <w:r>
              <w:rPr>
                <w:sz w:val="18"/>
                <w:szCs w:val="18"/>
              </w:rPr>
              <w:t>s</w:t>
            </w:r>
            <w:r w:rsidR="0081778B">
              <w:rPr>
                <w:sz w:val="18"/>
                <w:szCs w:val="18"/>
              </w:rPr>
              <w:t xml:space="preserve"> between groups if they had required more than 160 minutes of program use time. </w:t>
            </w:r>
            <w:r w:rsidR="00A2516B">
              <w:rPr>
                <w:sz w:val="18"/>
                <w:szCs w:val="18"/>
              </w:rPr>
              <w:t xml:space="preserve">They also suggest that the lack of significant differences for outcomes (such as exercise behaviour) were not seen because the </w:t>
            </w:r>
            <w:r w:rsidR="0081778B">
              <w:rPr>
                <w:sz w:val="18"/>
                <w:szCs w:val="18"/>
              </w:rPr>
              <w:t xml:space="preserve">material of </w:t>
            </w:r>
            <w:proofErr w:type="spellStart"/>
            <w:r w:rsidR="0081778B">
              <w:rPr>
                <w:sz w:val="18"/>
                <w:szCs w:val="18"/>
              </w:rPr>
              <w:t>painACTION</w:t>
            </w:r>
            <w:proofErr w:type="spellEnd"/>
            <w:r w:rsidR="0081778B">
              <w:rPr>
                <w:sz w:val="18"/>
                <w:szCs w:val="18"/>
              </w:rPr>
              <w:t xml:space="preserve"> was primarily focused on</w:t>
            </w:r>
            <w:r w:rsidR="00A2516B">
              <w:rPr>
                <w:sz w:val="18"/>
                <w:szCs w:val="18"/>
              </w:rPr>
              <w:t xml:space="preserve"> education about the</w:t>
            </w:r>
            <w:r w:rsidR="0081778B">
              <w:rPr>
                <w:sz w:val="18"/>
                <w:szCs w:val="18"/>
              </w:rPr>
              <w:t xml:space="preserve"> </w:t>
            </w:r>
            <w:r w:rsidR="008E78CA">
              <w:rPr>
                <w:sz w:val="18"/>
                <w:szCs w:val="18"/>
              </w:rPr>
              <w:t>psychological aspec</w:t>
            </w:r>
            <w:r w:rsidR="00A2516B">
              <w:rPr>
                <w:sz w:val="18"/>
                <w:szCs w:val="18"/>
              </w:rPr>
              <w:t xml:space="preserve">ts of pain and not about true health behaviour change. </w:t>
            </w:r>
          </w:p>
          <w:p w14:paraId="1DF68CBF" w14:textId="77777777" w:rsidR="001D4F60" w:rsidRPr="002F16E1" w:rsidRDefault="001D4F60" w:rsidP="009E380F">
            <w:pPr>
              <w:spacing w:before="120" w:after="120"/>
              <w:rPr>
                <w:sz w:val="18"/>
                <w:szCs w:val="18"/>
              </w:rPr>
            </w:pPr>
          </w:p>
          <w:p w14:paraId="168249B1" w14:textId="77777777" w:rsidR="001D4F60" w:rsidRPr="002F16E1" w:rsidRDefault="001D4F60" w:rsidP="009E380F">
            <w:pPr>
              <w:spacing w:before="120" w:after="120"/>
              <w:rPr>
                <w:sz w:val="18"/>
                <w:szCs w:val="18"/>
              </w:rPr>
            </w:pPr>
          </w:p>
          <w:p w14:paraId="1F51B7A9" w14:textId="77777777" w:rsidR="001D4F60" w:rsidRPr="002F16E1" w:rsidRDefault="001D4F60" w:rsidP="009E380F">
            <w:pPr>
              <w:spacing w:before="120" w:after="120"/>
              <w:rPr>
                <w:sz w:val="18"/>
                <w:szCs w:val="18"/>
              </w:rPr>
            </w:pPr>
          </w:p>
          <w:p w14:paraId="1CFF9641" w14:textId="77777777" w:rsidR="001D4F60" w:rsidRPr="002F16E1" w:rsidRDefault="001D4F60" w:rsidP="009E380F">
            <w:pPr>
              <w:spacing w:before="120" w:after="120"/>
              <w:rPr>
                <w:sz w:val="18"/>
                <w:szCs w:val="18"/>
              </w:rPr>
            </w:pPr>
          </w:p>
          <w:p w14:paraId="1433F683" w14:textId="77777777" w:rsidR="001D4F60" w:rsidRPr="002F16E1" w:rsidRDefault="001D4F60" w:rsidP="009E380F">
            <w:pPr>
              <w:spacing w:before="120" w:after="120"/>
              <w:rPr>
                <w:sz w:val="18"/>
                <w:szCs w:val="18"/>
              </w:rPr>
            </w:pPr>
          </w:p>
          <w:p w14:paraId="2884AA3A" w14:textId="77777777" w:rsidR="001D4F60" w:rsidRPr="002F16E1" w:rsidRDefault="001D4F60" w:rsidP="009E380F">
            <w:pPr>
              <w:spacing w:before="120" w:after="120"/>
              <w:jc w:val="right"/>
              <w:rPr>
                <w:sz w:val="18"/>
                <w:szCs w:val="18"/>
              </w:rPr>
            </w:pPr>
          </w:p>
        </w:tc>
      </w:tr>
      <w:tr w:rsidR="001D4F60" w:rsidRPr="002F16E1" w14:paraId="0D33110A" w14:textId="77777777" w:rsidTr="009E380F">
        <w:tc>
          <w:tcPr>
            <w:tcW w:w="10421" w:type="dxa"/>
            <w:shd w:val="clear" w:color="auto" w:fill="E6E6E6"/>
          </w:tcPr>
          <w:p w14:paraId="3872E320" w14:textId="77777777" w:rsidR="00890E70" w:rsidRDefault="00890E70" w:rsidP="009E380F">
            <w:pPr>
              <w:spacing w:before="120" w:after="120"/>
              <w:rPr>
                <w:b/>
                <w:sz w:val="18"/>
                <w:szCs w:val="18"/>
              </w:rPr>
            </w:pPr>
          </w:p>
          <w:p w14:paraId="2A800B02"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485B67F3" w14:textId="77777777" w:rsidTr="009E380F">
        <w:tc>
          <w:tcPr>
            <w:tcW w:w="10421" w:type="dxa"/>
            <w:shd w:val="clear" w:color="auto" w:fill="auto"/>
          </w:tcPr>
          <w:p w14:paraId="7B2160C8" w14:textId="77777777" w:rsidR="001D4F60" w:rsidRPr="002F16E1" w:rsidRDefault="001D4F60" w:rsidP="009E380F">
            <w:pPr>
              <w:spacing w:before="120" w:after="120"/>
              <w:rPr>
                <w:b/>
                <w:sz w:val="18"/>
                <w:szCs w:val="18"/>
              </w:rPr>
            </w:pPr>
            <w:r w:rsidRPr="002F16E1">
              <w:rPr>
                <w:b/>
                <w:sz w:val="18"/>
                <w:szCs w:val="18"/>
              </w:rPr>
              <w:t>Validity</w:t>
            </w:r>
          </w:p>
          <w:p w14:paraId="4A8AC2AE"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28B11028" w14:textId="77777777" w:rsidTr="009E380F">
        <w:tc>
          <w:tcPr>
            <w:tcW w:w="10421" w:type="dxa"/>
            <w:shd w:val="clear" w:color="auto" w:fill="auto"/>
          </w:tcPr>
          <w:p w14:paraId="75AFADD7" w14:textId="77777777" w:rsidR="00370DE4" w:rsidRDefault="00370DE4" w:rsidP="00370DE4">
            <w:pPr>
              <w:pStyle w:val="ListParagraph"/>
              <w:numPr>
                <w:ilvl w:val="0"/>
                <w:numId w:val="24"/>
              </w:numPr>
              <w:spacing w:before="120" w:after="120"/>
              <w:rPr>
                <w:sz w:val="18"/>
                <w:szCs w:val="18"/>
              </w:rPr>
            </w:pPr>
            <w:proofErr w:type="spellStart"/>
            <w:r>
              <w:rPr>
                <w:sz w:val="18"/>
                <w:szCs w:val="18"/>
              </w:rPr>
              <w:t>PEDro</w:t>
            </w:r>
            <w:proofErr w:type="spellEnd"/>
            <w:r>
              <w:rPr>
                <w:sz w:val="18"/>
                <w:szCs w:val="18"/>
              </w:rPr>
              <w:t xml:space="preserve"> Scale score: 7</w:t>
            </w:r>
            <w:r w:rsidRPr="006A6ACD">
              <w:rPr>
                <w:sz w:val="18"/>
                <w:szCs w:val="18"/>
              </w:rPr>
              <w:t xml:space="preserve">/11 based on </w:t>
            </w:r>
            <w:r>
              <w:rPr>
                <w:sz w:val="18"/>
                <w:szCs w:val="18"/>
              </w:rPr>
              <w:t xml:space="preserve">the following: </w:t>
            </w:r>
            <w:r w:rsidRPr="006A6ACD">
              <w:rPr>
                <w:sz w:val="18"/>
                <w:szCs w:val="18"/>
              </w:rPr>
              <w:t>eligibility crite</w:t>
            </w:r>
            <w:r>
              <w:rPr>
                <w:sz w:val="18"/>
                <w:szCs w:val="18"/>
              </w:rPr>
              <w:t>ria: Yes; Random Allocation: No</w:t>
            </w:r>
            <w:r w:rsidRPr="006A6ACD">
              <w:rPr>
                <w:sz w:val="18"/>
                <w:szCs w:val="18"/>
              </w:rPr>
              <w:t>; Concealed Allocation: Yes; Baseline Comparison: Yes; Blind Subjects: No; Blind The</w:t>
            </w:r>
            <w:r>
              <w:rPr>
                <w:sz w:val="18"/>
                <w:szCs w:val="18"/>
              </w:rPr>
              <w:t>rapist: No; Blind Assessors: No; &gt;85% participant outcomes: Yes</w:t>
            </w:r>
            <w:r w:rsidRPr="006A6ACD">
              <w:rPr>
                <w:sz w:val="18"/>
                <w:szCs w:val="18"/>
              </w:rPr>
              <w:t>; Intention to treat analysis: Yes; Between group comparison: Yes; Point estimates and variability: Yes</w:t>
            </w:r>
          </w:p>
          <w:p w14:paraId="6FAD05C4" w14:textId="77777777" w:rsidR="00370DE4" w:rsidRDefault="00370DE4" w:rsidP="00370DE4">
            <w:pPr>
              <w:pStyle w:val="ListParagraph"/>
              <w:numPr>
                <w:ilvl w:val="0"/>
                <w:numId w:val="24"/>
              </w:numPr>
              <w:spacing w:before="120" w:after="120"/>
              <w:rPr>
                <w:sz w:val="18"/>
                <w:szCs w:val="18"/>
              </w:rPr>
            </w:pPr>
            <w:r>
              <w:rPr>
                <w:sz w:val="18"/>
                <w:szCs w:val="18"/>
              </w:rPr>
              <w:t xml:space="preserve">The lack of blinding of the participants and the researchers may have introduced bias into the situation as participants in the intervention group may have acted differently because they knew they were being studied. </w:t>
            </w:r>
          </w:p>
          <w:p w14:paraId="5BC3295C" w14:textId="77777777" w:rsidR="00F158A8" w:rsidRDefault="00F158A8" w:rsidP="00370DE4">
            <w:pPr>
              <w:pStyle w:val="ListParagraph"/>
              <w:numPr>
                <w:ilvl w:val="0"/>
                <w:numId w:val="24"/>
              </w:numPr>
              <w:spacing w:before="120" w:after="120"/>
              <w:rPr>
                <w:sz w:val="18"/>
                <w:szCs w:val="18"/>
              </w:rPr>
            </w:pPr>
            <w:r>
              <w:rPr>
                <w:sz w:val="18"/>
                <w:szCs w:val="18"/>
              </w:rPr>
              <w:t xml:space="preserve">In order to decrease bias from moderating factors, authors used exploratory analyses to determine if type of arthritis condition, gender, </w:t>
            </w:r>
            <w:r w:rsidR="00890E70">
              <w:rPr>
                <w:sz w:val="18"/>
                <w:szCs w:val="18"/>
              </w:rPr>
              <w:t>initial</w:t>
            </w:r>
            <w:r>
              <w:rPr>
                <w:sz w:val="18"/>
                <w:szCs w:val="18"/>
              </w:rPr>
              <w:t xml:space="preserve"> pain score at baseline, age, race or if low engagement (&lt; 204.5 min) or high engagement (&gt; 204.5 min) were potential moderating factors for final outcomes. Post hoc analyses were done on significant interactions found. </w:t>
            </w:r>
          </w:p>
          <w:p w14:paraId="6916A3AF" w14:textId="77E7F6B8" w:rsidR="00EB27ED" w:rsidRPr="005579F1" w:rsidRDefault="00E91E29" w:rsidP="00370DE4">
            <w:pPr>
              <w:pStyle w:val="ListParagraph"/>
              <w:keepNext/>
              <w:keepLines/>
              <w:numPr>
                <w:ilvl w:val="0"/>
                <w:numId w:val="24"/>
              </w:numPr>
              <w:spacing w:before="120" w:after="120"/>
              <w:outlineLvl w:val="3"/>
              <w:rPr>
                <w:sz w:val="18"/>
                <w:szCs w:val="18"/>
              </w:rPr>
            </w:pPr>
            <w:ins w:id="35" w:author="Marian Thomas" w:date="2015-11-21T13:40:00Z">
              <w:r w:rsidRPr="005579F1">
                <w:rPr>
                  <w:sz w:val="18"/>
                  <w:szCs w:val="18"/>
                </w:rPr>
                <w:t>To improve overall validity, t</w:t>
              </w:r>
            </w:ins>
            <w:r w:rsidR="00EB27ED" w:rsidRPr="005579F1">
              <w:rPr>
                <w:sz w:val="18"/>
                <w:szCs w:val="18"/>
              </w:rPr>
              <w:t>hey utilized an intention to treat analysis to adjust for participants who had dropped out of the study at different time points</w:t>
            </w:r>
            <w:r w:rsidR="00A2516B">
              <w:rPr>
                <w:sz w:val="18"/>
                <w:szCs w:val="18"/>
              </w:rPr>
              <w:t xml:space="preserve"> so that the lack of these participants would not skew the final outcomes </w:t>
            </w:r>
            <w:r w:rsidR="00EB27ED" w:rsidRPr="005579F1">
              <w:rPr>
                <w:sz w:val="18"/>
                <w:szCs w:val="18"/>
              </w:rPr>
              <w:t xml:space="preserve"> </w:t>
            </w:r>
          </w:p>
          <w:p w14:paraId="249254AE" w14:textId="77777777" w:rsidR="00BE6A1D" w:rsidRDefault="00BE6A1D" w:rsidP="00370DE4">
            <w:pPr>
              <w:pStyle w:val="ListParagraph"/>
              <w:numPr>
                <w:ilvl w:val="0"/>
                <w:numId w:val="24"/>
              </w:numPr>
              <w:spacing w:before="120" w:after="120"/>
              <w:rPr>
                <w:sz w:val="18"/>
                <w:szCs w:val="18"/>
              </w:rPr>
            </w:pPr>
            <w:r>
              <w:rPr>
                <w:sz w:val="18"/>
                <w:szCs w:val="18"/>
              </w:rPr>
              <w:t xml:space="preserve">Participants did not have the same start and end point; variable factors such as time of year could have affected participation with the program and pain perception </w:t>
            </w:r>
          </w:p>
          <w:p w14:paraId="1CC76477" w14:textId="77777777" w:rsidR="00CD75A4" w:rsidRDefault="00CD75A4" w:rsidP="00370DE4">
            <w:pPr>
              <w:pStyle w:val="ListParagraph"/>
              <w:numPr>
                <w:ilvl w:val="0"/>
                <w:numId w:val="24"/>
              </w:numPr>
              <w:spacing w:before="120" w:after="120"/>
              <w:rPr>
                <w:sz w:val="18"/>
                <w:szCs w:val="18"/>
              </w:rPr>
            </w:pPr>
            <w:r>
              <w:rPr>
                <w:sz w:val="18"/>
                <w:szCs w:val="18"/>
              </w:rPr>
              <w:lastRenderedPageBreak/>
              <w:t xml:space="preserve">They found that higher engagement led to greater results; setting a higher threshold of adherence initially may have resulted in better results </w:t>
            </w:r>
          </w:p>
          <w:p w14:paraId="2865E71F" w14:textId="77777777" w:rsidR="001D4F60" w:rsidRPr="00580607" w:rsidRDefault="001D4F60" w:rsidP="009E380F">
            <w:pPr>
              <w:spacing w:before="120" w:after="120"/>
              <w:rPr>
                <w:sz w:val="18"/>
                <w:szCs w:val="18"/>
              </w:rPr>
            </w:pPr>
          </w:p>
          <w:p w14:paraId="68606B73" w14:textId="77777777" w:rsidR="001D4F60" w:rsidRPr="00580607" w:rsidRDefault="001D4F60" w:rsidP="009E380F">
            <w:pPr>
              <w:spacing w:before="120" w:after="120"/>
              <w:rPr>
                <w:sz w:val="18"/>
                <w:szCs w:val="18"/>
              </w:rPr>
            </w:pPr>
          </w:p>
          <w:p w14:paraId="5606F6CA" w14:textId="77777777" w:rsidR="001D4F60" w:rsidRPr="00580607" w:rsidRDefault="001D4F60" w:rsidP="009E380F">
            <w:pPr>
              <w:spacing w:before="120" w:after="120"/>
              <w:rPr>
                <w:sz w:val="18"/>
                <w:szCs w:val="18"/>
              </w:rPr>
            </w:pPr>
          </w:p>
          <w:p w14:paraId="64367F51" w14:textId="77777777" w:rsidR="001D4F60" w:rsidRPr="00580607" w:rsidRDefault="001D4F60" w:rsidP="009E380F">
            <w:pPr>
              <w:spacing w:before="120" w:after="120"/>
              <w:rPr>
                <w:sz w:val="18"/>
                <w:szCs w:val="18"/>
              </w:rPr>
            </w:pPr>
          </w:p>
          <w:p w14:paraId="19BF41C3" w14:textId="77777777" w:rsidR="001D4F60" w:rsidRPr="00580607" w:rsidRDefault="001D4F60" w:rsidP="009E380F">
            <w:pPr>
              <w:spacing w:before="120" w:after="120"/>
              <w:rPr>
                <w:sz w:val="18"/>
                <w:szCs w:val="18"/>
              </w:rPr>
            </w:pPr>
          </w:p>
          <w:p w14:paraId="594A8891" w14:textId="77777777" w:rsidR="001D4F60" w:rsidRPr="00580607" w:rsidRDefault="001D4F60" w:rsidP="009E380F">
            <w:pPr>
              <w:spacing w:before="120" w:after="120"/>
              <w:rPr>
                <w:sz w:val="18"/>
                <w:szCs w:val="18"/>
              </w:rPr>
            </w:pPr>
          </w:p>
          <w:p w14:paraId="1B65FB65" w14:textId="77777777" w:rsidR="001D4F60" w:rsidRPr="00580607" w:rsidRDefault="001D4F60" w:rsidP="009E380F">
            <w:pPr>
              <w:spacing w:before="120" w:after="120"/>
              <w:rPr>
                <w:sz w:val="18"/>
                <w:szCs w:val="18"/>
              </w:rPr>
            </w:pPr>
          </w:p>
          <w:p w14:paraId="326A0791" w14:textId="77777777" w:rsidR="001D4F60" w:rsidRPr="00580607" w:rsidRDefault="001D4F60" w:rsidP="009E380F">
            <w:pPr>
              <w:spacing w:before="120" w:after="120"/>
              <w:jc w:val="right"/>
              <w:rPr>
                <w:sz w:val="18"/>
                <w:szCs w:val="18"/>
              </w:rPr>
            </w:pPr>
          </w:p>
        </w:tc>
      </w:tr>
      <w:tr w:rsidR="001D4F60" w:rsidRPr="002F16E1" w14:paraId="07F1BF9D" w14:textId="77777777" w:rsidTr="009E380F">
        <w:tc>
          <w:tcPr>
            <w:tcW w:w="10421" w:type="dxa"/>
            <w:shd w:val="clear" w:color="auto" w:fill="auto"/>
          </w:tcPr>
          <w:p w14:paraId="2BC59723" w14:textId="77777777"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14:paraId="5643F3ED"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6D548EFC" w14:textId="77777777" w:rsidTr="009E380F">
        <w:tc>
          <w:tcPr>
            <w:tcW w:w="10421" w:type="dxa"/>
            <w:tcBorders>
              <w:bottom w:val="single" w:sz="4" w:space="0" w:color="auto"/>
            </w:tcBorders>
            <w:shd w:val="clear" w:color="auto" w:fill="auto"/>
          </w:tcPr>
          <w:p w14:paraId="6050AED1" w14:textId="409305B6" w:rsidR="00CD75A4" w:rsidRPr="00580607" w:rsidRDefault="002A01D7" w:rsidP="009E380F">
            <w:pPr>
              <w:spacing w:before="120" w:after="120"/>
              <w:rPr>
                <w:sz w:val="18"/>
                <w:szCs w:val="18"/>
              </w:rPr>
            </w:pPr>
            <w:r w:rsidRPr="002A01D7">
              <w:rPr>
                <w:sz w:val="18"/>
                <w:szCs w:val="18"/>
              </w:rPr>
              <w:t xml:space="preserve">Overall, the use of this </w:t>
            </w:r>
            <w:proofErr w:type="spellStart"/>
            <w:r w:rsidRPr="002A01D7">
              <w:rPr>
                <w:sz w:val="18"/>
                <w:szCs w:val="18"/>
              </w:rPr>
              <w:t>painACTION</w:t>
            </w:r>
            <w:proofErr w:type="spellEnd"/>
            <w:r w:rsidRPr="002A01D7">
              <w:rPr>
                <w:sz w:val="18"/>
                <w:szCs w:val="18"/>
              </w:rPr>
              <w:t xml:space="preserve"> </w:t>
            </w:r>
            <w:r w:rsidR="00BE6A1D" w:rsidRPr="002A01D7">
              <w:rPr>
                <w:sz w:val="18"/>
                <w:szCs w:val="18"/>
              </w:rPr>
              <w:t xml:space="preserve">program did not demonstrate a significant change </w:t>
            </w:r>
            <w:r w:rsidR="00CD75A4" w:rsidRPr="002A01D7">
              <w:rPr>
                <w:sz w:val="18"/>
                <w:szCs w:val="18"/>
              </w:rPr>
              <w:t xml:space="preserve">in participants in </w:t>
            </w:r>
            <w:r w:rsidR="00BE6A1D" w:rsidRPr="002A01D7">
              <w:rPr>
                <w:sz w:val="18"/>
                <w:szCs w:val="18"/>
              </w:rPr>
              <w:t xml:space="preserve">exercise behaviour/self management of pain. Although this program did have an effect on the perception of pain (i.e. pain self efficacy and pain catastrophizing), the change of these two factors did not seem to correlate with a change in overall pain severity. </w:t>
            </w:r>
            <w:r w:rsidR="00CD75A4" w:rsidRPr="002A01D7">
              <w:rPr>
                <w:sz w:val="18"/>
                <w:szCs w:val="18"/>
              </w:rPr>
              <w:t>There seemed to be large amounts of data dredging within the specific scales to show large effect sizes when there was not an overall change in the total score of an assessment.</w:t>
            </w:r>
            <w:r w:rsidR="00CD75A4">
              <w:rPr>
                <w:sz w:val="18"/>
                <w:szCs w:val="18"/>
              </w:rPr>
              <w:t xml:space="preserve"> </w:t>
            </w:r>
          </w:p>
          <w:p w14:paraId="1D6FC6F9" w14:textId="77777777" w:rsidR="002A01D7" w:rsidRDefault="005579F1" w:rsidP="009E380F">
            <w:pPr>
              <w:spacing w:before="120" w:after="120"/>
              <w:rPr>
                <w:sz w:val="18"/>
                <w:szCs w:val="18"/>
              </w:rPr>
            </w:pPr>
            <w:r>
              <w:rPr>
                <w:sz w:val="18"/>
                <w:szCs w:val="18"/>
              </w:rPr>
              <w:t>Nonetheless, t</w:t>
            </w:r>
            <w:r w:rsidR="00890E70">
              <w:rPr>
                <w:sz w:val="18"/>
                <w:szCs w:val="18"/>
              </w:rPr>
              <w:t>here were also large effect si</w:t>
            </w:r>
            <w:r>
              <w:rPr>
                <w:sz w:val="18"/>
                <w:szCs w:val="18"/>
              </w:rPr>
              <w:t xml:space="preserve">zes found for self-efficacy, </w:t>
            </w:r>
            <w:r w:rsidR="00890E70">
              <w:rPr>
                <w:sz w:val="18"/>
                <w:szCs w:val="18"/>
              </w:rPr>
              <w:t xml:space="preserve">pain catastrophizing and for global rating of change, indicating that participants felt that </w:t>
            </w:r>
            <w:r>
              <w:rPr>
                <w:sz w:val="18"/>
                <w:szCs w:val="18"/>
              </w:rPr>
              <w:t>t</w:t>
            </w:r>
            <w:r w:rsidR="00890E70">
              <w:rPr>
                <w:sz w:val="18"/>
                <w:szCs w:val="18"/>
              </w:rPr>
              <w:t xml:space="preserve">heir condition was getting better with the use of this program. As the authors stated, information in this </w:t>
            </w:r>
            <w:proofErr w:type="spellStart"/>
            <w:r w:rsidR="00890E70">
              <w:rPr>
                <w:sz w:val="18"/>
                <w:szCs w:val="18"/>
              </w:rPr>
              <w:t>painACTION</w:t>
            </w:r>
            <w:proofErr w:type="spellEnd"/>
            <w:r w:rsidR="00890E70">
              <w:rPr>
                <w:sz w:val="18"/>
                <w:szCs w:val="18"/>
              </w:rPr>
              <w:t xml:space="preserve"> program targeted psychological factors associated with pain </w:t>
            </w:r>
            <w:r w:rsidR="002A01D7">
              <w:rPr>
                <w:sz w:val="18"/>
                <w:szCs w:val="18"/>
              </w:rPr>
              <w:t>(</w:t>
            </w:r>
            <w:r w:rsidR="00890E70">
              <w:rPr>
                <w:sz w:val="18"/>
                <w:szCs w:val="18"/>
              </w:rPr>
              <w:t xml:space="preserve">such as </w:t>
            </w:r>
            <w:r>
              <w:rPr>
                <w:sz w:val="18"/>
                <w:szCs w:val="18"/>
              </w:rPr>
              <w:t>self-efficacy</w:t>
            </w:r>
            <w:r w:rsidR="002A01D7">
              <w:rPr>
                <w:sz w:val="18"/>
                <w:szCs w:val="18"/>
              </w:rPr>
              <w:t>)</w:t>
            </w:r>
            <w:r w:rsidR="00890E70">
              <w:rPr>
                <w:sz w:val="18"/>
                <w:szCs w:val="18"/>
              </w:rPr>
              <w:t xml:space="preserve"> and th</w:t>
            </w:r>
            <w:r>
              <w:rPr>
                <w:sz w:val="18"/>
                <w:szCs w:val="18"/>
              </w:rPr>
              <w:t xml:space="preserve">us may have been why specific physical activity </w:t>
            </w:r>
            <w:r w:rsidR="002A01D7">
              <w:rPr>
                <w:sz w:val="18"/>
                <w:szCs w:val="18"/>
              </w:rPr>
              <w:t>behaviours</w:t>
            </w:r>
            <w:r>
              <w:rPr>
                <w:sz w:val="18"/>
                <w:szCs w:val="18"/>
              </w:rPr>
              <w:t xml:space="preserve"> did not change. </w:t>
            </w:r>
            <w:r w:rsidR="00890E70">
              <w:rPr>
                <w:sz w:val="18"/>
                <w:szCs w:val="18"/>
              </w:rPr>
              <w:t xml:space="preserve">Greater adherence to the program </w:t>
            </w:r>
            <w:r>
              <w:rPr>
                <w:sz w:val="18"/>
                <w:szCs w:val="18"/>
              </w:rPr>
              <w:t>was associated with better outcomes</w:t>
            </w:r>
            <w:r w:rsidRPr="00085251">
              <w:rPr>
                <w:sz w:val="18"/>
                <w:szCs w:val="18"/>
              </w:rPr>
              <w:t xml:space="preserve">. </w:t>
            </w:r>
          </w:p>
          <w:p w14:paraId="124F7E64" w14:textId="243C5ECC" w:rsidR="001D4F60" w:rsidRPr="00580607" w:rsidRDefault="005579F1" w:rsidP="009E380F">
            <w:pPr>
              <w:spacing w:before="120" w:after="120"/>
              <w:rPr>
                <w:sz w:val="18"/>
                <w:szCs w:val="18"/>
              </w:rPr>
            </w:pPr>
            <w:r w:rsidRPr="00085251">
              <w:rPr>
                <w:sz w:val="18"/>
                <w:szCs w:val="18"/>
              </w:rPr>
              <w:t>Overall, this research provides st</w:t>
            </w:r>
            <w:r w:rsidR="002A01D7">
              <w:rPr>
                <w:sz w:val="18"/>
                <w:szCs w:val="18"/>
              </w:rPr>
              <w:t xml:space="preserve">rong evidence that the use of </w:t>
            </w:r>
            <w:r w:rsidRPr="00085251">
              <w:rPr>
                <w:sz w:val="18"/>
                <w:szCs w:val="18"/>
              </w:rPr>
              <w:t xml:space="preserve">Web based intervention </w:t>
            </w:r>
            <w:r w:rsidR="00E35AA7" w:rsidRPr="00085251">
              <w:rPr>
                <w:sz w:val="18"/>
                <w:szCs w:val="18"/>
              </w:rPr>
              <w:t xml:space="preserve">will improve </w:t>
            </w:r>
            <w:proofErr w:type="gramStart"/>
            <w:r w:rsidR="002A01D7">
              <w:rPr>
                <w:sz w:val="18"/>
                <w:szCs w:val="18"/>
              </w:rPr>
              <w:t>self efficacy</w:t>
            </w:r>
            <w:proofErr w:type="gramEnd"/>
            <w:r w:rsidR="002A01D7">
              <w:rPr>
                <w:sz w:val="18"/>
                <w:szCs w:val="18"/>
              </w:rPr>
              <w:t xml:space="preserve"> to manage pain, but not overall pain severity</w:t>
            </w:r>
            <w:r w:rsidR="00E35AA7" w:rsidRPr="00085251">
              <w:rPr>
                <w:sz w:val="18"/>
                <w:szCs w:val="18"/>
              </w:rPr>
              <w:t xml:space="preserve"> i</w:t>
            </w:r>
            <w:r w:rsidR="00085251" w:rsidRPr="00085251">
              <w:rPr>
                <w:sz w:val="18"/>
                <w:szCs w:val="18"/>
              </w:rPr>
              <w:t>n patients with knee O</w:t>
            </w:r>
            <w:r w:rsidR="002A01D7">
              <w:rPr>
                <w:sz w:val="18"/>
                <w:szCs w:val="18"/>
              </w:rPr>
              <w:t xml:space="preserve">A. However, it does support the fact that greater adherence to a Web based program is associated with better outcomes. </w:t>
            </w:r>
          </w:p>
          <w:p w14:paraId="0EB07C7A" w14:textId="77777777" w:rsidR="001D4F60" w:rsidRPr="00580607" w:rsidRDefault="001D4F60" w:rsidP="009E380F">
            <w:pPr>
              <w:spacing w:before="120" w:after="120"/>
              <w:rPr>
                <w:sz w:val="18"/>
                <w:szCs w:val="18"/>
              </w:rPr>
            </w:pPr>
          </w:p>
          <w:p w14:paraId="23A40600" w14:textId="77777777" w:rsidR="001D4F60" w:rsidRPr="00580607" w:rsidRDefault="001D4F60" w:rsidP="009E380F">
            <w:pPr>
              <w:spacing w:before="120" w:after="120"/>
              <w:rPr>
                <w:sz w:val="18"/>
                <w:szCs w:val="18"/>
              </w:rPr>
            </w:pPr>
          </w:p>
          <w:p w14:paraId="6686F1E2" w14:textId="77777777" w:rsidR="001D4F60" w:rsidRPr="00580607" w:rsidRDefault="001D4F60" w:rsidP="009E380F">
            <w:pPr>
              <w:spacing w:before="120" w:after="120"/>
              <w:rPr>
                <w:sz w:val="18"/>
                <w:szCs w:val="18"/>
              </w:rPr>
            </w:pPr>
          </w:p>
          <w:p w14:paraId="61FA5AAB" w14:textId="77777777" w:rsidR="001D4F60" w:rsidRPr="00580607" w:rsidRDefault="001D4F60" w:rsidP="009E380F">
            <w:pPr>
              <w:spacing w:before="120" w:after="120"/>
              <w:rPr>
                <w:sz w:val="18"/>
                <w:szCs w:val="18"/>
              </w:rPr>
            </w:pPr>
          </w:p>
          <w:p w14:paraId="5C753DB7" w14:textId="77777777" w:rsidR="001D4F60" w:rsidRPr="00580607" w:rsidRDefault="001D4F60" w:rsidP="009E380F">
            <w:pPr>
              <w:spacing w:before="120" w:after="120"/>
              <w:rPr>
                <w:sz w:val="18"/>
                <w:szCs w:val="18"/>
              </w:rPr>
            </w:pPr>
          </w:p>
          <w:p w14:paraId="18CD8F64" w14:textId="77777777" w:rsidR="001D4F60" w:rsidRPr="00580607" w:rsidRDefault="001D4F60" w:rsidP="009E380F">
            <w:pPr>
              <w:spacing w:before="120" w:after="120"/>
              <w:rPr>
                <w:sz w:val="18"/>
                <w:szCs w:val="18"/>
              </w:rPr>
            </w:pPr>
          </w:p>
          <w:p w14:paraId="2102B71D" w14:textId="77777777" w:rsidR="001D4F60" w:rsidRPr="00580607" w:rsidRDefault="001D4F60" w:rsidP="009E380F">
            <w:pPr>
              <w:spacing w:before="120" w:after="120"/>
              <w:rPr>
                <w:sz w:val="18"/>
                <w:szCs w:val="18"/>
              </w:rPr>
            </w:pPr>
          </w:p>
          <w:p w14:paraId="00378777" w14:textId="77777777" w:rsidR="001D4F60" w:rsidRPr="00580607" w:rsidRDefault="001D4F60" w:rsidP="009E380F">
            <w:pPr>
              <w:spacing w:before="120" w:after="120"/>
              <w:jc w:val="right"/>
              <w:rPr>
                <w:sz w:val="18"/>
                <w:szCs w:val="18"/>
              </w:rPr>
            </w:pPr>
          </w:p>
        </w:tc>
      </w:tr>
    </w:tbl>
    <w:p w14:paraId="5FFE4093" w14:textId="77777777" w:rsidR="001D4F60" w:rsidRPr="001D4F60" w:rsidRDefault="001D4F60" w:rsidP="001D4F60">
      <w:pPr>
        <w:spacing w:before="240" w:after="240"/>
        <w:rPr>
          <w:b/>
          <w:sz w:val="18"/>
          <w:szCs w:val="18"/>
        </w:rPr>
      </w:pPr>
    </w:p>
    <w:p w14:paraId="38002656" w14:textId="77777777" w:rsidR="00D018FF" w:rsidRDefault="009A38BC" w:rsidP="00532457">
      <w:pPr>
        <w:spacing w:before="120" w:after="120"/>
        <w:outlineLvl w:val="0"/>
        <w:rPr>
          <w:b/>
          <w:sz w:val="18"/>
          <w:szCs w:val="18"/>
        </w:rPr>
      </w:pPr>
      <w:r>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2F16E1" w14:paraId="208375EC" w14:textId="77777777" w:rsidTr="002F16E1">
        <w:tc>
          <w:tcPr>
            <w:tcW w:w="10421" w:type="dxa"/>
            <w:shd w:val="clear" w:color="auto" w:fill="auto"/>
          </w:tcPr>
          <w:p w14:paraId="6EAA5A3A" w14:textId="0173FD29" w:rsidR="00E91E29" w:rsidRPr="00E91E29" w:rsidRDefault="00475F17" w:rsidP="00E91E29">
            <w:pPr>
              <w:spacing w:before="120" w:after="120"/>
              <w:rPr>
                <w:ins w:id="36" w:author="Marian Thomas" w:date="2015-11-21T13:40:00Z"/>
                <w:sz w:val="18"/>
                <w:szCs w:val="18"/>
              </w:rPr>
            </w:pPr>
            <w:r>
              <w:rPr>
                <w:sz w:val="18"/>
                <w:szCs w:val="18"/>
              </w:rPr>
              <w:t xml:space="preserve">     </w:t>
            </w:r>
            <w:r w:rsidR="008D5B54">
              <w:rPr>
                <w:sz w:val="18"/>
                <w:szCs w:val="18"/>
              </w:rPr>
              <w:t xml:space="preserve">       </w:t>
            </w:r>
            <w:ins w:id="37" w:author="Marian Thomas" w:date="2015-11-21T13:40:00Z">
              <w:r w:rsidR="00E91E29" w:rsidRPr="00E91E29">
                <w:rPr>
                  <w:sz w:val="18"/>
                  <w:szCs w:val="18"/>
                </w:rPr>
                <w:t>The evidence reviewed suggests that the use of a Web based exercise program in older adults with knee osteoarthritis was effective in decreasing pain levels as well as</w:t>
              </w:r>
            </w:ins>
            <w:r w:rsidR="007A6F67">
              <w:rPr>
                <w:sz w:val="18"/>
                <w:szCs w:val="18"/>
              </w:rPr>
              <w:t xml:space="preserve"> improving</w:t>
            </w:r>
            <w:ins w:id="38" w:author="Marian Thomas" w:date="2015-11-21T13:40:00Z">
              <w:r w:rsidR="00E91E29" w:rsidRPr="00E91E29">
                <w:rPr>
                  <w:sz w:val="18"/>
                  <w:szCs w:val="18"/>
                </w:rPr>
                <w:t xml:space="preserve"> pain perceptions. Participants also reported increased physical activit</w:t>
              </w:r>
            </w:ins>
            <w:r w:rsidR="007A6F67">
              <w:rPr>
                <w:sz w:val="18"/>
                <w:szCs w:val="18"/>
              </w:rPr>
              <w:t>y levels</w:t>
            </w:r>
            <w:ins w:id="39" w:author="Marian Thomas" w:date="2015-11-21T13:40:00Z">
              <w:r w:rsidR="00E91E29" w:rsidRPr="00E91E29">
                <w:rPr>
                  <w:sz w:val="18"/>
                  <w:szCs w:val="18"/>
                </w:rPr>
                <w:t xml:space="preserve"> after the use </w:t>
              </w:r>
            </w:ins>
            <w:r w:rsidR="007A6F67">
              <w:rPr>
                <w:sz w:val="18"/>
                <w:szCs w:val="18"/>
              </w:rPr>
              <w:t>of the interventions</w:t>
            </w:r>
            <w:ins w:id="40" w:author="Marian Thomas" w:date="2015-11-21T13:40:00Z">
              <w:r w:rsidR="00E91E29" w:rsidRPr="00E91E29">
                <w:rPr>
                  <w:sz w:val="18"/>
                  <w:szCs w:val="18"/>
                </w:rPr>
                <w:t xml:space="preserve">. There was also an improvement in overall every day function and the majority of participants stated that they felt like their condition “had improved” after using the intervention. Furthermore, all </w:t>
              </w:r>
            </w:ins>
            <w:r w:rsidR="007A6F67">
              <w:rPr>
                <w:sz w:val="18"/>
                <w:szCs w:val="18"/>
              </w:rPr>
              <w:t xml:space="preserve">the </w:t>
            </w:r>
            <w:ins w:id="41" w:author="Marian Thomas" w:date="2015-11-21T13:40:00Z">
              <w:r w:rsidR="00E91E29" w:rsidRPr="00E91E29">
                <w:rPr>
                  <w:sz w:val="18"/>
                  <w:szCs w:val="18"/>
                </w:rPr>
                <w:t>research studies reviewed found that participants had greater self-efficacy for controlling their arthritis condition. Self-efficacy has been theorized as an important factor in developing meaningful health behaviour changes as well as improving patient’s ability to cope with pain.</w:t>
              </w:r>
            </w:ins>
            <w:ins w:id="42" w:author="Marian Thomas" w:date="2015-11-21T13:53:00Z">
              <w:r w:rsidR="005E4523">
                <w:rPr>
                  <w:sz w:val="18"/>
                  <w:szCs w:val="18"/>
                </w:rPr>
                <w:fldChar w:fldCharType="begin" w:fldLock="1"/>
              </w:r>
            </w:ins>
            <w:r w:rsidR="005E4523">
              <w:rPr>
                <w:sz w:val="18"/>
                <w:szCs w:val="18"/>
              </w:rPr>
              <w:instrText>ADDIN CSL_CITATION { "citationItems" : [ { "id" : "ITEM-1", "itemData" : { "ISBN" : "9780470396292", "author" : [ { "dropping-particle" : "", "family" : "Strecher", "given" : "V. J.", "non-dropping-particle" : "", "parse-names" : false, "suffix" : "" }, { "dropping-particle" : "", "family" : "Rosenstock", "given" : "I. M.", "non-dropping-particle" : "", "parse-names" : false, "suffix" : "" } ], "container-title" : "Cambridge handbook of psychology, health and medicine", "id" : "ITEM-1", "issued" : { "date-parts" : [ [ "1997" ] ] }, "page" : "113\u2013117", "title" : "The health belief model", "type" : "article-journal" }, "uris" : [ "http://www.mendeley.com/documents/?uuid=230b8849-3235-46c6-8ab3-392dc30bc724" ] }, { "id" : "ITEM-2", "itemData" : { "author" : [ { "dropping-particle" : "", "family" : "Wolters", "given" : "Christopher a.", "non-dropping-particle" : "", "parse-names" : false, "suffix" : "" }, { "dropping-particle" : "", "family" : "Benzon", "given" : "Maria B.", "non-dropping-particle" : "", "parse-names" : false, "suffix" : "" } ], "container-title" : "Psychology of Classroom Learning", "id" : "ITEM-2", "issued" : { "date-parts" : [ [ "2001" ] ] }, "page" : "833-839", "title" : "Social cognitive theory", "type" : "article-journal" }, "uris" : [ "http://www.mendeley.com/documents/?uuid=da0cbaee-1fc4-43d9-ba1b-dfa424195989" ] }, { "id" : "ITEM-3", "itemData" : { "ISBN" : "9780787996147", "abstract" : "Seite 135", "author" : [ { "dropping-particle" : "", "family" : "Prochaska", "given" : "James O.", "non-dropping-particle" : "", "parse-names" : false, "suffix" : "" }, { "dropping-particle" : "", "family" : "Redding", "given" : "Colleen A.", "non-dropping-particle" : "", "parse-names" : false, "suffix" : "" }, { "dropping-particle" : "", "family" : "Evers", "given" : "Kerry E.", "non-dropping-particle" : "", "parse-names" : false, "suffix" : "" } ], "container-title" : "Health Behavior and Health Education: Theory, Research, and Practice", "id" : "ITEM-3", "issued" : { "date-parts" : [ [ "2008" ] ] }, "page" : "1-552", "title" : "The Transtheoretical Model and Stages of Change", "type" : "article-journal", "volume" : "4th" }, "uris" : [ "http://www.mendeley.com/documents/?uuid=32c67f17-f26a-4b27-b18d-12a1177cb9a2" ] } ], "mendeley" : { "formattedCitation" : "&lt;sup&gt;8\u201310&lt;/sup&gt;", "plainTextFormattedCitation" : "8\u201310", "previouslyFormattedCitation" : "&lt;sup&gt;8\u201310&lt;/sup&gt;" }, "properties" : { "noteIndex" : 0 }, "schema" : "https://github.com/citation-style-language/schema/raw/master/csl-citation.json" }</w:instrText>
            </w:r>
            <w:r w:rsidR="005E4523">
              <w:rPr>
                <w:sz w:val="18"/>
                <w:szCs w:val="18"/>
              </w:rPr>
              <w:fldChar w:fldCharType="separate"/>
            </w:r>
            <w:r w:rsidR="005E4523" w:rsidRPr="005E4523">
              <w:rPr>
                <w:noProof/>
                <w:sz w:val="18"/>
                <w:szCs w:val="18"/>
                <w:vertAlign w:val="superscript"/>
              </w:rPr>
              <w:t>8–10</w:t>
            </w:r>
            <w:ins w:id="43" w:author="Marian Thomas" w:date="2015-11-21T13:53:00Z">
              <w:r w:rsidR="005E4523">
                <w:rPr>
                  <w:sz w:val="18"/>
                  <w:szCs w:val="18"/>
                </w:rPr>
                <w:fldChar w:fldCharType="end"/>
              </w:r>
              <w:r w:rsidR="005E4523" w:rsidRPr="00E91E29">
                <w:rPr>
                  <w:sz w:val="18"/>
                  <w:szCs w:val="18"/>
                </w:rPr>
                <w:t xml:space="preserve"> </w:t>
              </w:r>
            </w:ins>
          </w:p>
          <w:p w14:paraId="59C3D201" w14:textId="77777777" w:rsidR="007A6F67" w:rsidRDefault="00E91E29" w:rsidP="00E91E29">
            <w:pPr>
              <w:spacing w:before="120" w:after="120"/>
              <w:rPr>
                <w:sz w:val="18"/>
                <w:szCs w:val="18"/>
              </w:rPr>
            </w:pPr>
            <w:ins w:id="44" w:author="Marian Thomas" w:date="2015-11-21T13:40:00Z">
              <w:r w:rsidRPr="00E91E29">
                <w:rPr>
                  <w:sz w:val="18"/>
                  <w:szCs w:val="18"/>
                </w:rPr>
                <w:t xml:space="preserve">           </w:t>
              </w:r>
            </w:ins>
          </w:p>
          <w:p w14:paraId="183B62A8" w14:textId="77777777" w:rsidR="007A6F67" w:rsidRDefault="007A6F67" w:rsidP="00E91E29">
            <w:pPr>
              <w:spacing w:before="120" w:after="120"/>
              <w:rPr>
                <w:sz w:val="18"/>
                <w:szCs w:val="18"/>
              </w:rPr>
            </w:pPr>
          </w:p>
          <w:p w14:paraId="18545E8E" w14:textId="089BFC20" w:rsidR="00E91E29" w:rsidRPr="00E91E29" w:rsidRDefault="00E91E29" w:rsidP="00E91E29">
            <w:pPr>
              <w:spacing w:before="120" w:after="120"/>
              <w:rPr>
                <w:ins w:id="45" w:author="Marian Thomas" w:date="2015-11-21T13:40:00Z"/>
                <w:sz w:val="18"/>
                <w:szCs w:val="18"/>
              </w:rPr>
            </w:pPr>
            <w:ins w:id="46" w:author="Marian Thomas" w:date="2015-11-21T13:40:00Z">
              <w:r w:rsidRPr="00E91E29">
                <w:rPr>
                  <w:sz w:val="18"/>
                  <w:szCs w:val="18"/>
                </w:rPr>
                <w:t xml:space="preserve">   </w:t>
              </w:r>
            </w:ins>
            <w:r w:rsidR="007A6F67">
              <w:rPr>
                <w:sz w:val="18"/>
                <w:szCs w:val="18"/>
              </w:rPr>
              <w:t xml:space="preserve">         </w:t>
            </w:r>
            <w:ins w:id="47" w:author="Marian Thomas" w:date="2015-11-21T13:40:00Z">
              <w:r w:rsidRPr="00E91E29">
                <w:rPr>
                  <w:sz w:val="18"/>
                  <w:szCs w:val="18"/>
                </w:rPr>
                <w:t>It should be noted that the RCTs th</w:t>
              </w:r>
              <w:r w:rsidR="00470A93">
                <w:rPr>
                  <w:sz w:val="18"/>
                  <w:szCs w:val="18"/>
                </w:rPr>
                <w:t>at included physical activity</w:t>
              </w:r>
            </w:ins>
            <w:ins w:id="48" w:author="Marian Thomas" w:date="2015-11-21T13:51:00Z">
              <w:r w:rsidR="005E4523">
                <w:rPr>
                  <w:sz w:val="18"/>
                  <w:szCs w:val="18"/>
                </w:rPr>
                <w:fldChar w:fldCharType="begin" w:fldLock="1"/>
              </w:r>
            </w:ins>
            <w:r w:rsidR="005E4523">
              <w:rPr>
                <w:sz w:val="18"/>
                <w:szCs w:val="18"/>
              </w:rPr>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publisher" : "Springer US", "title" : "A randomized controlled trial of an online self-management program for adults with arthritis pain", "type" : "article-journal", "volume" : "38" }, "uris" : [ "http://www.mendeley.com/documents/?uuid=a33bb003-da44-432d-b6af-2ee4afb45999" ] }, { "id" : "ITEM-2",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2", "issue" : "11", "issued" : { "date-parts" : [ [ "2013", "1" ] ] }, "page" : "e257", "title" : "Effectiveness of a web-based physical activity intervention in patients with knee and/or hip osteoarthritis: randomized controlled trial.", "type" : "article-journal", "volume" : "15Bossen, " }, "uris" : [ "http://www.mendeley.com/documents/?uuid=f1ff9202-bf72-4f37-8d46-e8dfd9602a18" ] } ], "mendeley" : { "formattedCitation" : "&lt;sup&gt;4,5&lt;/sup&gt;", "plainTextFormattedCitation" : "4,5", "previouslyFormattedCitation" : "&lt;sup&gt;4,5&lt;/sup&gt;" }, "properties" : { "noteIndex" : 0 }, "schema" : "https://github.com/citation-style-language/schema/raw/master/csl-citation.json" }</w:instrText>
            </w:r>
            <w:r w:rsidR="005E4523">
              <w:rPr>
                <w:sz w:val="18"/>
                <w:szCs w:val="18"/>
              </w:rPr>
              <w:fldChar w:fldCharType="separate"/>
            </w:r>
            <w:r w:rsidR="005E4523" w:rsidRPr="005E4523">
              <w:rPr>
                <w:noProof/>
                <w:sz w:val="18"/>
                <w:szCs w:val="18"/>
                <w:vertAlign w:val="superscript"/>
              </w:rPr>
              <w:t>4,5</w:t>
            </w:r>
            <w:ins w:id="49" w:author="Marian Thomas" w:date="2015-11-21T13:51:00Z">
              <w:r w:rsidR="005E4523">
                <w:rPr>
                  <w:sz w:val="18"/>
                  <w:szCs w:val="18"/>
                </w:rPr>
                <w:fldChar w:fldCharType="end"/>
              </w:r>
            </w:ins>
            <w:ins w:id="50" w:author="Marian Thomas" w:date="2015-11-21T13:40:00Z">
              <w:r w:rsidRPr="00E91E29">
                <w:rPr>
                  <w:sz w:val="18"/>
                  <w:szCs w:val="18"/>
                </w:rPr>
                <w:t xml:space="preserve"> as an objective measure did not find as large of an effect size for pain as</w:t>
              </w:r>
            </w:ins>
            <w:r w:rsidR="007A6F67">
              <w:rPr>
                <w:sz w:val="18"/>
                <w:szCs w:val="18"/>
              </w:rPr>
              <w:t xml:space="preserve"> did</w:t>
            </w:r>
            <w:ins w:id="51" w:author="Marian Thomas" w:date="2015-11-21T13:40:00Z">
              <w:r w:rsidRPr="00E91E29">
                <w:rPr>
                  <w:sz w:val="18"/>
                  <w:szCs w:val="18"/>
                </w:rPr>
                <w:t xml:space="preserve"> </w:t>
              </w:r>
              <w:r w:rsidR="005E4523">
                <w:rPr>
                  <w:sz w:val="18"/>
                  <w:szCs w:val="18"/>
                </w:rPr>
                <w:t>the results from the case study</w:t>
              </w:r>
            </w:ins>
            <w:ins w:id="52" w:author="Marian Thomas" w:date="2015-11-21T13:52:00Z">
              <w:r w:rsidR="005E4523">
                <w:rPr>
                  <w:sz w:val="18"/>
                  <w:szCs w:val="18"/>
                </w:rPr>
                <w:fldChar w:fldCharType="begin" w:fldLock="1"/>
              </w:r>
            </w:ins>
            <w:r w:rsidR="005E4523">
              <w:rPr>
                <w:sz w:val="18"/>
                <w:szCs w:val="18"/>
              </w:rPr>
              <w:instrText>ADDIN CSL_CITATION { "citationItems" : [ { "id" : "ITEM-1", "itemData" : { "DOI" : "10.1186/1471-2474-15-158", "ISBN" : "14712474 (ISSN)", "ISSN" : "1471-2474", "PMID" : "24884547", "abstract" : "BACKGROUND: Although beneficial effects of exercise in the management of knee osteoarthritis (OA) have been established, only 14 -18% of patients with knee OA receive an exercise from their primary care provider. Patients with knee OA cite lack of physician exercise advice as a major reason why they do not exercise to improve their condition. The purpose of this pilot study was to investigate use of a web-based Therapeutic Exercise Resource Center (TERC) as a tool to prescribe strength, flexibility and aerobic exercise as part of knee OA treatment. It was hypothesized that significant change in clinical outcome scores would result from patients' use of the TERC. METHODS: Sixty five individuals diagnosed with mild/moderate knee OA based on symptoms and radiographs were enrolled through outpatient physician clinics. Using exercise animations to facilitate proper technique, the TERC assigned and progressed patients through multiple levels of exercise intensity based on exercise history, co-morbidities and a validated measure of pain and function. Subjects completed a modified short form WOMAC (mSF-WOMAC), World Health Organization Quality of Life (WHO-QOL) and Knee Self-Efficacy Scale (K-SES) at baseline and completion of the 8 week program, and a user satisfaction survey. Outcomes were compared over time using paired t-tests and effect sizes calculated using partial point biserial (pr). RESULTS: Fifty two participants completed the 8 week program with average duration of knee pain 8.0 \u00b1 11.0 yrs (25 females; 61.0 \u00b1 9.4 yrs; body mass index, 28.8 \u00b1 6.3 kg/m2). During the study period, all outcome measures improved: mSF-WOMAC scores decreased (better pain and function) (p &lt; .001; large effect, pr = 0.70); WHO-QOL physical scores increased (p = .015; medium effect, pr = 0.33); and K-SES scores increased (p &lt; .001; large effect, pr = 0.54). No significant differences were found in study outcomes as a function of gender, age, BMI or symptom duration. Patients reported very positive evaluation of the TERC (94% indicated the website was easy to use; 90% specified the exercise animations were especially helpful). CONCLUSION: This pilot study demonstrated the web-based TERC to be feasible and efficacious in improving clinical outcomes for patients with mild/moderate knee OA and supports future studies to compare TERC to current standard of care, such as educational brochures.", "author" : [ { "dropping-particle" : "", "family" : "Brooks", "given" : "M Alison", "non-dropping-particle" : "", "parse-names" : false, "suffix" : "" }, { "dropping-particle" : "", "family" : "Beaulieu", "given" : "John E", "non-dropping-particle" : "", "parse-names" : false, "suffix" : "" }, { "dropping-particle" : "", "family" : "Severson", "given" : "Herbert H", "non-dropping-particle" : "", "parse-names" : false, "suffix" : "" }, { "dropping-particle" : "", "family" : "Wille", "given" : "Christa M", "non-dropping-particle" : "", "parse-names" : false, "suffix" : "" }, { "dropping-particle" : "", "family" : "Cooper", "given" : "David", "non-dropping-particle" : "", "parse-names" : false, "suffix" : "" }, { "dropping-particle" : "", "family" : "Gau", "given" : "Jeff M", "non-dropping-particle" : "", "parse-names" : false, "suffix" : "" }, { "dropping-particle" : "", "family" : "Heiderscheit", "given" : "Bryan C", "non-dropping-particle" : "", "parse-names" : false, "suffix" : "" } ], "container-title" : "BMC musculoskeletal disorders", "id" : "ITEM-1", "issue" : "1", "issued" : { "date-parts" : [ [ "2014" ] ] }, "note" : "Includes: patient population, internet based intervention and measurement", "page" : "158Brooks, M. A., Beaulieu, J. E., Severson, H. H.", "title" : "Web-based therapeutic exercise resource center as a treatment for knee osteoarthritis: a prospective cohort pilot study. BMC Muscul", "type" : "article-journal", "volume" : "15" }, "uris" : [ "http://www.mendeley.com/documents/?uuid=38d1f901-94ec-4aad-8a28-664d21a7f6f1" ] } ], "mendeley" : { "formattedCitation" : "&lt;sup&gt;6&lt;/sup&gt;", "plainTextFormattedCitation" : "6", "previouslyFormattedCitation" : "&lt;sup&gt;6&lt;/sup&gt;" }, "properties" : { "noteIndex" : 0 }, "schema" : "https://github.com/citation-style-language/schema/raw/master/csl-citation.json" }</w:instrText>
            </w:r>
            <w:r w:rsidR="005E4523">
              <w:rPr>
                <w:sz w:val="18"/>
                <w:szCs w:val="18"/>
              </w:rPr>
              <w:fldChar w:fldCharType="separate"/>
            </w:r>
            <w:r w:rsidR="005E4523" w:rsidRPr="005E4523">
              <w:rPr>
                <w:noProof/>
                <w:sz w:val="18"/>
                <w:szCs w:val="18"/>
                <w:vertAlign w:val="superscript"/>
              </w:rPr>
              <w:t>6</w:t>
            </w:r>
            <w:ins w:id="53" w:author="Marian Thomas" w:date="2015-11-21T13:52:00Z">
              <w:r w:rsidR="005E4523">
                <w:rPr>
                  <w:sz w:val="18"/>
                  <w:szCs w:val="18"/>
                </w:rPr>
                <w:fldChar w:fldCharType="end"/>
              </w:r>
            </w:ins>
            <w:ins w:id="54" w:author="Marian Thomas" w:date="2015-11-21T13:40:00Z">
              <w:r w:rsidRPr="00E91E29">
                <w:rPr>
                  <w:sz w:val="18"/>
                  <w:szCs w:val="18"/>
                </w:rPr>
                <w:t>. The case study was fraught with bias that could have contributed to more significant outcomes and did not control for potential variables that could have affected the final outcome. Nonetheless, the</w:t>
              </w:r>
            </w:ins>
            <w:r w:rsidR="007A6F67">
              <w:rPr>
                <w:sz w:val="18"/>
                <w:szCs w:val="18"/>
              </w:rPr>
              <w:t xml:space="preserve"> overall</w:t>
            </w:r>
            <w:ins w:id="55" w:author="Marian Thomas" w:date="2015-11-21T13:40:00Z">
              <w:r w:rsidRPr="00E91E29">
                <w:rPr>
                  <w:sz w:val="18"/>
                  <w:szCs w:val="18"/>
                </w:rPr>
                <w:t xml:space="preserve"> results were still found to be clinically </w:t>
              </w:r>
            </w:ins>
            <w:ins w:id="56" w:author="Marian Thomas" w:date="2015-11-21T13:42:00Z">
              <w:r w:rsidR="00470A93" w:rsidRPr="00E91E29">
                <w:rPr>
                  <w:sz w:val="18"/>
                  <w:szCs w:val="18"/>
                </w:rPr>
                <w:t>meaningful</w:t>
              </w:r>
            </w:ins>
            <w:ins w:id="57" w:author="Marian Thomas" w:date="2015-11-21T13:40:00Z">
              <w:r w:rsidRPr="00E91E29">
                <w:rPr>
                  <w:sz w:val="18"/>
                  <w:szCs w:val="18"/>
                </w:rPr>
                <w:t xml:space="preserve"> for patients with knee OA, as the </w:t>
              </w:r>
            </w:ins>
            <w:r w:rsidR="007A6F67">
              <w:rPr>
                <w:sz w:val="18"/>
                <w:szCs w:val="18"/>
              </w:rPr>
              <w:t xml:space="preserve">stronger </w:t>
            </w:r>
            <w:ins w:id="58" w:author="Marian Thomas" w:date="2015-11-21T13:40:00Z">
              <w:r w:rsidRPr="00E91E29">
                <w:rPr>
                  <w:sz w:val="18"/>
                  <w:szCs w:val="18"/>
                </w:rPr>
                <w:t>randomized controlled trials still found small effect sizes for change in physical activity</w:t>
              </w:r>
            </w:ins>
            <w:r w:rsidR="004F0A36">
              <w:rPr>
                <w:sz w:val="18"/>
                <w:szCs w:val="18"/>
              </w:rPr>
              <w:fldChar w:fldCharType="begin" w:fldLock="1"/>
            </w:r>
            <w:r w:rsidR="004F0A36">
              <w:rPr>
                <w:sz w:val="18"/>
                <w:szCs w:val="18"/>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 ] }, "page" : "e257", "title" : "Effectiveness of a web-based physical activity intervention in patients with knee and/or hip osteoarthritis: randomized controlled trial.", "type" : "article-journal", "volume" : "15Bossen, " }, "uris" : [ "http://www.mendeley.com/documents/?uuid=f1ff9202-bf72-4f37-8d46-e8dfd9602a18" ] } ], "mendeley" : { "formattedCitation" : "&lt;sup&gt;5&lt;/sup&gt;", "plainTextFormattedCitation" : "5", "previouslyFormattedCitation" : "&lt;sup&gt;5&lt;/sup&gt;" }, "properties" : { "noteIndex" : 0 }, "schema" : "https://github.com/citation-style-language/schema/raw/master/csl-citation.json" }</w:instrText>
            </w:r>
            <w:r w:rsidR="004F0A36">
              <w:rPr>
                <w:sz w:val="18"/>
                <w:szCs w:val="18"/>
              </w:rPr>
              <w:fldChar w:fldCharType="separate"/>
            </w:r>
            <w:r w:rsidR="004F0A36" w:rsidRPr="004F0A36">
              <w:rPr>
                <w:noProof/>
                <w:sz w:val="18"/>
                <w:szCs w:val="18"/>
                <w:vertAlign w:val="superscript"/>
              </w:rPr>
              <w:t>5</w:t>
            </w:r>
            <w:r w:rsidR="004F0A36">
              <w:rPr>
                <w:sz w:val="18"/>
                <w:szCs w:val="18"/>
              </w:rPr>
              <w:fldChar w:fldCharType="end"/>
            </w:r>
            <w:ins w:id="59" w:author="Marian Thomas" w:date="2015-11-21T13:40:00Z">
              <w:r w:rsidRPr="00E91E29">
                <w:rPr>
                  <w:sz w:val="18"/>
                  <w:szCs w:val="18"/>
                </w:rPr>
                <w:t xml:space="preserve"> and for changes in pa</w:t>
              </w:r>
              <w:r w:rsidR="005E4523">
                <w:rPr>
                  <w:sz w:val="18"/>
                  <w:szCs w:val="18"/>
                </w:rPr>
                <w:t>in/pain perceptions</w:t>
              </w:r>
              <w:r w:rsidRPr="00E91E29">
                <w:rPr>
                  <w:sz w:val="18"/>
                  <w:szCs w:val="18"/>
                </w:rPr>
                <w:t>.</w:t>
              </w:r>
            </w:ins>
            <w:ins w:id="60" w:author="Marian Thomas" w:date="2015-11-21T13:53:00Z">
              <w:r w:rsidR="005E4523">
                <w:rPr>
                  <w:sz w:val="18"/>
                  <w:szCs w:val="18"/>
                </w:rPr>
                <w:fldChar w:fldCharType="begin" w:fldLock="1"/>
              </w:r>
            </w:ins>
            <w:r w:rsidR="005E4523">
              <w:rPr>
                <w:sz w:val="18"/>
                <w:szCs w:val="18"/>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 ] }, "page" : "e257", "title" : "Effectiveness of a web-based physical activity intervention in patients with knee and/or hip osteoarthritis: randomized controlled trial.", "type" : "article-journal", "volume" : "15Bossen, " }, "uris" : [ "http://www.mendeley.com/documents/?uuid=f1ff9202-bf72-4f37-8d46-e8dfd9602a18" ] }, { "id" : "ITEM-2",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2", "issue" : "3", "issued" : { "date-parts" : [ [ "2015" ] ] }, "page" : "483-96", "publisher" : "Springer US", "title" : "A randomized controlled trial of an online self-management program for adults with arthritis pain", "type" : "article-journal", "volume" : "38" }, "uris" : [ "http://www.mendeley.com/documents/?uuid=a33bb003-da44-432d-b6af-2ee4afb45999" ] } ], "mendeley" : { "formattedCitation" : "&lt;sup&gt;4,5&lt;/sup&gt;", "plainTextFormattedCitation" : "4,5", "previouslyFormattedCitation" : "&lt;sup&gt;4,5&lt;/sup&gt;" }, "properties" : { "noteIndex" : 0 }, "schema" : "https://github.com/citation-style-language/schema/raw/master/csl-citation.json" }</w:instrText>
            </w:r>
            <w:r w:rsidR="005E4523">
              <w:rPr>
                <w:sz w:val="18"/>
                <w:szCs w:val="18"/>
              </w:rPr>
              <w:fldChar w:fldCharType="separate"/>
            </w:r>
            <w:r w:rsidR="005E4523" w:rsidRPr="005E4523">
              <w:rPr>
                <w:noProof/>
                <w:sz w:val="18"/>
                <w:szCs w:val="18"/>
                <w:vertAlign w:val="superscript"/>
              </w:rPr>
              <w:t>4,5</w:t>
            </w:r>
            <w:ins w:id="61" w:author="Marian Thomas" w:date="2015-11-21T13:53:00Z">
              <w:r w:rsidR="005E4523">
                <w:rPr>
                  <w:sz w:val="18"/>
                  <w:szCs w:val="18"/>
                </w:rPr>
                <w:fldChar w:fldCharType="end"/>
              </w:r>
            </w:ins>
            <w:ins w:id="62" w:author="Marian Thomas" w:date="2015-11-21T13:40:00Z">
              <w:r w:rsidRPr="00E91E29">
                <w:rPr>
                  <w:sz w:val="18"/>
                  <w:szCs w:val="18"/>
                </w:rPr>
                <w:t xml:space="preserve"> </w:t>
              </w:r>
            </w:ins>
          </w:p>
          <w:p w14:paraId="77BC2E3F" w14:textId="63241FC7" w:rsidR="00E91E29" w:rsidRPr="00085251" w:rsidRDefault="00E91E29" w:rsidP="00E91E29">
            <w:pPr>
              <w:spacing w:before="120" w:after="120"/>
              <w:rPr>
                <w:ins w:id="63" w:author="Marian Thomas" w:date="2015-11-21T13:40:00Z"/>
                <w:sz w:val="18"/>
                <w:szCs w:val="18"/>
              </w:rPr>
            </w:pPr>
            <w:ins w:id="64" w:author="Marian Thomas" w:date="2015-11-21T13:40:00Z">
              <w:r w:rsidRPr="00E91E29">
                <w:rPr>
                  <w:sz w:val="18"/>
                  <w:szCs w:val="18"/>
                </w:rPr>
                <w:t xml:space="preserve">           There was an overall trend that increased program adherence was associated with greater improvement in final outcomes. Many participants enjoyed using the Web based intervention and found it easy to navigate, which may have been a factor that promoted adherence. However, a physical therapist could provide the external verbal accountability needed for </w:t>
              </w:r>
            </w:ins>
            <w:ins w:id="65" w:author="Marian Thomas" w:date="2015-11-21T13:42:00Z">
              <w:r w:rsidR="00470A93" w:rsidRPr="00E91E29">
                <w:rPr>
                  <w:sz w:val="18"/>
                  <w:szCs w:val="18"/>
                </w:rPr>
                <w:t>behaviour</w:t>
              </w:r>
            </w:ins>
            <w:ins w:id="66" w:author="Marian Thomas" w:date="2015-11-21T13:40:00Z">
              <w:r w:rsidRPr="00E91E29">
                <w:rPr>
                  <w:sz w:val="18"/>
                  <w:szCs w:val="18"/>
                </w:rPr>
                <w:t xml:space="preserve"> change; i.e. providing verbal support and en</w:t>
              </w:r>
              <w:r w:rsidR="005E4523">
                <w:rPr>
                  <w:sz w:val="18"/>
                  <w:szCs w:val="18"/>
                </w:rPr>
                <w:t xml:space="preserve">couragement </w:t>
              </w:r>
              <w:r w:rsidR="005E4523">
                <w:rPr>
                  <w:sz w:val="18"/>
                  <w:szCs w:val="18"/>
                </w:rPr>
                <w:lastRenderedPageBreak/>
                <w:t xml:space="preserve">for </w:t>
              </w:r>
            </w:ins>
            <w:r w:rsidR="007A6F67">
              <w:rPr>
                <w:sz w:val="18"/>
                <w:szCs w:val="18"/>
              </w:rPr>
              <w:t xml:space="preserve">an </w:t>
            </w:r>
            <w:ins w:id="67" w:author="Marian Thomas" w:date="2015-11-21T13:40:00Z">
              <w:r w:rsidR="005E4523">
                <w:rPr>
                  <w:sz w:val="18"/>
                  <w:szCs w:val="18"/>
                </w:rPr>
                <w:t>exercise habit.</w:t>
              </w:r>
            </w:ins>
            <w:ins w:id="68" w:author="Marian Thomas" w:date="2015-11-21T13:53:00Z">
              <w:r w:rsidR="005E4523">
                <w:rPr>
                  <w:sz w:val="18"/>
                  <w:szCs w:val="18"/>
                </w:rPr>
                <w:fldChar w:fldCharType="begin" w:fldLock="1"/>
              </w:r>
            </w:ins>
            <w:r w:rsidR="005E4523">
              <w:rPr>
                <w:sz w:val="18"/>
                <w:szCs w:val="18"/>
              </w:rPr>
              <w:instrText>ADDIN CSL_CITATION { "citationItems" : [ { "id" : "ITEM-1", "itemData" : { "author" : [ { "dropping-particle" : "", "family" : "Wolters", "given" : "Christopher a.", "non-dropping-particle" : "", "parse-names" : false, "suffix" : "" }, { "dropping-particle" : "", "family" : "Benzon", "given" : "Maria B.", "non-dropping-particle" : "", "parse-names" : false, "suffix" : "" } ], "container-title" : "Psychology of Classroom Learning", "id" : "ITEM-1", "issued" : { "date-parts" : [ [ "2001" ] ] }, "page" : "833-839", "title" : "Social cognitive theory", "type" : "article-journal" }, "uris" : [ "http://www.mendeley.com/documents/?uuid=da0cbaee-1fc4-43d9-ba1b-dfa424195989" ] } ], "mendeley" : { "formattedCitation" : "&lt;sup&gt;9&lt;/sup&gt;", "plainTextFormattedCitation" : "9", "previouslyFormattedCitation" : "&lt;sup&gt;9&lt;/sup&gt;" }, "properties" : { "noteIndex" : 0 }, "schema" : "https://github.com/citation-style-language/schema/raw/master/csl-citation.json" }</w:instrText>
            </w:r>
            <w:r w:rsidR="005E4523">
              <w:rPr>
                <w:sz w:val="18"/>
                <w:szCs w:val="18"/>
              </w:rPr>
              <w:fldChar w:fldCharType="separate"/>
            </w:r>
            <w:r w:rsidR="005E4523" w:rsidRPr="005E4523">
              <w:rPr>
                <w:noProof/>
                <w:sz w:val="18"/>
                <w:szCs w:val="18"/>
                <w:vertAlign w:val="superscript"/>
              </w:rPr>
              <w:t>9</w:t>
            </w:r>
            <w:ins w:id="69" w:author="Marian Thomas" w:date="2015-11-21T13:53:00Z">
              <w:r w:rsidR="005E4523">
                <w:rPr>
                  <w:sz w:val="18"/>
                  <w:szCs w:val="18"/>
                </w:rPr>
                <w:fldChar w:fldCharType="end"/>
              </w:r>
            </w:ins>
            <w:ins w:id="70" w:author="Marian Thomas" w:date="2015-11-21T13:40:00Z">
              <w:r w:rsidRPr="00E91E29">
                <w:rPr>
                  <w:sz w:val="18"/>
                  <w:szCs w:val="18"/>
                </w:rPr>
                <w:t xml:space="preserve"> Increased physical activity would not only decrease arthritic pain, but would also have many other positive effects such as: decreased body mass, decreased cardiovascular risk, increased quality of life and a dec</w:t>
              </w:r>
              <w:r w:rsidR="005E4523">
                <w:rPr>
                  <w:sz w:val="18"/>
                  <w:szCs w:val="18"/>
                </w:rPr>
                <w:t xml:space="preserve">rease in cognitive </w:t>
              </w:r>
              <w:r w:rsidR="005E4523" w:rsidRPr="00085251">
                <w:rPr>
                  <w:sz w:val="18"/>
                  <w:szCs w:val="18"/>
                </w:rPr>
                <w:t>decline.</w:t>
              </w:r>
            </w:ins>
            <w:ins w:id="71" w:author="Marian Thomas" w:date="2015-11-21T13:53:00Z">
              <w:r w:rsidR="005E4523" w:rsidRPr="00085251">
                <w:rPr>
                  <w:sz w:val="18"/>
                  <w:szCs w:val="18"/>
                </w:rPr>
                <w:fldChar w:fldCharType="begin" w:fldLock="1"/>
              </w:r>
            </w:ins>
            <w:r w:rsidR="005E4523" w:rsidRPr="00085251">
              <w:rPr>
                <w:sz w:val="18"/>
                <w:szCs w:val="18"/>
              </w:rPr>
              <w:instrText>ADDIN CSL_CITATION { "citationItems" : [ { "id" : "ITEM-1", "itemData" : { "ISBN" : "0315-162X", "abstract" : "To determine whether land based therapeutic exercise is beneficial for people with osteoarthritis (OA) of the hip or knee in terms of reduced joint pain, improved physical function, and/or the patient's global assessment of therapeutic effectiveness. Methods. Five databases were searched for randomized clinical trials. Standardized mean differences (SMD) with their 95% confidence intervals (CI) were calculated for each study and then combined using a fixed effects model. Results. Only 2 studies, totaling about 100 participants, could potentially provide data on people with hip OA. Fourteen studies provided data on 1633 participants with knee OA. Nine of these studies were considered of high methodological quality. For pain, combining the results revealed a mean moderate beneficial effect (SMD 0.46, 95% CI 0.35, 0.57), while for self-reported physical function a mean small beneficial effect (SMD 0.33, 95% Cl 0.23, 0.43) was found. These results appeared to be sensitive to blinding of outcome assessor and choice of control group. Conclusion. Land based therapeutic exercise was shown to reduce pain and improve physical function for people with OA of the knee.", "author" : [ { "dropping-particle" : "", "family" : "Fransen", "given" : "M", "non-dropping-particle" : "", "parse-names" : false, "suffix" : "" }, { "dropping-particle" : "", "family" : "McConnell", "given" : "S", "non-dropping-particle" : "", "parse-names" : false, "suffix" : "" }, { "dropping-particle" : "", "family" : "Bell", "given" : "M", "non-dropping-particle" : "", "parse-names" : false, "suffix" : "" } ], "container-title" : "Journal of Rheumatology", "id" : "ITEM-1", "issue" : "8", "issued" : { "date-parts" : [ [ "2002" ] ] }, "page" : "1737-1745", "title" : "Therapeutic exercise for people with osteoarthritis of the hip or knee. A systematic review", "type" : "article-journal", "volume" : "29" }, "uris" : [ "http://www.mendeley.com/documents/?uuid=6519362f-64b9-4720-bd32-44527c65f23b" ] }, { "id" : "ITEM-2", "itemData" : { "DOI" : "10.1007/s13670-014-0101-x", "ISSN" : "2196-7865", "author" : [ { "dropping-particle" : "", "family" : "Hayes", "given" : "Scott M.", "non-dropping-particle" : "", "parse-names" : false, "suffix" : "" }, { "dropping-particle" : "", "family" : "Alosco", "given" : "Michael L.", "non-dropping-particle" : "", "parse-names" : false, "suffix" : "" }, { "dropping-particle" : "", "family" : "Forman", "given" : "Daniel E.", "non-dropping-particle" : "", "parse-names" : false, "suffix" : "" } ], "container-title" : "Current Geriatrics Reports", "id" : "ITEM-2", "issue" : "4", "issued" : { "date-parts" : [ [ "2014" ] ] }, "page" : "282-290", "title" : "The Effects of Aerobic Exercise on Cognitive and Neural Decline in Aging and Cardiovascular Disease", "type" : "article-journal", "volume" : "3" }, "uris" : [ "http://www.mendeley.com/documents/?uuid=525af46c-ee8b-4558-92bd-771885ea4ac4" ] }, { "id" : "ITEM-3", "itemData" : { "DOI" : "10.1097/00001504-200503000-00013", "ISBN" : "0951-7367", "ISSN" : "0951-7367", "PMID" : "123", "abstract" : "PURPOSE OF REVIEW: This review highlights recent work evaluating the relationship between exercise, physical activity and physical and mental health. Both cross-sectional and longitudinal studies, as well as randomized clinical trials, are included. Special attention is given to physical conditions, including obesity, cancer, cardiovascular disease and sexual dysfunction. Furthermore, studies relating physical activity to depression and other mood states are reviewed. The studies include diverse ethnic populations, including men and women, as well as several age groups (e.g. adolescents, middle-aged and older adults). RECENT FINDINGS: Results of the studies continue to support a growing literature suggesting that exercise, physical activity and physical-activity interventions have beneficial effects across several physical and mental-health outcomes. Generally, participants engaging in regular physical activity display more desirable health outcomes across a variety of physical conditions. Similarly, participants in randomized clinical trials of physical-activity interventions show better health outcomes, including better general and health-related quality of life, better functional capacity and better mood states. SUMMARY: The studies have several implications for clinical practice and research. Most work suggests that exercise and physical activity are associated with better quality of life and health outcomes. Therefore, assessment and promotion of exercise and physical activity may be beneficial in achieving desired benefits across several populations. Several limitations were noted, particularly in research involving randomized clinical trials. These trials tend to involve limited sample sizes with short follow-up periods, thus limiting the clinical implications of the benefits associated with physical activity.", "author" : [ { "dropping-particle" : "", "family" : "Penedo", "given" : "F J", "non-dropping-particle" : "", "parse-names" : false, "suffix" : "" }, { "dropping-particle" : "", "family" : "Dahn", "given" : "J R", "non-dropping-particle" : "", "parse-names" : false, "suffix" : "" } ], "container-title" : "Current opinion in psychiatry", "id" : "ITEM-3", "issue" : "2", "issued" : { "date-parts" : [ [ "2005" ] ] }, "page" : "189-193", "title" : "Exercise and well-being: a review of mental and physical health benefits associated with physical activity", "type" : "article-journal", "volume" : "18" }, "uris" : [ "http://www.mendeley.com/documents/?uuid=942dd39e-4f9d-41bd-bb11-d1ed022d8106" ] } ], "mendeley" : { "formattedCitation" : "&lt;sup&gt;11\u201313&lt;/sup&gt;", "plainTextFormattedCitation" : "11\u201313", "previouslyFormattedCitation" : "&lt;sup&gt;11\u201313&lt;/sup&gt;" }, "properties" : { "noteIndex" : 0 }, "schema" : "https://github.com/citation-style-language/schema/raw/master/csl-citation.json" }</w:instrText>
            </w:r>
            <w:r w:rsidR="005E4523" w:rsidRPr="00085251">
              <w:rPr>
                <w:sz w:val="18"/>
                <w:szCs w:val="18"/>
              </w:rPr>
              <w:fldChar w:fldCharType="separate"/>
            </w:r>
            <w:r w:rsidR="005E4523" w:rsidRPr="00085251">
              <w:rPr>
                <w:noProof/>
                <w:sz w:val="18"/>
                <w:szCs w:val="18"/>
                <w:vertAlign w:val="superscript"/>
              </w:rPr>
              <w:t>11–13</w:t>
            </w:r>
            <w:ins w:id="72" w:author="Marian Thomas" w:date="2015-11-21T13:53:00Z">
              <w:r w:rsidR="005E4523" w:rsidRPr="00085251">
                <w:rPr>
                  <w:sz w:val="18"/>
                  <w:szCs w:val="18"/>
                </w:rPr>
                <w:fldChar w:fldCharType="end"/>
              </w:r>
            </w:ins>
          </w:p>
          <w:p w14:paraId="09471DBA" w14:textId="6ACBCEE5" w:rsidR="00E91E29" w:rsidRPr="00E91E29" w:rsidRDefault="00E91E29" w:rsidP="00E91E29">
            <w:pPr>
              <w:spacing w:before="120" w:after="120"/>
              <w:rPr>
                <w:ins w:id="73" w:author="Marian Thomas" w:date="2015-11-21T13:40:00Z"/>
                <w:sz w:val="18"/>
                <w:szCs w:val="18"/>
              </w:rPr>
            </w:pPr>
            <w:ins w:id="74" w:author="Marian Thomas" w:date="2015-11-21T13:40:00Z">
              <w:r w:rsidRPr="00085251">
                <w:rPr>
                  <w:sz w:val="18"/>
                  <w:szCs w:val="18"/>
                </w:rPr>
                <w:t xml:space="preserve">           A Web-based </w:t>
              </w:r>
            </w:ins>
            <w:r w:rsidR="007A6F67">
              <w:rPr>
                <w:sz w:val="18"/>
                <w:szCs w:val="18"/>
              </w:rPr>
              <w:t>physical activity</w:t>
            </w:r>
            <w:ins w:id="75" w:author="Marian Thomas" w:date="2015-11-21T13:40:00Z">
              <w:r w:rsidRPr="00085251">
                <w:rPr>
                  <w:sz w:val="18"/>
                  <w:szCs w:val="18"/>
                </w:rPr>
                <w:t xml:space="preserve"> intervention that targets patients with knee</w:t>
              </w:r>
            </w:ins>
            <w:r w:rsidR="007A6F67">
              <w:rPr>
                <w:sz w:val="18"/>
                <w:szCs w:val="18"/>
              </w:rPr>
              <w:t xml:space="preserve"> OA</w:t>
            </w:r>
            <w:ins w:id="76" w:author="Marian Thomas" w:date="2015-11-21T13:40:00Z">
              <w:r w:rsidRPr="00085251">
                <w:rPr>
                  <w:sz w:val="18"/>
                  <w:szCs w:val="18"/>
                </w:rPr>
                <w:t xml:space="preserve"> can educate patients about exercise and pain coping strategies while providing a structure to create an exercise habit. This type of intervention has been found to be successful in increasing physical activity in the general </w:t>
              </w:r>
            </w:ins>
            <w:r w:rsidR="007A6F67">
              <w:rPr>
                <w:sz w:val="18"/>
                <w:szCs w:val="18"/>
              </w:rPr>
              <w:t xml:space="preserve">adult </w:t>
            </w:r>
            <w:ins w:id="77" w:author="Marian Thomas" w:date="2015-11-21T13:40:00Z">
              <w:r w:rsidRPr="00085251">
                <w:rPr>
                  <w:sz w:val="18"/>
                  <w:szCs w:val="18"/>
                </w:rPr>
                <w:t>population as well as in older adults.</w:t>
              </w:r>
            </w:ins>
            <w:ins w:id="78" w:author="Marian Thomas" w:date="2015-11-21T13:54:00Z">
              <w:r w:rsidR="005E4523" w:rsidRPr="00085251">
                <w:rPr>
                  <w:sz w:val="18"/>
                  <w:szCs w:val="18"/>
                </w:rPr>
                <w:fldChar w:fldCharType="begin" w:fldLock="1"/>
              </w:r>
            </w:ins>
            <w:r w:rsidR="004F0A36" w:rsidRPr="00085251">
              <w:rPr>
                <w:sz w:val="18"/>
                <w:szCs w:val="18"/>
              </w:rPr>
              <w:instrText>ADDIN CSL_CITATION { "citationItems" : [ { "id" : "ITEM-1", "itemData" : { "DOI" : "10.1186/1479-5868-9-52", "ISSN" : "14795868 (ISSN)",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u00a9 2012 Davies et al; licensee BioMed Central Ltd.", "author" : [ { "dropping-particle" : "", "family" : "Davies", "given" : "C a", "non-dropping-particle" : "", "parse-names" : false, "suffix" : "" }, { "dropping-particle" : "", "family" : "Spence", "given" : "J C", "non-dropping-particle" : "", "parse-names" : false, "suffix" : "" }, { "dropping-particle" : "", "family" : "Vandelanotte", "given" : "C", "non-dropping-particle" : "", "parse-names" : false, "suffix" : "" }, { "dropping-particle" : "", "family" : "Caperchione", "given" : "C M", "non-dropping-particle" : "", "parse-names" : false, "suffix" : "" }, { "dropping-particle" : "", "family" : "Mummery", "given" : "W K", "non-dropping-particle" : "", "parse-names" : false, "suffix" : "" } ], "container-title" : "International Journal of Behavioral Nutrition and Physical Activity", "id" : "ITEM-1", "issued" : { "date-parts" : [ [ "2012" ] ] }, "title" : "Meta-analysis of internet-delivered interventions to increase physical activity levels", "type" : "article-journal", "volume" : "9" }, "uris" : [ "http://www.mendeley.com/documents/?uuid=92d4299a-e930-4f64-acf9-03caafbb7621" ] }, { "id" : "ITEM-2", "itemData" : { "DOI" : "10.2196/jmir.2158", "ISSN" : "1438-8871", "author" : [ { "dropping-particle" : "", "family" : "Irvine", "given" : "a. Blair", "non-dropping-particle" : "", "parse-names" : false, "suffix" : "" }, { "dropping-particle" : "", "family" : "Gelatt", "given" : "Vicky a", "non-dropping-particle" : "", "parse-names" : false, "suffix" : "" }, { "dropping-particle" : "", "family" : "Seeley", "given" : "John R", "non-dropping-particle" : "", "parse-names" : false, "suffix" : "" }, { "dropping-particle" : "", "family" : "Macfarlane", "given" : "Pamela", "non-dropping-particle" : "", "parse-names" : false, "suffix" : "" }, { "dropping-particle" : "", "family" : "Gau", "given" : "Jeff M", "non-dropping-particle" : "", "parse-names" : false, "suffix" : "" } ], "container-title" : "Irvine, a. B., Gelatt, V. a, Seeley, J. R., Macfarlane, P., &amp; Gau, J. M. (2013). Web-based Intervention to Promote Physical Activity by Sedentary Older Adults: Randomized Controlled Trial. Journal of Medical Internet Research, 15(2), e19. http://doi.org/1", "id" : "ITEM-2", "issue" : "2", "issued" : { "date-parts" : [ [ "2013" ] ] }, "page" : "e19", "title" : "Web-based Intervention to Promote Physical Activity by Sedentary Older Adults: Randomized Controlled Trial", "type" : "article-journal", "volume" : "15" }, "uris" : [ "http://www.mendeley.com/documents/?uuid=250ff441-79fc-4538-9a02-05eef376a425" ] } ], "mendeley" : { "formattedCitation" : "&lt;sup&gt;14,15&lt;/sup&gt;", "plainTextFormattedCitation" : "14,15", "previouslyFormattedCitation" : "&lt;sup&gt;14,15&lt;/sup&gt;" }, "properties" : { "noteIndex" : 0 }, "schema" : "https://github.com/citation-style-language/schema/raw/master/csl-citation.json" }</w:instrText>
            </w:r>
            <w:r w:rsidR="005E4523" w:rsidRPr="00085251">
              <w:rPr>
                <w:sz w:val="18"/>
                <w:szCs w:val="18"/>
              </w:rPr>
              <w:fldChar w:fldCharType="separate"/>
            </w:r>
            <w:r w:rsidR="005E4523" w:rsidRPr="00085251">
              <w:rPr>
                <w:noProof/>
                <w:sz w:val="18"/>
                <w:szCs w:val="18"/>
                <w:vertAlign w:val="superscript"/>
              </w:rPr>
              <w:t>14,15</w:t>
            </w:r>
            <w:ins w:id="79" w:author="Marian Thomas" w:date="2015-11-21T13:54:00Z">
              <w:r w:rsidR="005E4523" w:rsidRPr="00085251">
                <w:rPr>
                  <w:sz w:val="18"/>
                  <w:szCs w:val="18"/>
                </w:rPr>
                <w:fldChar w:fldCharType="end"/>
              </w:r>
            </w:ins>
            <w:ins w:id="80" w:author="Marian Thomas" w:date="2015-11-21T13:40:00Z">
              <w:r w:rsidRPr="00085251">
                <w:rPr>
                  <w:sz w:val="18"/>
                  <w:szCs w:val="18"/>
                </w:rPr>
                <w:t xml:space="preserve"> Physical therapists can incorporate this </w:t>
              </w:r>
            </w:ins>
            <w:r w:rsidR="007A6F67">
              <w:rPr>
                <w:sz w:val="18"/>
                <w:szCs w:val="18"/>
              </w:rPr>
              <w:t>intervention</w:t>
            </w:r>
            <w:ins w:id="81" w:author="Marian Thomas" w:date="2015-11-21T13:40:00Z">
              <w:r w:rsidRPr="00085251">
                <w:rPr>
                  <w:sz w:val="18"/>
                  <w:szCs w:val="18"/>
                </w:rPr>
                <w:t xml:space="preserve"> as part of a home exercise program</w:t>
              </w:r>
            </w:ins>
            <w:r w:rsidR="00A5039E">
              <w:rPr>
                <w:sz w:val="18"/>
                <w:szCs w:val="18"/>
              </w:rPr>
              <w:t xml:space="preserve"> and</w:t>
            </w:r>
            <w:ins w:id="82" w:author="Marian Thomas" w:date="2015-11-21T13:40:00Z">
              <w:r w:rsidRPr="00085251">
                <w:rPr>
                  <w:sz w:val="18"/>
                  <w:szCs w:val="18"/>
                </w:rPr>
                <w:t xml:space="preserve"> keep track of patient</w:t>
              </w:r>
            </w:ins>
            <w:r w:rsidR="00A5039E">
              <w:rPr>
                <w:sz w:val="18"/>
                <w:szCs w:val="18"/>
              </w:rPr>
              <w:t>’s</w:t>
            </w:r>
            <w:ins w:id="83" w:author="Marian Thomas" w:date="2015-11-21T13:40:00Z">
              <w:r w:rsidRPr="00085251">
                <w:rPr>
                  <w:sz w:val="18"/>
                  <w:szCs w:val="18"/>
                </w:rPr>
                <w:t xml:space="preserve"> progress/adherence to the program</w:t>
              </w:r>
            </w:ins>
            <w:r w:rsidR="00A5039E">
              <w:rPr>
                <w:sz w:val="18"/>
                <w:szCs w:val="18"/>
              </w:rPr>
              <w:t xml:space="preserve">. </w:t>
            </w:r>
            <w:ins w:id="84" w:author="Marian Thomas" w:date="2015-11-21T13:40:00Z">
              <w:r w:rsidRPr="00085251">
                <w:rPr>
                  <w:sz w:val="18"/>
                  <w:szCs w:val="18"/>
                </w:rPr>
                <w:t xml:space="preserve">Physical therapists are knowledgeable about promoting positive health and wellness </w:t>
              </w:r>
            </w:ins>
            <w:ins w:id="85" w:author="Marian Thomas" w:date="2015-11-21T13:54:00Z">
              <w:r w:rsidR="005E4523" w:rsidRPr="00085251">
                <w:rPr>
                  <w:sz w:val="18"/>
                  <w:szCs w:val="18"/>
                </w:rPr>
                <w:t>behaviours</w:t>
              </w:r>
            </w:ins>
            <w:ins w:id="86" w:author="Marian Thomas" w:date="2015-11-21T13:40:00Z">
              <w:r w:rsidRPr="00085251">
                <w:rPr>
                  <w:sz w:val="18"/>
                  <w:szCs w:val="18"/>
                </w:rPr>
                <w:t>, but many</w:t>
              </w:r>
            </w:ins>
            <w:r w:rsidR="00085251" w:rsidRPr="00085251">
              <w:rPr>
                <w:sz w:val="18"/>
                <w:szCs w:val="18"/>
              </w:rPr>
              <w:t xml:space="preserve"> do </w:t>
            </w:r>
            <w:ins w:id="87" w:author="Marian Thomas" w:date="2015-11-21T13:40:00Z">
              <w:r w:rsidRPr="00085251">
                <w:rPr>
                  <w:sz w:val="18"/>
                  <w:szCs w:val="18"/>
                </w:rPr>
                <w:t>not</w:t>
              </w:r>
            </w:ins>
            <w:r w:rsidR="007A5E3D" w:rsidRPr="00085251">
              <w:rPr>
                <w:sz w:val="18"/>
                <w:szCs w:val="18"/>
              </w:rPr>
              <w:t xml:space="preserve"> </w:t>
            </w:r>
            <w:ins w:id="88" w:author="Marian Thomas" w:date="2015-11-21T13:40:00Z">
              <w:r w:rsidRPr="00085251">
                <w:rPr>
                  <w:sz w:val="18"/>
                  <w:szCs w:val="18"/>
                </w:rPr>
                <w:t>have the time to thoroughly address general exercise with patients during a therapy session. If these types of programs were found to be efficacious, a physical therapy practice could justify buying this software and be able to provide the access to their patients with knee OA. The patient’s access to this program would then continue after the PT episode of care, which would further aid the maintenance of</w:t>
              </w:r>
            </w:ins>
            <w:r w:rsidR="00A5039E">
              <w:rPr>
                <w:sz w:val="18"/>
                <w:szCs w:val="18"/>
              </w:rPr>
              <w:t xml:space="preserve"> </w:t>
            </w:r>
            <w:ins w:id="89" w:author="Marian Thomas" w:date="2015-11-21T13:40:00Z">
              <w:r w:rsidRPr="00085251">
                <w:rPr>
                  <w:sz w:val="18"/>
                  <w:szCs w:val="18"/>
                </w:rPr>
                <w:t xml:space="preserve">this exercise habit. This type of intervention could also become a potential solution for a patient who cannot attend multiple physical therapy visits due to monetary concerns, lack of time, or difficulty traveling. </w:t>
              </w:r>
            </w:ins>
            <w:r w:rsidR="001B3D6B" w:rsidRPr="00085251">
              <w:rPr>
                <w:sz w:val="18"/>
                <w:szCs w:val="18"/>
              </w:rPr>
              <w:t xml:space="preserve">A PT could prescribe this exercise program and </w:t>
            </w:r>
            <w:r w:rsidR="00A5039E">
              <w:rPr>
                <w:sz w:val="18"/>
                <w:szCs w:val="18"/>
              </w:rPr>
              <w:t xml:space="preserve">monitor patient use of program to track progress toward a physical activity goal. </w:t>
            </w:r>
            <w:r w:rsidR="00A5039E">
              <w:rPr>
                <w:sz w:val="18"/>
                <w:szCs w:val="18"/>
              </w:rPr>
              <w:t xml:space="preserve">The PT would also have the ability to modify the exercises as needed </w:t>
            </w:r>
            <w:r w:rsidR="00A5039E">
              <w:rPr>
                <w:sz w:val="18"/>
                <w:szCs w:val="18"/>
              </w:rPr>
              <w:t xml:space="preserve">and also </w:t>
            </w:r>
            <w:r w:rsidR="001B3D6B" w:rsidRPr="00085251">
              <w:rPr>
                <w:sz w:val="18"/>
                <w:szCs w:val="18"/>
              </w:rPr>
              <w:t>troubl</w:t>
            </w:r>
            <w:r w:rsidR="00085251" w:rsidRPr="00085251">
              <w:rPr>
                <w:sz w:val="18"/>
                <w:szCs w:val="18"/>
              </w:rPr>
              <w:t>eshoot any issues that may arise.</w:t>
            </w:r>
          </w:p>
          <w:p w14:paraId="084C1F59" w14:textId="77777777" w:rsidR="00E91E29" w:rsidRPr="00E91E29" w:rsidRDefault="00E91E29" w:rsidP="00E91E29">
            <w:pPr>
              <w:spacing w:before="120" w:after="120"/>
              <w:rPr>
                <w:ins w:id="90" w:author="Marian Thomas" w:date="2015-11-21T13:40:00Z"/>
                <w:sz w:val="18"/>
                <w:szCs w:val="18"/>
              </w:rPr>
            </w:pPr>
            <w:ins w:id="91" w:author="Marian Thomas" w:date="2015-11-21T13:40:00Z">
              <w:r w:rsidRPr="00E91E29">
                <w:rPr>
                  <w:sz w:val="18"/>
                  <w:szCs w:val="18"/>
                </w:rPr>
                <w:t xml:space="preserve"> </w:t>
              </w:r>
            </w:ins>
          </w:p>
          <w:p w14:paraId="6B5B4457" w14:textId="77777777" w:rsidR="00E91E29" w:rsidRPr="00E91E29" w:rsidRDefault="00E91E29" w:rsidP="00E91E29">
            <w:pPr>
              <w:spacing w:before="120" w:after="120"/>
              <w:rPr>
                <w:ins w:id="92" w:author="Marian Thomas" w:date="2015-11-21T13:40:00Z"/>
                <w:sz w:val="18"/>
                <w:szCs w:val="18"/>
              </w:rPr>
            </w:pPr>
            <w:ins w:id="93" w:author="Marian Thomas" w:date="2015-11-21T13:40:00Z">
              <w:r w:rsidRPr="00E91E29">
                <w:rPr>
                  <w:sz w:val="18"/>
                  <w:szCs w:val="18"/>
                </w:rPr>
                <w:t>Future Research Implications</w:t>
              </w:r>
            </w:ins>
          </w:p>
          <w:p w14:paraId="2759A17D" w14:textId="49B63397" w:rsidR="00E91E29" w:rsidRPr="00E91E29" w:rsidRDefault="00E91E29" w:rsidP="00E91E29">
            <w:pPr>
              <w:spacing w:before="120" w:after="120"/>
              <w:rPr>
                <w:ins w:id="94" w:author="Marian Thomas" w:date="2015-11-21T13:40:00Z"/>
                <w:sz w:val="18"/>
                <w:szCs w:val="18"/>
              </w:rPr>
            </w:pPr>
            <w:ins w:id="95" w:author="Marian Thomas" w:date="2015-11-21T13:40:00Z">
              <w:r w:rsidRPr="00E91E29">
                <w:rPr>
                  <w:sz w:val="18"/>
                  <w:szCs w:val="18"/>
                </w:rPr>
                <w:t xml:space="preserve">     In order to increase clinical relevance and justify cost and efficacy, these Web interventions need to be utilized in conjunction with physical therapy and in comparison to physical therapy alone. There also needs to more studies that target the use of this </w:t>
              </w:r>
            </w:ins>
            <w:r w:rsidR="00A5039E">
              <w:rPr>
                <w:sz w:val="18"/>
                <w:szCs w:val="18"/>
              </w:rPr>
              <w:t xml:space="preserve">type of </w:t>
            </w:r>
            <w:ins w:id="96" w:author="Marian Thomas" w:date="2015-11-21T13:40:00Z">
              <w:r w:rsidRPr="00E91E29">
                <w:rPr>
                  <w:sz w:val="18"/>
                  <w:szCs w:val="18"/>
                </w:rPr>
                <w:t>intervention to patients with knee osteoarthritis; many of the stronger research studies I found focused on the general adult/</w:t>
              </w:r>
            </w:ins>
            <w:r w:rsidR="004F0A36">
              <w:rPr>
                <w:sz w:val="18"/>
                <w:szCs w:val="18"/>
              </w:rPr>
              <w:t>older adult</w:t>
            </w:r>
            <w:ins w:id="97" w:author="Marian Thomas" w:date="2015-11-21T13:40:00Z">
              <w:r w:rsidRPr="00E91E29">
                <w:rPr>
                  <w:sz w:val="18"/>
                  <w:szCs w:val="18"/>
                </w:rPr>
                <w:t>/cardiovascular</w:t>
              </w:r>
            </w:ins>
            <w:r w:rsidR="004F0A36">
              <w:rPr>
                <w:sz w:val="18"/>
                <w:szCs w:val="18"/>
              </w:rPr>
              <w:t xml:space="preserve"> condition</w:t>
            </w:r>
            <w:ins w:id="98" w:author="Marian Thomas" w:date="2015-11-21T13:40:00Z">
              <w:r w:rsidRPr="00E91E29">
                <w:rPr>
                  <w:sz w:val="18"/>
                  <w:szCs w:val="18"/>
                </w:rPr>
                <w:t xml:space="preserve"> population. Specifically, these trials need to include objective measures of physical activity (such as accelerometers) to measure baseline and short term/long term outcomes </w:t>
              </w:r>
            </w:ins>
            <w:r w:rsidR="00A5039E">
              <w:rPr>
                <w:sz w:val="18"/>
                <w:szCs w:val="18"/>
              </w:rPr>
              <w:t xml:space="preserve">for physical activity </w:t>
            </w:r>
            <w:ins w:id="99" w:author="Marian Thomas" w:date="2015-11-21T13:40:00Z">
              <w:r w:rsidRPr="00E91E29">
                <w:rPr>
                  <w:sz w:val="18"/>
                  <w:szCs w:val="18"/>
                </w:rPr>
                <w:t>for greater validity. Randomized controlled trials (with objective measures of physical activity and a physical therapy intervention) and larger sample sizes would provide better evidence supporting the use of a Web based exercise intervention in practice.</w:t>
              </w:r>
            </w:ins>
            <w:r w:rsidR="00A5039E">
              <w:rPr>
                <w:sz w:val="18"/>
                <w:szCs w:val="18"/>
              </w:rPr>
              <w:t xml:space="preserve"> </w:t>
            </w:r>
          </w:p>
          <w:p w14:paraId="3494F0D5" w14:textId="77777777" w:rsidR="00E91E29" w:rsidRPr="00E91E29" w:rsidRDefault="00E91E29" w:rsidP="00E91E29">
            <w:pPr>
              <w:spacing w:before="120" w:after="120"/>
              <w:rPr>
                <w:ins w:id="100" w:author="Marian Thomas" w:date="2015-11-21T13:40:00Z"/>
                <w:sz w:val="18"/>
                <w:szCs w:val="18"/>
              </w:rPr>
            </w:pPr>
            <w:ins w:id="101" w:author="Marian Thomas" w:date="2015-11-21T13:40:00Z">
              <w:r w:rsidRPr="00E91E29">
                <w:rPr>
                  <w:sz w:val="18"/>
                  <w:szCs w:val="18"/>
                </w:rPr>
                <w:t xml:space="preserve"> </w:t>
              </w:r>
            </w:ins>
          </w:p>
          <w:p w14:paraId="50E7EC9A" w14:textId="77777777" w:rsidR="00E91E29" w:rsidRPr="00E91E29" w:rsidRDefault="00E91E29" w:rsidP="00E91E29">
            <w:pPr>
              <w:spacing w:before="120" w:after="120"/>
              <w:rPr>
                <w:ins w:id="102" w:author="Marian Thomas" w:date="2015-11-21T13:40:00Z"/>
                <w:sz w:val="18"/>
                <w:szCs w:val="18"/>
              </w:rPr>
            </w:pPr>
            <w:ins w:id="103" w:author="Marian Thomas" w:date="2015-11-21T13:40:00Z">
              <w:r w:rsidRPr="00E91E29">
                <w:rPr>
                  <w:sz w:val="18"/>
                  <w:szCs w:val="18"/>
                </w:rPr>
                <w:t xml:space="preserve">       As technology becomes more accessible (via computers, phones etc.) and more people are more adept in using it, this type of intervention could be an impactful tool for older adults with knee osteoarthritis to help decrease pain, improve health and overall quality of life.</w:t>
              </w:r>
            </w:ins>
          </w:p>
          <w:p w14:paraId="458C706E" w14:textId="40BBE50D" w:rsidR="00902046" w:rsidRPr="007D35DE" w:rsidRDefault="00902046" w:rsidP="00E91E29">
            <w:pPr>
              <w:spacing w:before="120" w:after="120"/>
              <w:rPr>
                <w:sz w:val="18"/>
                <w:szCs w:val="18"/>
              </w:rPr>
            </w:pPr>
            <w:bookmarkStart w:id="104" w:name="_GoBack"/>
            <w:bookmarkEnd w:id="104"/>
          </w:p>
          <w:p w14:paraId="37C2189C" w14:textId="77777777" w:rsidR="00E609EF" w:rsidRPr="007D35DE" w:rsidRDefault="00E609EF" w:rsidP="002F16E1">
            <w:pPr>
              <w:spacing w:before="120" w:after="120"/>
              <w:rPr>
                <w:sz w:val="18"/>
                <w:szCs w:val="18"/>
              </w:rPr>
            </w:pPr>
          </w:p>
          <w:p w14:paraId="2C36DAAF" w14:textId="77777777" w:rsidR="006E68E0" w:rsidRPr="007D35DE" w:rsidRDefault="006E68E0" w:rsidP="002F16E1">
            <w:pPr>
              <w:spacing w:before="120" w:after="120"/>
              <w:rPr>
                <w:sz w:val="18"/>
                <w:szCs w:val="18"/>
              </w:rPr>
            </w:pPr>
          </w:p>
          <w:p w14:paraId="4F704663" w14:textId="77777777" w:rsidR="006E68E0" w:rsidRPr="007D35DE" w:rsidRDefault="006E68E0" w:rsidP="002F16E1">
            <w:pPr>
              <w:spacing w:before="120" w:after="120"/>
              <w:rPr>
                <w:sz w:val="18"/>
                <w:szCs w:val="18"/>
              </w:rPr>
            </w:pPr>
          </w:p>
          <w:p w14:paraId="21492380" w14:textId="77777777" w:rsidR="006E68E0" w:rsidRPr="007D35DE" w:rsidRDefault="006E68E0" w:rsidP="002F16E1">
            <w:pPr>
              <w:spacing w:before="120" w:after="120"/>
              <w:rPr>
                <w:sz w:val="18"/>
                <w:szCs w:val="18"/>
              </w:rPr>
            </w:pPr>
          </w:p>
          <w:p w14:paraId="0DE3AFAF" w14:textId="77777777" w:rsidR="006E68E0" w:rsidRPr="007D35DE" w:rsidRDefault="006E68E0" w:rsidP="002F16E1">
            <w:pPr>
              <w:spacing w:before="120" w:after="120"/>
              <w:rPr>
                <w:sz w:val="18"/>
                <w:szCs w:val="18"/>
              </w:rPr>
            </w:pPr>
          </w:p>
          <w:p w14:paraId="72D7794E" w14:textId="77777777" w:rsidR="00E609EF" w:rsidRPr="007D35DE" w:rsidRDefault="00E609EF" w:rsidP="002F16E1">
            <w:pPr>
              <w:spacing w:before="120" w:after="120"/>
              <w:rPr>
                <w:sz w:val="18"/>
                <w:szCs w:val="18"/>
              </w:rPr>
            </w:pPr>
          </w:p>
          <w:p w14:paraId="4F559009" w14:textId="77777777" w:rsidR="00E609EF" w:rsidRPr="007D35DE" w:rsidRDefault="00E609EF" w:rsidP="002F16E1">
            <w:pPr>
              <w:spacing w:before="120" w:after="120"/>
              <w:rPr>
                <w:sz w:val="18"/>
                <w:szCs w:val="18"/>
              </w:rPr>
            </w:pPr>
          </w:p>
        </w:tc>
      </w:tr>
    </w:tbl>
    <w:p w14:paraId="6E4FB19A" w14:textId="77777777" w:rsidR="001403EC" w:rsidRPr="009E380F" w:rsidRDefault="00E609EF" w:rsidP="00E609EF">
      <w:pPr>
        <w:spacing w:before="120" w:after="120"/>
        <w:rPr>
          <w:i/>
          <w:color w:val="365F91"/>
          <w:sz w:val="18"/>
          <w:szCs w:val="18"/>
        </w:rPr>
      </w:pPr>
      <w:r w:rsidRPr="009E380F">
        <w:rPr>
          <w:i/>
          <w:color w:val="365F91"/>
          <w:sz w:val="18"/>
          <w:szCs w:val="18"/>
        </w:rPr>
        <w:lastRenderedPageBreak/>
        <w:t>Notes</w:t>
      </w:r>
    </w:p>
    <w:p w14:paraId="025D5D1B" w14:textId="77777777" w:rsidR="001403EC" w:rsidRDefault="001403EC" w:rsidP="009A38BC">
      <w:pPr>
        <w:pStyle w:val="Header"/>
        <w:numPr>
          <w:ilvl w:val="0"/>
          <w:numId w:val="10"/>
        </w:numPr>
        <w:tabs>
          <w:tab w:val="clear" w:pos="4153"/>
          <w:tab w:val="clear" w:pos="8306"/>
        </w:tabs>
        <w:rPr>
          <w:rFonts w:ascii="Verdana" w:hAnsi="Verdana"/>
          <w:i/>
          <w:color w:val="365F91"/>
          <w:sz w:val="18"/>
          <w:szCs w:val="18"/>
        </w:rPr>
      </w:pPr>
      <w:r w:rsidRPr="009E380F">
        <w:rPr>
          <w:rFonts w:ascii="Verdana" w:hAnsi="Verdana"/>
          <w:i/>
          <w:color w:val="365F91"/>
          <w:sz w:val="18"/>
          <w:szCs w:val="18"/>
        </w:rPr>
        <w:t xml:space="preserve">This section </w:t>
      </w:r>
      <w:r w:rsidRPr="009A38BC">
        <w:rPr>
          <w:rFonts w:ascii="Verdana" w:hAnsi="Verdana"/>
          <w:i/>
          <w:color w:val="365F91"/>
          <w:sz w:val="18"/>
          <w:szCs w:val="18"/>
          <w:u w:val="single"/>
        </w:rPr>
        <w:t>synthesi</w:t>
      </w:r>
      <w:r w:rsidR="007D35DE" w:rsidRPr="009A38BC">
        <w:rPr>
          <w:rFonts w:ascii="Verdana" w:hAnsi="Verdana"/>
          <w:i/>
          <w:color w:val="365F91"/>
          <w:sz w:val="18"/>
          <w:szCs w:val="18"/>
          <w:u w:val="single"/>
        </w:rPr>
        <w:t>z</w:t>
      </w:r>
      <w:r w:rsidRPr="009A38BC">
        <w:rPr>
          <w:rFonts w:ascii="Verdana" w:hAnsi="Verdana"/>
          <w:i/>
          <w:color w:val="365F91"/>
          <w:sz w:val="18"/>
          <w:szCs w:val="18"/>
          <w:u w:val="single"/>
        </w:rPr>
        <w:t xml:space="preserve">es your appraisal </w:t>
      </w:r>
      <w:r w:rsidR="009E380F" w:rsidRPr="009A38BC">
        <w:rPr>
          <w:rFonts w:ascii="Verdana" w:hAnsi="Verdana"/>
          <w:i/>
          <w:color w:val="365F91"/>
          <w:sz w:val="18"/>
          <w:szCs w:val="18"/>
          <w:u w:val="single"/>
        </w:rPr>
        <w:t>of your articles</w:t>
      </w:r>
      <w:r w:rsidR="009A38BC">
        <w:rPr>
          <w:rFonts w:ascii="Verdana" w:hAnsi="Verdana"/>
          <w:i/>
          <w:color w:val="365F91"/>
          <w:sz w:val="18"/>
          <w:szCs w:val="18"/>
        </w:rPr>
        <w:t xml:space="preserve">; you </w:t>
      </w:r>
      <w:r w:rsidRPr="009E380F">
        <w:rPr>
          <w:rFonts w:ascii="Verdana" w:hAnsi="Verdana"/>
          <w:i/>
          <w:color w:val="365F91"/>
          <w:sz w:val="18"/>
          <w:szCs w:val="18"/>
        </w:rPr>
        <w:t>may</w:t>
      </w:r>
      <w:r w:rsidR="009E380F" w:rsidRPr="009E380F">
        <w:rPr>
          <w:rFonts w:ascii="Verdana" w:hAnsi="Verdana"/>
          <w:i/>
          <w:color w:val="365F91"/>
          <w:sz w:val="18"/>
          <w:szCs w:val="18"/>
        </w:rPr>
        <w:t xml:space="preserve"> mention other related research that you have read or that supports your interpretation and discussion</w:t>
      </w:r>
      <w:r w:rsidR="009A38BC">
        <w:rPr>
          <w:rFonts w:ascii="Verdana" w:hAnsi="Verdana"/>
          <w:i/>
          <w:color w:val="365F91"/>
          <w:sz w:val="18"/>
          <w:szCs w:val="18"/>
        </w:rPr>
        <w:t xml:space="preserve"> of this evidence</w:t>
      </w:r>
      <w:r w:rsidR="00C549B7">
        <w:rPr>
          <w:rFonts w:ascii="Verdana" w:hAnsi="Verdana"/>
          <w:i/>
          <w:color w:val="365F91"/>
          <w:sz w:val="18"/>
          <w:szCs w:val="18"/>
        </w:rPr>
        <w:t>.  Please be sure to address the quality of the evidence available to guide clinical practice related to your PICO question.  Discuss the implications for clinical practice and research.</w:t>
      </w:r>
    </w:p>
    <w:p w14:paraId="52C98789" w14:textId="77777777" w:rsidR="001403EC" w:rsidRPr="009E380F" w:rsidRDefault="001403EC" w:rsidP="001403EC">
      <w:pPr>
        <w:pStyle w:val="Header"/>
        <w:numPr>
          <w:ilvl w:val="0"/>
          <w:numId w:val="10"/>
        </w:numPr>
        <w:tabs>
          <w:tab w:val="clear" w:pos="4153"/>
          <w:tab w:val="clear" w:pos="8306"/>
        </w:tabs>
        <w:rPr>
          <w:rFonts w:ascii="Verdana" w:hAnsi="Verdana"/>
          <w:i/>
          <w:color w:val="365F91"/>
          <w:sz w:val="18"/>
          <w:szCs w:val="18"/>
        </w:rPr>
      </w:pPr>
      <w:r w:rsidRPr="009E380F">
        <w:rPr>
          <w:rFonts w:ascii="Verdana" w:hAnsi="Verdana"/>
          <w:i/>
          <w:color w:val="365F91"/>
          <w:sz w:val="18"/>
          <w:szCs w:val="18"/>
        </w:rPr>
        <w:t xml:space="preserve">Students may wish/need to discuss implications with clinicians </w:t>
      </w:r>
      <w:r w:rsidR="009E380F" w:rsidRPr="009E380F">
        <w:rPr>
          <w:rFonts w:ascii="Verdana" w:hAnsi="Verdana"/>
          <w:i/>
          <w:color w:val="365F91"/>
          <w:sz w:val="18"/>
          <w:szCs w:val="18"/>
        </w:rPr>
        <w:t xml:space="preserve">or peers </w:t>
      </w:r>
      <w:r w:rsidRPr="009E380F">
        <w:rPr>
          <w:rFonts w:ascii="Verdana" w:hAnsi="Verdana"/>
          <w:i/>
          <w:color w:val="365F91"/>
          <w:sz w:val="18"/>
          <w:szCs w:val="18"/>
        </w:rPr>
        <w:t>for suggestions</w:t>
      </w:r>
    </w:p>
    <w:p w14:paraId="18616B7D" w14:textId="77777777" w:rsidR="009E380F" w:rsidRPr="009E380F" w:rsidRDefault="009E380F" w:rsidP="001403EC">
      <w:pPr>
        <w:pStyle w:val="Header"/>
        <w:numPr>
          <w:ilvl w:val="0"/>
          <w:numId w:val="10"/>
        </w:numPr>
        <w:tabs>
          <w:tab w:val="clear" w:pos="4153"/>
          <w:tab w:val="clear" w:pos="8306"/>
        </w:tabs>
        <w:rPr>
          <w:rFonts w:ascii="Verdana" w:hAnsi="Verdana"/>
          <w:i/>
          <w:color w:val="365F91"/>
          <w:sz w:val="18"/>
          <w:szCs w:val="18"/>
        </w:rPr>
      </w:pPr>
      <w:r w:rsidRPr="009E380F">
        <w:rPr>
          <w:rFonts w:ascii="Verdana" w:hAnsi="Verdana"/>
          <w:i/>
          <w:color w:val="365F91"/>
          <w:sz w:val="18"/>
          <w:szCs w:val="18"/>
        </w:rPr>
        <w:t>This section should be ¾-1 page</w:t>
      </w:r>
    </w:p>
    <w:p w14:paraId="6C656749" w14:textId="77777777" w:rsidR="009E380F" w:rsidRPr="009E380F" w:rsidRDefault="009E380F" w:rsidP="001403EC">
      <w:pPr>
        <w:pStyle w:val="Header"/>
        <w:numPr>
          <w:ilvl w:val="0"/>
          <w:numId w:val="10"/>
        </w:numPr>
        <w:tabs>
          <w:tab w:val="clear" w:pos="4153"/>
          <w:tab w:val="clear" w:pos="8306"/>
        </w:tabs>
        <w:rPr>
          <w:rFonts w:ascii="Verdana" w:hAnsi="Verdana"/>
          <w:i/>
          <w:color w:val="365F91"/>
          <w:sz w:val="18"/>
          <w:szCs w:val="18"/>
        </w:rPr>
      </w:pPr>
      <w:r w:rsidRPr="009E380F">
        <w:rPr>
          <w:rFonts w:ascii="Verdana" w:hAnsi="Verdana"/>
          <w:i/>
          <w:color w:val="365F91"/>
          <w:sz w:val="18"/>
          <w:szCs w:val="18"/>
        </w:rPr>
        <w:t xml:space="preserve">Be sure to address </w:t>
      </w:r>
      <w:r w:rsidRPr="009A38BC">
        <w:rPr>
          <w:rFonts w:ascii="Verdana" w:hAnsi="Verdana"/>
          <w:i/>
          <w:color w:val="365F91"/>
          <w:sz w:val="18"/>
          <w:szCs w:val="18"/>
          <w:u w:val="single"/>
        </w:rPr>
        <w:t>both</w:t>
      </w:r>
      <w:r w:rsidRPr="009E380F">
        <w:rPr>
          <w:rFonts w:ascii="Verdana" w:hAnsi="Verdana"/>
          <w:i/>
          <w:color w:val="365F91"/>
          <w:sz w:val="18"/>
          <w:szCs w:val="18"/>
        </w:rPr>
        <w:t xml:space="preserve"> implications for clinical practice and future research (separately)</w:t>
      </w:r>
    </w:p>
    <w:p w14:paraId="0938434D" w14:textId="77777777" w:rsidR="009E380F" w:rsidRDefault="009E380F" w:rsidP="001E1518">
      <w:pPr>
        <w:spacing w:before="120"/>
        <w:rPr>
          <w:b/>
          <w:sz w:val="18"/>
          <w:szCs w:val="18"/>
        </w:rPr>
      </w:pPr>
    </w:p>
    <w:p w14:paraId="4E7A841D" w14:textId="77777777" w:rsidR="00E609EF" w:rsidRDefault="00415B87" w:rsidP="00532457">
      <w:pPr>
        <w:spacing w:before="120"/>
        <w:outlineLvl w:val="0"/>
        <w:rPr>
          <w:b/>
          <w:sz w:val="18"/>
          <w:szCs w:val="18"/>
        </w:rPr>
      </w:pPr>
      <w:r>
        <w:rPr>
          <w:b/>
          <w:sz w:val="18"/>
          <w:szCs w:val="18"/>
        </w:rPr>
        <w:br w:type="page"/>
      </w:r>
      <w:r w:rsidR="001403EC" w:rsidRPr="00B75AAB">
        <w:rPr>
          <w:b/>
          <w:sz w:val="18"/>
          <w:szCs w:val="18"/>
        </w:rPr>
        <w:lastRenderedPageBreak/>
        <w:t>REFERENCES</w:t>
      </w:r>
    </w:p>
    <w:p w14:paraId="4D2B2DA4" w14:textId="77777777" w:rsidR="001403EC" w:rsidRDefault="001E1518" w:rsidP="001E1518">
      <w:pPr>
        <w:spacing w:after="120"/>
        <w:rPr>
          <w:sz w:val="18"/>
          <w:szCs w:val="18"/>
        </w:rPr>
      </w:pPr>
      <w:r w:rsidRPr="001E1518">
        <w:rPr>
          <w:sz w:val="18"/>
          <w:szCs w:val="18"/>
        </w:rPr>
        <w:t>[</w:t>
      </w:r>
      <w:r w:rsidR="001403EC" w:rsidRPr="001E1518">
        <w:rPr>
          <w:sz w:val="18"/>
          <w:szCs w:val="18"/>
        </w:rPr>
        <w:t xml:space="preserve">List </w:t>
      </w:r>
      <w:r w:rsidR="007D35DE">
        <w:rPr>
          <w:sz w:val="18"/>
          <w:szCs w:val="18"/>
        </w:rPr>
        <w:t xml:space="preserve">all </w:t>
      </w:r>
      <w:r w:rsidR="001403EC" w:rsidRPr="001E1518">
        <w:rPr>
          <w:sz w:val="18"/>
          <w:szCs w:val="18"/>
        </w:rPr>
        <w:t>references</w:t>
      </w:r>
      <w:r w:rsidR="007D35DE">
        <w:rPr>
          <w:sz w:val="18"/>
          <w:szCs w:val="18"/>
        </w:rPr>
        <w:t xml:space="preserve"> cited in the CAT</w:t>
      </w:r>
      <w:r w:rsidRPr="001E1518">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2F16E1" w14:paraId="42D8C790" w14:textId="77777777" w:rsidTr="002F16E1">
        <w:tc>
          <w:tcPr>
            <w:tcW w:w="10421" w:type="dxa"/>
            <w:shd w:val="clear" w:color="auto" w:fill="auto"/>
          </w:tcPr>
          <w:p w14:paraId="0289C013" w14:textId="21A30640" w:rsidR="004F0A36" w:rsidRPr="004F0A36" w:rsidRDefault="004F0A36">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14:paraId="799A3EBD"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 </w:t>
            </w:r>
            <w:r w:rsidRPr="004F0A36">
              <w:rPr>
                <w:noProof/>
                <w:sz w:val="18"/>
                <w:szCs w:val="24"/>
              </w:rPr>
              <w:tab/>
              <w:t>Wang S, Olson-kellogg B, Shamliyan TA, Choi J. Annals of Internal Medicine Physical Therapy Interventions for Knee Pain Secondary to Osteoarthritis. 2014;(14).</w:t>
            </w:r>
          </w:p>
          <w:p w14:paraId="2D65CE74" w14:textId="77777777" w:rsidR="004F0A36" w:rsidRPr="004F0A36" w:rsidRDefault="004F0A36">
            <w:pPr>
              <w:widowControl w:val="0"/>
              <w:autoSpaceDE w:val="0"/>
              <w:autoSpaceDN w:val="0"/>
              <w:adjustRightInd w:val="0"/>
              <w:spacing w:after="140" w:line="288" w:lineRule="auto"/>
              <w:rPr>
                <w:noProof/>
                <w:sz w:val="18"/>
                <w:szCs w:val="24"/>
              </w:rPr>
            </w:pPr>
          </w:p>
          <w:p w14:paraId="35ADF103"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2. </w:t>
            </w:r>
            <w:r w:rsidRPr="004F0A36">
              <w:rPr>
                <w:noProof/>
                <w:sz w:val="18"/>
                <w:szCs w:val="24"/>
              </w:rPr>
              <w:tab/>
              <w:t xml:space="preserve">Deyle GD, Allison SC, Matekel RL, et al. Physical therapy treatment effectiveness for osteoarthritis of the knee: a randomized comparison of supervised clinical exercise and manual therapy procedures versus a home exercise program. </w:t>
            </w:r>
            <w:r w:rsidRPr="004F0A36">
              <w:rPr>
                <w:i/>
                <w:iCs/>
                <w:noProof/>
                <w:sz w:val="18"/>
                <w:szCs w:val="24"/>
              </w:rPr>
              <w:t>Phys Ther</w:t>
            </w:r>
            <w:r w:rsidRPr="004F0A36">
              <w:rPr>
                <w:noProof/>
                <w:sz w:val="18"/>
                <w:szCs w:val="24"/>
              </w:rPr>
              <w:t>. 2005;85(12):1301-1317.</w:t>
            </w:r>
          </w:p>
          <w:p w14:paraId="6D03D4C2" w14:textId="77777777" w:rsidR="004F0A36" w:rsidRPr="004F0A36" w:rsidRDefault="004F0A36">
            <w:pPr>
              <w:widowControl w:val="0"/>
              <w:autoSpaceDE w:val="0"/>
              <w:autoSpaceDN w:val="0"/>
              <w:adjustRightInd w:val="0"/>
              <w:spacing w:after="140" w:line="288" w:lineRule="auto"/>
              <w:rPr>
                <w:noProof/>
                <w:sz w:val="18"/>
                <w:szCs w:val="24"/>
              </w:rPr>
            </w:pPr>
          </w:p>
          <w:p w14:paraId="4705FA0E"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3. </w:t>
            </w:r>
            <w:r w:rsidRPr="004F0A36">
              <w:rPr>
                <w:noProof/>
                <w:sz w:val="18"/>
                <w:szCs w:val="24"/>
              </w:rPr>
              <w:tab/>
              <w:t xml:space="preserve">Fransen M, McConnell S, Harmer AR, Van der Esch M, Simic M, Bennell KL. Exercise for osteoarthritis of the knee: a Cochrane systematic review. </w:t>
            </w:r>
            <w:r w:rsidRPr="004F0A36">
              <w:rPr>
                <w:i/>
                <w:iCs/>
                <w:noProof/>
                <w:sz w:val="18"/>
                <w:szCs w:val="24"/>
              </w:rPr>
              <w:t>Br J Sports Med</w:t>
            </w:r>
            <w:r w:rsidRPr="004F0A36">
              <w:rPr>
                <w:noProof/>
                <w:sz w:val="18"/>
                <w:szCs w:val="24"/>
              </w:rPr>
              <w:t>. 2015:bjsports - 2015-095424. doi:10.1136/bjsports-2015-095424.</w:t>
            </w:r>
          </w:p>
          <w:p w14:paraId="4B56D45C" w14:textId="77777777" w:rsidR="004F0A36" w:rsidRPr="004F0A36" w:rsidRDefault="004F0A36">
            <w:pPr>
              <w:widowControl w:val="0"/>
              <w:autoSpaceDE w:val="0"/>
              <w:autoSpaceDN w:val="0"/>
              <w:adjustRightInd w:val="0"/>
              <w:spacing w:after="140" w:line="288" w:lineRule="auto"/>
              <w:rPr>
                <w:noProof/>
                <w:sz w:val="18"/>
                <w:szCs w:val="24"/>
              </w:rPr>
            </w:pPr>
          </w:p>
          <w:p w14:paraId="5D1DAF20"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4. </w:t>
            </w:r>
            <w:r w:rsidRPr="004F0A36">
              <w:rPr>
                <w:noProof/>
                <w:sz w:val="18"/>
                <w:szCs w:val="24"/>
              </w:rPr>
              <w:tab/>
              <w:t xml:space="preserve">Trudeau K, Pujol L, DasMahapatra P, Wall R, Black R, Zacharoff K. A randomized controlled trial of an online self-management program for adults with arthritis pain. </w:t>
            </w:r>
            <w:r w:rsidRPr="004F0A36">
              <w:rPr>
                <w:i/>
                <w:iCs/>
                <w:noProof/>
                <w:sz w:val="18"/>
                <w:szCs w:val="24"/>
              </w:rPr>
              <w:t>J Behav Med</w:t>
            </w:r>
            <w:r w:rsidRPr="004F0A36">
              <w:rPr>
                <w:noProof/>
                <w:sz w:val="18"/>
                <w:szCs w:val="24"/>
              </w:rPr>
              <w:t>. 2015;38(3):483-496. doi:10.1007/s10865-015-9622-9.</w:t>
            </w:r>
          </w:p>
          <w:p w14:paraId="56D4596E" w14:textId="77777777" w:rsidR="004F0A36" w:rsidRPr="004F0A36" w:rsidRDefault="004F0A36">
            <w:pPr>
              <w:widowControl w:val="0"/>
              <w:autoSpaceDE w:val="0"/>
              <w:autoSpaceDN w:val="0"/>
              <w:adjustRightInd w:val="0"/>
              <w:spacing w:after="140" w:line="288" w:lineRule="auto"/>
              <w:rPr>
                <w:noProof/>
                <w:sz w:val="18"/>
                <w:szCs w:val="24"/>
              </w:rPr>
            </w:pPr>
          </w:p>
          <w:p w14:paraId="2B77C600"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5. </w:t>
            </w:r>
            <w:r w:rsidRPr="004F0A36">
              <w:rPr>
                <w:noProof/>
                <w:sz w:val="18"/>
                <w:szCs w:val="24"/>
              </w:rPr>
              <w:tab/>
              <w:t xml:space="preserve">Bossen D, Veenhof C, Van Beek KE, Spreeuwenberg PM, Dekker J, De Bakker DH. Effectiveness of a web-based physical activity intervention in patients with knee and/or hip osteoarthritis: randomized controlled trial. </w:t>
            </w:r>
            <w:r w:rsidRPr="004F0A36">
              <w:rPr>
                <w:i/>
                <w:iCs/>
                <w:noProof/>
                <w:sz w:val="18"/>
                <w:szCs w:val="24"/>
              </w:rPr>
              <w:t>J Med Internet Res</w:t>
            </w:r>
            <w:r w:rsidRPr="004F0A36">
              <w:rPr>
                <w:noProof/>
                <w:sz w:val="18"/>
                <w:szCs w:val="24"/>
              </w:rPr>
              <w:t>. 2013;15Bossen, (11):e257. doi:10.2196/jmir.2662.</w:t>
            </w:r>
          </w:p>
          <w:p w14:paraId="2CF3BD33" w14:textId="77777777" w:rsidR="004F0A36" w:rsidRPr="004F0A36" w:rsidRDefault="004F0A36">
            <w:pPr>
              <w:widowControl w:val="0"/>
              <w:autoSpaceDE w:val="0"/>
              <w:autoSpaceDN w:val="0"/>
              <w:adjustRightInd w:val="0"/>
              <w:spacing w:after="140" w:line="288" w:lineRule="auto"/>
              <w:rPr>
                <w:noProof/>
                <w:sz w:val="18"/>
                <w:szCs w:val="24"/>
              </w:rPr>
            </w:pPr>
          </w:p>
          <w:p w14:paraId="1DAE2725"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6. </w:t>
            </w:r>
            <w:r w:rsidRPr="004F0A36">
              <w:rPr>
                <w:noProof/>
                <w:sz w:val="18"/>
                <w:szCs w:val="24"/>
              </w:rPr>
              <w:tab/>
              <w:t xml:space="preserve">Brooks MA, Beaulieu JE, Severson HH, et al. Web-based therapeutic exercise resource center as a treatment for knee osteoarthritis: a prospective cohort pilot study. BMC Muscul. </w:t>
            </w:r>
            <w:r w:rsidRPr="004F0A36">
              <w:rPr>
                <w:i/>
                <w:iCs/>
                <w:noProof/>
                <w:sz w:val="18"/>
                <w:szCs w:val="24"/>
              </w:rPr>
              <w:t>BMC Musculoskelet Disord</w:t>
            </w:r>
            <w:r w:rsidRPr="004F0A36">
              <w:rPr>
                <w:noProof/>
                <w:sz w:val="18"/>
                <w:szCs w:val="24"/>
              </w:rPr>
              <w:t>. 2014;15(1):158Brooks, M. A., Beaulieu, J. E., Severson, H. H. doi:10.1186/1471-2474-15-158.</w:t>
            </w:r>
          </w:p>
          <w:p w14:paraId="3D207335" w14:textId="77777777" w:rsidR="004F0A36" w:rsidRPr="004F0A36" w:rsidRDefault="004F0A36">
            <w:pPr>
              <w:widowControl w:val="0"/>
              <w:autoSpaceDE w:val="0"/>
              <w:autoSpaceDN w:val="0"/>
              <w:adjustRightInd w:val="0"/>
              <w:spacing w:after="140" w:line="288" w:lineRule="auto"/>
              <w:rPr>
                <w:noProof/>
                <w:sz w:val="18"/>
                <w:szCs w:val="24"/>
              </w:rPr>
            </w:pPr>
          </w:p>
          <w:p w14:paraId="20F09E02"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7. </w:t>
            </w:r>
            <w:r w:rsidRPr="004F0A36">
              <w:rPr>
                <w:noProof/>
                <w:sz w:val="18"/>
                <w:szCs w:val="24"/>
              </w:rPr>
              <w:tab/>
              <w:t xml:space="preserve">Washburn R a, Smith KW, Jette AM, Janney C a. The Physical Activity Scale for the Elderly (PASE): Development and Evaluation. </w:t>
            </w:r>
            <w:r w:rsidRPr="004F0A36">
              <w:rPr>
                <w:i/>
                <w:iCs/>
                <w:noProof/>
                <w:sz w:val="18"/>
                <w:szCs w:val="24"/>
              </w:rPr>
              <w:t>J Clin Epidemiol</w:t>
            </w:r>
            <w:r w:rsidRPr="004F0A36">
              <w:rPr>
                <w:noProof/>
                <w:sz w:val="18"/>
                <w:szCs w:val="24"/>
              </w:rPr>
              <w:t>. 1993;46(2):153-162. doi:10.1016/0895-4356(93)90053-4.</w:t>
            </w:r>
          </w:p>
          <w:p w14:paraId="49EA7FD4" w14:textId="77777777" w:rsidR="004F0A36" w:rsidRPr="004F0A36" w:rsidRDefault="004F0A36">
            <w:pPr>
              <w:widowControl w:val="0"/>
              <w:autoSpaceDE w:val="0"/>
              <w:autoSpaceDN w:val="0"/>
              <w:adjustRightInd w:val="0"/>
              <w:spacing w:after="140" w:line="288" w:lineRule="auto"/>
              <w:rPr>
                <w:noProof/>
                <w:sz w:val="18"/>
                <w:szCs w:val="24"/>
              </w:rPr>
            </w:pPr>
          </w:p>
          <w:p w14:paraId="4436BE55"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8. </w:t>
            </w:r>
            <w:r w:rsidRPr="004F0A36">
              <w:rPr>
                <w:noProof/>
                <w:sz w:val="18"/>
                <w:szCs w:val="24"/>
              </w:rPr>
              <w:tab/>
              <w:t xml:space="preserve">Strecher VJ, Rosenstock IM. The health belief model. </w:t>
            </w:r>
            <w:r w:rsidRPr="004F0A36">
              <w:rPr>
                <w:i/>
                <w:iCs/>
                <w:noProof/>
                <w:sz w:val="18"/>
                <w:szCs w:val="24"/>
              </w:rPr>
              <w:t>Cambridge Handb Psychol Heal Med</w:t>
            </w:r>
            <w:r w:rsidRPr="004F0A36">
              <w:rPr>
                <w:noProof/>
                <w:sz w:val="18"/>
                <w:szCs w:val="24"/>
              </w:rPr>
              <w:t>. 1997:113-117. http://books.google.com/books?hl=en&amp;lr=&amp;id=zVh30FrAuDsC&amp;oi=fnd&amp;pg=PA113&amp;dq=STRECHER++health+belief+model&amp;ots=Ij4VizAGzo&amp;sig=1EyKhaZpdMUekOTz0y4xTLrueAk#v=onepage&amp;q=STRECHER  health belief model&amp;f=false.</w:t>
            </w:r>
          </w:p>
          <w:p w14:paraId="0330A650" w14:textId="77777777" w:rsidR="004F0A36" w:rsidRPr="004F0A36" w:rsidRDefault="004F0A36">
            <w:pPr>
              <w:widowControl w:val="0"/>
              <w:autoSpaceDE w:val="0"/>
              <w:autoSpaceDN w:val="0"/>
              <w:adjustRightInd w:val="0"/>
              <w:spacing w:after="140" w:line="288" w:lineRule="auto"/>
              <w:rPr>
                <w:noProof/>
                <w:sz w:val="18"/>
                <w:szCs w:val="24"/>
              </w:rPr>
            </w:pPr>
          </w:p>
          <w:p w14:paraId="7C68FFF5"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9. </w:t>
            </w:r>
            <w:r w:rsidRPr="004F0A36">
              <w:rPr>
                <w:noProof/>
                <w:sz w:val="18"/>
                <w:szCs w:val="24"/>
              </w:rPr>
              <w:tab/>
              <w:t xml:space="preserve">Wolters C a., Benzon MB. Social cognitive theory. </w:t>
            </w:r>
            <w:r w:rsidRPr="004F0A36">
              <w:rPr>
                <w:i/>
                <w:iCs/>
                <w:noProof/>
                <w:sz w:val="18"/>
                <w:szCs w:val="24"/>
              </w:rPr>
              <w:t>Psychol Classr Learn</w:t>
            </w:r>
            <w:r w:rsidRPr="004F0A36">
              <w:rPr>
                <w:noProof/>
                <w:sz w:val="18"/>
                <w:szCs w:val="24"/>
              </w:rPr>
              <w:t>. 2001:833-839.</w:t>
            </w:r>
          </w:p>
          <w:p w14:paraId="63306359" w14:textId="77777777" w:rsidR="004F0A36" w:rsidRPr="004F0A36" w:rsidRDefault="004F0A36">
            <w:pPr>
              <w:widowControl w:val="0"/>
              <w:autoSpaceDE w:val="0"/>
              <w:autoSpaceDN w:val="0"/>
              <w:adjustRightInd w:val="0"/>
              <w:spacing w:after="140" w:line="288" w:lineRule="auto"/>
              <w:rPr>
                <w:noProof/>
                <w:sz w:val="18"/>
                <w:szCs w:val="24"/>
              </w:rPr>
            </w:pPr>
          </w:p>
          <w:p w14:paraId="52603C26"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0. </w:t>
            </w:r>
            <w:r w:rsidRPr="004F0A36">
              <w:rPr>
                <w:noProof/>
                <w:sz w:val="18"/>
                <w:szCs w:val="24"/>
              </w:rPr>
              <w:tab/>
              <w:t xml:space="preserve">Prochaska JO, Redding CA, Evers KE. The Transtheoretical Model and Stages of Change. </w:t>
            </w:r>
            <w:r w:rsidRPr="004F0A36">
              <w:rPr>
                <w:i/>
                <w:iCs/>
                <w:noProof/>
                <w:sz w:val="18"/>
                <w:szCs w:val="24"/>
              </w:rPr>
              <w:t>Heal Behav Heal Educ Theory, Res Pract</w:t>
            </w:r>
            <w:r w:rsidRPr="004F0A36">
              <w:rPr>
                <w:noProof/>
                <w:sz w:val="18"/>
                <w:szCs w:val="24"/>
              </w:rPr>
              <w:t>. 2008;4th:1-552.</w:t>
            </w:r>
          </w:p>
          <w:p w14:paraId="50F07072" w14:textId="77777777" w:rsidR="004F0A36" w:rsidRPr="004F0A36" w:rsidRDefault="004F0A36">
            <w:pPr>
              <w:widowControl w:val="0"/>
              <w:autoSpaceDE w:val="0"/>
              <w:autoSpaceDN w:val="0"/>
              <w:adjustRightInd w:val="0"/>
              <w:spacing w:after="140" w:line="288" w:lineRule="auto"/>
              <w:rPr>
                <w:noProof/>
                <w:sz w:val="18"/>
                <w:szCs w:val="24"/>
              </w:rPr>
            </w:pPr>
          </w:p>
          <w:p w14:paraId="33169BCF"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1. </w:t>
            </w:r>
            <w:r w:rsidRPr="004F0A36">
              <w:rPr>
                <w:noProof/>
                <w:sz w:val="18"/>
                <w:szCs w:val="24"/>
              </w:rPr>
              <w:tab/>
              <w:t xml:space="preserve">Fransen M, McConnell S, Bell M. Therapeutic exercise for people with osteoarthritis of the hip or knee. A systematic review. </w:t>
            </w:r>
            <w:r w:rsidRPr="004F0A36">
              <w:rPr>
                <w:i/>
                <w:iCs/>
                <w:noProof/>
                <w:sz w:val="18"/>
                <w:szCs w:val="24"/>
              </w:rPr>
              <w:t>J Rheumatol</w:t>
            </w:r>
            <w:r w:rsidRPr="004F0A36">
              <w:rPr>
                <w:noProof/>
                <w:sz w:val="18"/>
                <w:szCs w:val="24"/>
              </w:rPr>
              <w:t>. 2002;29(8):1737-1745. &lt;Go to ISI&gt;://WOS:000177207200028.</w:t>
            </w:r>
          </w:p>
          <w:p w14:paraId="0564183D" w14:textId="77777777" w:rsidR="004F0A36" w:rsidRPr="004F0A36" w:rsidRDefault="004F0A36">
            <w:pPr>
              <w:widowControl w:val="0"/>
              <w:autoSpaceDE w:val="0"/>
              <w:autoSpaceDN w:val="0"/>
              <w:adjustRightInd w:val="0"/>
              <w:spacing w:after="140" w:line="288" w:lineRule="auto"/>
              <w:rPr>
                <w:noProof/>
                <w:sz w:val="18"/>
                <w:szCs w:val="24"/>
              </w:rPr>
            </w:pPr>
          </w:p>
          <w:p w14:paraId="6C028CF0"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2. </w:t>
            </w:r>
            <w:r w:rsidRPr="004F0A36">
              <w:rPr>
                <w:noProof/>
                <w:sz w:val="18"/>
                <w:szCs w:val="24"/>
              </w:rPr>
              <w:tab/>
              <w:t xml:space="preserve">Hayes SM, Alosco ML, Forman DE. The Effects of Aerobic Exercise on Cognitive and Neural Decline in Aging and Cardiovascular Disease. </w:t>
            </w:r>
            <w:r w:rsidRPr="004F0A36">
              <w:rPr>
                <w:i/>
                <w:iCs/>
                <w:noProof/>
                <w:sz w:val="18"/>
                <w:szCs w:val="24"/>
              </w:rPr>
              <w:t>Curr Geriatr Reports</w:t>
            </w:r>
            <w:r w:rsidRPr="004F0A36">
              <w:rPr>
                <w:noProof/>
                <w:sz w:val="18"/>
                <w:szCs w:val="24"/>
              </w:rPr>
              <w:t>. 2014;3(4):282-290. doi:10.1007/s13670-014-0101-x.</w:t>
            </w:r>
          </w:p>
          <w:p w14:paraId="38E5B68B" w14:textId="77777777" w:rsidR="004F0A36" w:rsidRPr="004F0A36" w:rsidRDefault="004F0A36">
            <w:pPr>
              <w:widowControl w:val="0"/>
              <w:autoSpaceDE w:val="0"/>
              <w:autoSpaceDN w:val="0"/>
              <w:adjustRightInd w:val="0"/>
              <w:spacing w:after="140" w:line="288" w:lineRule="auto"/>
              <w:rPr>
                <w:noProof/>
                <w:sz w:val="18"/>
                <w:szCs w:val="24"/>
              </w:rPr>
            </w:pPr>
          </w:p>
          <w:p w14:paraId="5F98C6F0"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3. </w:t>
            </w:r>
            <w:r w:rsidRPr="004F0A36">
              <w:rPr>
                <w:noProof/>
                <w:sz w:val="18"/>
                <w:szCs w:val="24"/>
              </w:rPr>
              <w:tab/>
              <w:t xml:space="preserve">Penedo FJ, Dahn JR. Exercise and well-being: a review of mental and physical health benefits associated with physical activity. </w:t>
            </w:r>
            <w:r w:rsidRPr="004F0A36">
              <w:rPr>
                <w:i/>
                <w:iCs/>
                <w:noProof/>
                <w:sz w:val="18"/>
                <w:szCs w:val="24"/>
              </w:rPr>
              <w:t>Curr Opin Psychiatry</w:t>
            </w:r>
            <w:r w:rsidRPr="004F0A36">
              <w:rPr>
                <w:noProof/>
                <w:sz w:val="18"/>
                <w:szCs w:val="24"/>
              </w:rPr>
              <w:t>. 2005;18(2):189-193. doi:10.1097/00001504-200503000-00013.</w:t>
            </w:r>
          </w:p>
          <w:p w14:paraId="0314DA3B" w14:textId="77777777" w:rsidR="004F0A36" w:rsidRPr="004F0A36" w:rsidRDefault="004F0A36">
            <w:pPr>
              <w:widowControl w:val="0"/>
              <w:autoSpaceDE w:val="0"/>
              <w:autoSpaceDN w:val="0"/>
              <w:adjustRightInd w:val="0"/>
              <w:spacing w:after="140" w:line="288" w:lineRule="auto"/>
              <w:rPr>
                <w:noProof/>
                <w:sz w:val="18"/>
                <w:szCs w:val="24"/>
              </w:rPr>
            </w:pPr>
          </w:p>
          <w:p w14:paraId="5204B245" w14:textId="77777777" w:rsidR="004F0A36" w:rsidRPr="004F0A36" w:rsidRDefault="004F0A36">
            <w:pPr>
              <w:widowControl w:val="0"/>
              <w:autoSpaceDE w:val="0"/>
              <w:autoSpaceDN w:val="0"/>
              <w:adjustRightInd w:val="0"/>
              <w:ind w:left="640" w:hanging="640"/>
              <w:rPr>
                <w:noProof/>
                <w:sz w:val="18"/>
                <w:szCs w:val="24"/>
              </w:rPr>
            </w:pPr>
            <w:r w:rsidRPr="004F0A36">
              <w:rPr>
                <w:noProof/>
                <w:sz w:val="18"/>
                <w:szCs w:val="24"/>
              </w:rPr>
              <w:t xml:space="preserve">14. </w:t>
            </w:r>
            <w:r w:rsidRPr="004F0A36">
              <w:rPr>
                <w:noProof/>
                <w:sz w:val="18"/>
                <w:szCs w:val="24"/>
              </w:rPr>
              <w:tab/>
              <w:t xml:space="preserve">Davies C a, Spence JC, Vandelanotte C, Caperchione CM, Mummery WK. Meta-analysis of internet-delivered interventions to increase physical activity levels. </w:t>
            </w:r>
            <w:r w:rsidRPr="004F0A36">
              <w:rPr>
                <w:i/>
                <w:iCs/>
                <w:noProof/>
                <w:sz w:val="18"/>
                <w:szCs w:val="24"/>
              </w:rPr>
              <w:t>Int J Behav Nutr Phys Act</w:t>
            </w:r>
            <w:r w:rsidRPr="004F0A36">
              <w:rPr>
                <w:noProof/>
                <w:sz w:val="18"/>
                <w:szCs w:val="24"/>
              </w:rPr>
              <w:t>. 2012;9. doi:10.1186/1479-5868-9-52.</w:t>
            </w:r>
          </w:p>
          <w:p w14:paraId="1937DAB0" w14:textId="77777777" w:rsidR="004F0A36" w:rsidRPr="004F0A36" w:rsidRDefault="004F0A36">
            <w:pPr>
              <w:widowControl w:val="0"/>
              <w:autoSpaceDE w:val="0"/>
              <w:autoSpaceDN w:val="0"/>
              <w:adjustRightInd w:val="0"/>
              <w:spacing w:after="140" w:line="288" w:lineRule="auto"/>
              <w:rPr>
                <w:noProof/>
                <w:sz w:val="18"/>
                <w:szCs w:val="24"/>
              </w:rPr>
            </w:pPr>
          </w:p>
          <w:p w14:paraId="0ECD3F59" w14:textId="77777777" w:rsidR="004F0A36" w:rsidRPr="004F0A36" w:rsidRDefault="004F0A36">
            <w:pPr>
              <w:widowControl w:val="0"/>
              <w:autoSpaceDE w:val="0"/>
              <w:autoSpaceDN w:val="0"/>
              <w:adjustRightInd w:val="0"/>
              <w:ind w:left="640" w:hanging="640"/>
              <w:rPr>
                <w:noProof/>
                <w:sz w:val="18"/>
              </w:rPr>
            </w:pPr>
            <w:r w:rsidRPr="004F0A36">
              <w:rPr>
                <w:noProof/>
                <w:sz w:val="18"/>
                <w:szCs w:val="24"/>
              </w:rPr>
              <w:lastRenderedPageBreak/>
              <w:t xml:space="preserve">15. </w:t>
            </w:r>
            <w:r w:rsidRPr="004F0A36">
              <w:rPr>
                <w:noProof/>
                <w:sz w:val="18"/>
                <w:szCs w:val="24"/>
              </w:rPr>
              <w:tab/>
              <w:t xml:space="preserve">Irvine  a. B, Gelatt V a, Seeley JR, Macfarlane P, Gau JM. Web-based Intervention to Promote Physical Activity by Sedentary Older Adults: Randomized Controlled Trial. </w:t>
            </w:r>
            <w:r w:rsidRPr="004F0A36">
              <w:rPr>
                <w:i/>
                <w:iCs/>
                <w:noProof/>
                <w:sz w:val="18"/>
                <w:szCs w:val="24"/>
              </w:rPr>
              <w:t>Irvine, a B, Gelatt, V a, Seeley, J R, Macfarlane, P, Gau, J M (2013) Web-based Interv to Promot Phys Act by Sedentary Older Adults Randomized Control Trial J Med Internet Res 15(2), e19 http//doi.org/1</w:t>
            </w:r>
            <w:r w:rsidRPr="004F0A36">
              <w:rPr>
                <w:noProof/>
                <w:sz w:val="18"/>
                <w:szCs w:val="24"/>
              </w:rPr>
              <w:t>. 2013;15(2):e19. doi:10.2196/jmir.2158.</w:t>
            </w:r>
          </w:p>
          <w:p w14:paraId="0C82D601" w14:textId="722AC8C3" w:rsidR="001E1518" w:rsidRPr="002F16E1" w:rsidRDefault="004F0A36" w:rsidP="002F16E1">
            <w:pPr>
              <w:spacing w:before="120" w:after="120"/>
              <w:rPr>
                <w:sz w:val="18"/>
                <w:szCs w:val="18"/>
              </w:rPr>
            </w:pPr>
            <w:r>
              <w:rPr>
                <w:sz w:val="18"/>
                <w:szCs w:val="18"/>
              </w:rPr>
              <w:fldChar w:fldCharType="end"/>
            </w:r>
          </w:p>
          <w:p w14:paraId="1258ADA5" w14:textId="77777777" w:rsidR="001E1518" w:rsidRPr="002F16E1" w:rsidRDefault="001E1518" w:rsidP="002F16E1">
            <w:pPr>
              <w:spacing w:before="120" w:after="120"/>
              <w:rPr>
                <w:sz w:val="18"/>
                <w:szCs w:val="18"/>
              </w:rPr>
            </w:pPr>
          </w:p>
          <w:p w14:paraId="6F0A5F24" w14:textId="77777777" w:rsidR="001E1518" w:rsidRPr="002F16E1" w:rsidRDefault="001E1518" w:rsidP="002F16E1">
            <w:pPr>
              <w:spacing w:before="120" w:after="120"/>
              <w:rPr>
                <w:sz w:val="18"/>
                <w:szCs w:val="18"/>
              </w:rPr>
            </w:pPr>
          </w:p>
          <w:p w14:paraId="7BF0DDDD" w14:textId="77777777" w:rsidR="001E1518" w:rsidRPr="002F16E1" w:rsidRDefault="001E1518" w:rsidP="002F16E1">
            <w:pPr>
              <w:spacing w:before="120" w:after="120"/>
              <w:rPr>
                <w:sz w:val="18"/>
                <w:szCs w:val="18"/>
              </w:rPr>
            </w:pPr>
          </w:p>
          <w:p w14:paraId="627C55CD" w14:textId="77777777" w:rsidR="00050375" w:rsidRPr="002F16E1" w:rsidRDefault="00050375" w:rsidP="002F16E1">
            <w:pPr>
              <w:spacing w:before="120" w:after="120"/>
              <w:rPr>
                <w:sz w:val="18"/>
                <w:szCs w:val="18"/>
              </w:rPr>
            </w:pPr>
          </w:p>
          <w:p w14:paraId="56F496AD" w14:textId="77777777" w:rsidR="006E68E0" w:rsidRPr="002F16E1" w:rsidRDefault="006E68E0" w:rsidP="002F16E1">
            <w:pPr>
              <w:spacing w:before="120" w:after="120"/>
              <w:rPr>
                <w:sz w:val="18"/>
                <w:szCs w:val="18"/>
              </w:rPr>
            </w:pPr>
          </w:p>
          <w:p w14:paraId="004558B2" w14:textId="77777777" w:rsidR="006E68E0" w:rsidRPr="002F16E1" w:rsidRDefault="006E68E0" w:rsidP="002F16E1">
            <w:pPr>
              <w:spacing w:before="120" w:after="120"/>
              <w:rPr>
                <w:sz w:val="18"/>
                <w:szCs w:val="18"/>
              </w:rPr>
            </w:pPr>
          </w:p>
          <w:p w14:paraId="7F686313" w14:textId="77777777" w:rsidR="006E68E0" w:rsidRPr="002F16E1" w:rsidRDefault="006E68E0" w:rsidP="002F16E1">
            <w:pPr>
              <w:spacing w:before="120" w:after="120"/>
              <w:rPr>
                <w:sz w:val="18"/>
                <w:szCs w:val="18"/>
              </w:rPr>
            </w:pPr>
          </w:p>
          <w:p w14:paraId="62ADDBDE" w14:textId="77777777" w:rsidR="001E1518" w:rsidRPr="002F16E1" w:rsidRDefault="001E1518" w:rsidP="002F16E1">
            <w:pPr>
              <w:spacing w:before="120" w:after="120"/>
              <w:rPr>
                <w:sz w:val="18"/>
                <w:szCs w:val="18"/>
              </w:rPr>
            </w:pPr>
          </w:p>
        </w:tc>
      </w:tr>
    </w:tbl>
    <w:p w14:paraId="116CB914" w14:textId="77777777"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76B39"/>
    <w:multiLevelType w:val="hybridMultilevel"/>
    <w:tmpl w:val="4FF0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03C82"/>
    <w:multiLevelType w:val="hybridMultilevel"/>
    <w:tmpl w:val="31CA985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9547ABC"/>
    <w:multiLevelType w:val="hybridMultilevel"/>
    <w:tmpl w:val="C8A28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452672"/>
    <w:multiLevelType w:val="hybridMultilevel"/>
    <w:tmpl w:val="5BC27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5">
    <w:nsid w:val="18373195"/>
    <w:multiLevelType w:val="hybridMultilevel"/>
    <w:tmpl w:val="BD449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103CAB"/>
    <w:multiLevelType w:val="hybridMultilevel"/>
    <w:tmpl w:val="55807D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nsid w:val="2E594C59"/>
    <w:multiLevelType w:val="hybridMultilevel"/>
    <w:tmpl w:val="7A98A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C5205E"/>
    <w:multiLevelType w:val="hybridMultilevel"/>
    <w:tmpl w:val="05E21E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3">
    <w:nsid w:val="38C6524A"/>
    <w:multiLevelType w:val="hybridMultilevel"/>
    <w:tmpl w:val="356002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B5F6BA7"/>
    <w:multiLevelType w:val="hybridMultilevel"/>
    <w:tmpl w:val="7306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DA21EFA"/>
    <w:multiLevelType w:val="hybridMultilevel"/>
    <w:tmpl w:val="4BC66F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E5E6825"/>
    <w:multiLevelType w:val="hybridMultilevel"/>
    <w:tmpl w:val="58A2B6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FE45A42"/>
    <w:multiLevelType w:val="hybridMultilevel"/>
    <w:tmpl w:val="B31001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FE9097F"/>
    <w:multiLevelType w:val="hybridMultilevel"/>
    <w:tmpl w:val="3B4EA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0">
    <w:nsid w:val="483F5B40"/>
    <w:multiLevelType w:val="hybridMultilevel"/>
    <w:tmpl w:val="BCA4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2">
    <w:nsid w:val="4D475F9C"/>
    <w:multiLevelType w:val="hybridMultilevel"/>
    <w:tmpl w:val="4D92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F727E28"/>
    <w:multiLevelType w:val="hybridMultilevel"/>
    <w:tmpl w:val="53B26D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29A19E9"/>
    <w:multiLevelType w:val="hybridMultilevel"/>
    <w:tmpl w:val="73365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6">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nsid w:val="590A2D0A"/>
    <w:multiLevelType w:val="hybridMultilevel"/>
    <w:tmpl w:val="920E97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95E3893"/>
    <w:multiLevelType w:val="hybridMultilevel"/>
    <w:tmpl w:val="2DEE8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0">
    <w:nsid w:val="6ABB5F1C"/>
    <w:multiLevelType w:val="hybridMultilevel"/>
    <w:tmpl w:val="176CE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2">
    <w:nsid w:val="755F0F00"/>
    <w:multiLevelType w:val="hybridMultilevel"/>
    <w:tmpl w:val="3ADEC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380DEA"/>
    <w:multiLevelType w:val="hybridMultilevel"/>
    <w:tmpl w:val="FB4E78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9"/>
  </w:num>
  <w:num w:numId="2">
    <w:abstractNumId w:val="8"/>
  </w:num>
  <w:num w:numId="3">
    <w:abstractNumId w:val="7"/>
  </w:num>
  <w:num w:numId="4">
    <w:abstractNumId w:val="19"/>
  </w:num>
  <w:num w:numId="5">
    <w:abstractNumId w:val="31"/>
  </w:num>
  <w:num w:numId="6">
    <w:abstractNumId w:val="25"/>
  </w:num>
  <w:num w:numId="7">
    <w:abstractNumId w:val="4"/>
  </w:num>
  <w:num w:numId="8">
    <w:abstractNumId w:val="21"/>
  </w:num>
  <w:num w:numId="9">
    <w:abstractNumId w:val="34"/>
  </w:num>
  <w:num w:numId="10">
    <w:abstractNumId w:val="29"/>
  </w:num>
  <w:num w:numId="11">
    <w:abstractNumId w:val="12"/>
  </w:num>
  <w:num w:numId="12">
    <w:abstractNumId w:val="26"/>
  </w:num>
  <w:num w:numId="13">
    <w:abstractNumId w:val="22"/>
  </w:num>
  <w:num w:numId="14">
    <w:abstractNumId w:val="32"/>
  </w:num>
  <w:num w:numId="15">
    <w:abstractNumId w:val="3"/>
  </w:num>
  <w:num w:numId="16">
    <w:abstractNumId w:val="5"/>
  </w:num>
  <w:num w:numId="17">
    <w:abstractNumId w:val="11"/>
  </w:num>
  <w:num w:numId="18">
    <w:abstractNumId w:val="13"/>
  </w:num>
  <w:num w:numId="19">
    <w:abstractNumId w:val="0"/>
  </w:num>
  <w:num w:numId="20">
    <w:abstractNumId w:val="27"/>
  </w:num>
  <w:num w:numId="21">
    <w:abstractNumId w:val="1"/>
  </w:num>
  <w:num w:numId="22">
    <w:abstractNumId w:val="10"/>
  </w:num>
  <w:num w:numId="23">
    <w:abstractNumId w:val="18"/>
  </w:num>
  <w:num w:numId="24">
    <w:abstractNumId w:val="30"/>
  </w:num>
  <w:num w:numId="25">
    <w:abstractNumId w:val="16"/>
  </w:num>
  <w:num w:numId="26">
    <w:abstractNumId w:val="14"/>
  </w:num>
  <w:num w:numId="27">
    <w:abstractNumId w:val="6"/>
  </w:num>
  <w:num w:numId="28">
    <w:abstractNumId w:val="2"/>
  </w:num>
  <w:num w:numId="29">
    <w:abstractNumId w:val="28"/>
  </w:num>
  <w:num w:numId="30">
    <w:abstractNumId w:val="24"/>
  </w:num>
  <w:num w:numId="31">
    <w:abstractNumId w:val="23"/>
  </w:num>
  <w:num w:numId="32">
    <w:abstractNumId w:val="33"/>
  </w:num>
  <w:num w:numId="33">
    <w:abstractNumId w:val="17"/>
  </w:num>
  <w:num w:numId="34">
    <w:abstractNumId w:val="20"/>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EC6"/>
    <w:rsid w:val="0002168B"/>
    <w:rsid w:val="000221B2"/>
    <w:rsid w:val="0003216E"/>
    <w:rsid w:val="000449E6"/>
    <w:rsid w:val="00050375"/>
    <w:rsid w:val="00065734"/>
    <w:rsid w:val="000721FC"/>
    <w:rsid w:val="00076922"/>
    <w:rsid w:val="00077862"/>
    <w:rsid w:val="00082CFF"/>
    <w:rsid w:val="000834FC"/>
    <w:rsid w:val="000839E0"/>
    <w:rsid w:val="00085251"/>
    <w:rsid w:val="00094B7E"/>
    <w:rsid w:val="00094D23"/>
    <w:rsid w:val="000A7312"/>
    <w:rsid w:val="000B1FB4"/>
    <w:rsid w:val="000B1FF5"/>
    <w:rsid w:val="000B3B7D"/>
    <w:rsid w:val="000B4919"/>
    <w:rsid w:val="000C1519"/>
    <w:rsid w:val="000C600B"/>
    <w:rsid w:val="000D40CD"/>
    <w:rsid w:val="000F19DF"/>
    <w:rsid w:val="000F3690"/>
    <w:rsid w:val="001010CB"/>
    <w:rsid w:val="00101A23"/>
    <w:rsid w:val="00103F7B"/>
    <w:rsid w:val="001042F8"/>
    <w:rsid w:val="00106645"/>
    <w:rsid w:val="0011199B"/>
    <w:rsid w:val="00114F16"/>
    <w:rsid w:val="00116772"/>
    <w:rsid w:val="00123D34"/>
    <w:rsid w:val="00130520"/>
    <w:rsid w:val="00133195"/>
    <w:rsid w:val="00135A61"/>
    <w:rsid w:val="001403EC"/>
    <w:rsid w:val="00142348"/>
    <w:rsid w:val="001425D8"/>
    <w:rsid w:val="00145AB2"/>
    <w:rsid w:val="00154ED5"/>
    <w:rsid w:val="00163CC6"/>
    <w:rsid w:val="00163EE5"/>
    <w:rsid w:val="00164811"/>
    <w:rsid w:val="001655BA"/>
    <w:rsid w:val="00167202"/>
    <w:rsid w:val="00184206"/>
    <w:rsid w:val="00192877"/>
    <w:rsid w:val="00192961"/>
    <w:rsid w:val="00195041"/>
    <w:rsid w:val="00196026"/>
    <w:rsid w:val="001960D2"/>
    <w:rsid w:val="001A0D11"/>
    <w:rsid w:val="001A1E39"/>
    <w:rsid w:val="001A3A66"/>
    <w:rsid w:val="001A40A0"/>
    <w:rsid w:val="001B3D6B"/>
    <w:rsid w:val="001B6B9B"/>
    <w:rsid w:val="001C5A94"/>
    <w:rsid w:val="001C6341"/>
    <w:rsid w:val="001C6AEF"/>
    <w:rsid w:val="001D2A0B"/>
    <w:rsid w:val="001D4F60"/>
    <w:rsid w:val="001D5D4E"/>
    <w:rsid w:val="001E1518"/>
    <w:rsid w:val="001E2169"/>
    <w:rsid w:val="001E5719"/>
    <w:rsid w:val="001F41BC"/>
    <w:rsid w:val="001F7D9A"/>
    <w:rsid w:val="00201832"/>
    <w:rsid w:val="00201F3F"/>
    <w:rsid w:val="002032B9"/>
    <w:rsid w:val="00205544"/>
    <w:rsid w:val="00206663"/>
    <w:rsid w:val="00215B15"/>
    <w:rsid w:val="00222B72"/>
    <w:rsid w:val="0023388F"/>
    <w:rsid w:val="00237E57"/>
    <w:rsid w:val="00240092"/>
    <w:rsid w:val="00240563"/>
    <w:rsid w:val="002558DB"/>
    <w:rsid w:val="002612AE"/>
    <w:rsid w:val="00265366"/>
    <w:rsid w:val="00271CEF"/>
    <w:rsid w:val="00273CC5"/>
    <w:rsid w:val="00276D67"/>
    <w:rsid w:val="0028056F"/>
    <w:rsid w:val="00281077"/>
    <w:rsid w:val="0028187A"/>
    <w:rsid w:val="00282449"/>
    <w:rsid w:val="00293B41"/>
    <w:rsid w:val="002975D0"/>
    <w:rsid w:val="002977D9"/>
    <w:rsid w:val="002A01D7"/>
    <w:rsid w:val="002A202E"/>
    <w:rsid w:val="002A687A"/>
    <w:rsid w:val="002A69E0"/>
    <w:rsid w:val="002B5E64"/>
    <w:rsid w:val="002D2D3F"/>
    <w:rsid w:val="002D5429"/>
    <w:rsid w:val="002D5C47"/>
    <w:rsid w:val="002D6267"/>
    <w:rsid w:val="002E151C"/>
    <w:rsid w:val="002E3103"/>
    <w:rsid w:val="002E602B"/>
    <w:rsid w:val="002F16E1"/>
    <w:rsid w:val="00300998"/>
    <w:rsid w:val="003023C2"/>
    <w:rsid w:val="00311CD1"/>
    <w:rsid w:val="003152FA"/>
    <w:rsid w:val="00316189"/>
    <w:rsid w:val="003203C3"/>
    <w:rsid w:val="00326281"/>
    <w:rsid w:val="00330CDB"/>
    <w:rsid w:val="0033330C"/>
    <w:rsid w:val="003475DE"/>
    <w:rsid w:val="00350995"/>
    <w:rsid w:val="00355000"/>
    <w:rsid w:val="00355D55"/>
    <w:rsid w:val="00356799"/>
    <w:rsid w:val="00360E1C"/>
    <w:rsid w:val="00363FEB"/>
    <w:rsid w:val="00370DE4"/>
    <w:rsid w:val="00371C43"/>
    <w:rsid w:val="00380B69"/>
    <w:rsid w:val="003822B1"/>
    <w:rsid w:val="00383E3A"/>
    <w:rsid w:val="0038646C"/>
    <w:rsid w:val="0038771C"/>
    <w:rsid w:val="003A0BC3"/>
    <w:rsid w:val="003A4978"/>
    <w:rsid w:val="003A6741"/>
    <w:rsid w:val="003B2324"/>
    <w:rsid w:val="003B5C0D"/>
    <w:rsid w:val="003B7595"/>
    <w:rsid w:val="003C0754"/>
    <w:rsid w:val="003C203E"/>
    <w:rsid w:val="003C3F01"/>
    <w:rsid w:val="003C4065"/>
    <w:rsid w:val="003C54B6"/>
    <w:rsid w:val="003D0231"/>
    <w:rsid w:val="003D0AA7"/>
    <w:rsid w:val="003D48E0"/>
    <w:rsid w:val="003F2E81"/>
    <w:rsid w:val="003F32ED"/>
    <w:rsid w:val="00400AAD"/>
    <w:rsid w:val="00400D14"/>
    <w:rsid w:val="004020B7"/>
    <w:rsid w:val="00403DDA"/>
    <w:rsid w:val="004043AA"/>
    <w:rsid w:val="00407BFD"/>
    <w:rsid w:val="00414860"/>
    <w:rsid w:val="00415B87"/>
    <w:rsid w:val="0042604D"/>
    <w:rsid w:val="00430880"/>
    <w:rsid w:val="00431D6E"/>
    <w:rsid w:val="004341FB"/>
    <w:rsid w:val="00437839"/>
    <w:rsid w:val="004467A5"/>
    <w:rsid w:val="0045534B"/>
    <w:rsid w:val="004624C9"/>
    <w:rsid w:val="004631B4"/>
    <w:rsid w:val="00466453"/>
    <w:rsid w:val="0047092A"/>
    <w:rsid w:val="00470A93"/>
    <w:rsid w:val="00472923"/>
    <w:rsid w:val="00475F17"/>
    <w:rsid w:val="00483B4E"/>
    <w:rsid w:val="00490D44"/>
    <w:rsid w:val="004927E7"/>
    <w:rsid w:val="00492B03"/>
    <w:rsid w:val="00496D0F"/>
    <w:rsid w:val="00497DB9"/>
    <w:rsid w:val="004A0EE3"/>
    <w:rsid w:val="004A1418"/>
    <w:rsid w:val="004A3F70"/>
    <w:rsid w:val="004A4CB8"/>
    <w:rsid w:val="004B2ACD"/>
    <w:rsid w:val="004B3CB2"/>
    <w:rsid w:val="004B761B"/>
    <w:rsid w:val="004B7D98"/>
    <w:rsid w:val="004D2674"/>
    <w:rsid w:val="004E5E95"/>
    <w:rsid w:val="004F05E4"/>
    <w:rsid w:val="004F0A36"/>
    <w:rsid w:val="004F59CB"/>
    <w:rsid w:val="004F629A"/>
    <w:rsid w:val="004F7128"/>
    <w:rsid w:val="005006DE"/>
    <w:rsid w:val="005030DF"/>
    <w:rsid w:val="00503D25"/>
    <w:rsid w:val="005058E0"/>
    <w:rsid w:val="00507EC3"/>
    <w:rsid w:val="00516B29"/>
    <w:rsid w:val="005206A8"/>
    <w:rsid w:val="005263ED"/>
    <w:rsid w:val="00530E5E"/>
    <w:rsid w:val="00531338"/>
    <w:rsid w:val="00531D85"/>
    <w:rsid w:val="00532457"/>
    <w:rsid w:val="00532D7D"/>
    <w:rsid w:val="0053617F"/>
    <w:rsid w:val="00543D14"/>
    <w:rsid w:val="005458B8"/>
    <w:rsid w:val="005528C9"/>
    <w:rsid w:val="00552BD9"/>
    <w:rsid w:val="00554402"/>
    <w:rsid w:val="00554FFC"/>
    <w:rsid w:val="005579F1"/>
    <w:rsid w:val="00560C22"/>
    <w:rsid w:val="00572A4D"/>
    <w:rsid w:val="00573CEB"/>
    <w:rsid w:val="00574922"/>
    <w:rsid w:val="00586070"/>
    <w:rsid w:val="00587BDD"/>
    <w:rsid w:val="00592E30"/>
    <w:rsid w:val="00593157"/>
    <w:rsid w:val="00594203"/>
    <w:rsid w:val="00594DDB"/>
    <w:rsid w:val="00597245"/>
    <w:rsid w:val="005A1289"/>
    <w:rsid w:val="005A148C"/>
    <w:rsid w:val="005A3AD4"/>
    <w:rsid w:val="005A40D7"/>
    <w:rsid w:val="005A6C2B"/>
    <w:rsid w:val="005B7AE2"/>
    <w:rsid w:val="005C54CC"/>
    <w:rsid w:val="005E4523"/>
    <w:rsid w:val="005F3139"/>
    <w:rsid w:val="005F63DA"/>
    <w:rsid w:val="005F736D"/>
    <w:rsid w:val="005F7821"/>
    <w:rsid w:val="00600583"/>
    <w:rsid w:val="00600DC9"/>
    <w:rsid w:val="006021A6"/>
    <w:rsid w:val="00605138"/>
    <w:rsid w:val="00607017"/>
    <w:rsid w:val="0060740C"/>
    <w:rsid w:val="00622327"/>
    <w:rsid w:val="00623618"/>
    <w:rsid w:val="00624D85"/>
    <w:rsid w:val="00627BCF"/>
    <w:rsid w:val="00632817"/>
    <w:rsid w:val="0063498E"/>
    <w:rsid w:val="00637684"/>
    <w:rsid w:val="0064237B"/>
    <w:rsid w:val="00650D2D"/>
    <w:rsid w:val="00656740"/>
    <w:rsid w:val="00681012"/>
    <w:rsid w:val="0069090B"/>
    <w:rsid w:val="00695E5B"/>
    <w:rsid w:val="006A0ACF"/>
    <w:rsid w:val="006A1BC1"/>
    <w:rsid w:val="006B13E7"/>
    <w:rsid w:val="006B3C62"/>
    <w:rsid w:val="006C1013"/>
    <w:rsid w:val="006C2AD2"/>
    <w:rsid w:val="006C3192"/>
    <w:rsid w:val="006C580C"/>
    <w:rsid w:val="006C7A03"/>
    <w:rsid w:val="006D027B"/>
    <w:rsid w:val="006D2329"/>
    <w:rsid w:val="006D38A1"/>
    <w:rsid w:val="006E2CB3"/>
    <w:rsid w:val="006E4370"/>
    <w:rsid w:val="006E4EC8"/>
    <w:rsid w:val="006E5A23"/>
    <w:rsid w:val="006E68E0"/>
    <w:rsid w:val="006F20AD"/>
    <w:rsid w:val="006F369E"/>
    <w:rsid w:val="00701743"/>
    <w:rsid w:val="00701934"/>
    <w:rsid w:val="00706E69"/>
    <w:rsid w:val="0071035C"/>
    <w:rsid w:val="00716094"/>
    <w:rsid w:val="00720C17"/>
    <w:rsid w:val="0072436C"/>
    <w:rsid w:val="007347B2"/>
    <w:rsid w:val="007401CE"/>
    <w:rsid w:val="007402F6"/>
    <w:rsid w:val="007444A6"/>
    <w:rsid w:val="0074589E"/>
    <w:rsid w:val="007534F1"/>
    <w:rsid w:val="007551A5"/>
    <w:rsid w:val="00755C57"/>
    <w:rsid w:val="00765CAB"/>
    <w:rsid w:val="007708D3"/>
    <w:rsid w:val="0077316A"/>
    <w:rsid w:val="00777E3F"/>
    <w:rsid w:val="00780624"/>
    <w:rsid w:val="00783D2E"/>
    <w:rsid w:val="00787012"/>
    <w:rsid w:val="00787853"/>
    <w:rsid w:val="00791304"/>
    <w:rsid w:val="00791CC9"/>
    <w:rsid w:val="007942EB"/>
    <w:rsid w:val="007969E7"/>
    <w:rsid w:val="00797818"/>
    <w:rsid w:val="007A5E3D"/>
    <w:rsid w:val="007A66F5"/>
    <w:rsid w:val="007A6F67"/>
    <w:rsid w:val="007A7454"/>
    <w:rsid w:val="007B42DA"/>
    <w:rsid w:val="007B78BC"/>
    <w:rsid w:val="007C5669"/>
    <w:rsid w:val="007D23DF"/>
    <w:rsid w:val="007D35DE"/>
    <w:rsid w:val="007E5125"/>
    <w:rsid w:val="007F26B9"/>
    <w:rsid w:val="007F32EC"/>
    <w:rsid w:val="00803C0C"/>
    <w:rsid w:val="00812C9E"/>
    <w:rsid w:val="008142CF"/>
    <w:rsid w:val="0081778B"/>
    <w:rsid w:val="008178F8"/>
    <w:rsid w:val="008227F2"/>
    <w:rsid w:val="008240D6"/>
    <w:rsid w:val="008262FD"/>
    <w:rsid w:val="00843002"/>
    <w:rsid w:val="00847429"/>
    <w:rsid w:val="008523E0"/>
    <w:rsid w:val="0086536D"/>
    <w:rsid w:val="00871355"/>
    <w:rsid w:val="008724B6"/>
    <w:rsid w:val="00872D60"/>
    <w:rsid w:val="008753FB"/>
    <w:rsid w:val="00883B17"/>
    <w:rsid w:val="0088540C"/>
    <w:rsid w:val="00890E70"/>
    <w:rsid w:val="00892617"/>
    <w:rsid w:val="008935B6"/>
    <w:rsid w:val="008935D0"/>
    <w:rsid w:val="008975FD"/>
    <w:rsid w:val="008977BE"/>
    <w:rsid w:val="00897A44"/>
    <w:rsid w:val="008A02AF"/>
    <w:rsid w:val="008A2ACB"/>
    <w:rsid w:val="008A4BFD"/>
    <w:rsid w:val="008A7220"/>
    <w:rsid w:val="008B031E"/>
    <w:rsid w:val="008B43B0"/>
    <w:rsid w:val="008B5180"/>
    <w:rsid w:val="008B626C"/>
    <w:rsid w:val="008C6D9D"/>
    <w:rsid w:val="008D1E76"/>
    <w:rsid w:val="008D2E06"/>
    <w:rsid w:val="008D3703"/>
    <w:rsid w:val="008D47D4"/>
    <w:rsid w:val="008D5B54"/>
    <w:rsid w:val="008D5FA9"/>
    <w:rsid w:val="008E1901"/>
    <w:rsid w:val="008E5E81"/>
    <w:rsid w:val="008E5E9B"/>
    <w:rsid w:val="008E78CA"/>
    <w:rsid w:val="008E7E99"/>
    <w:rsid w:val="00902046"/>
    <w:rsid w:val="009031AE"/>
    <w:rsid w:val="00905A35"/>
    <w:rsid w:val="00907825"/>
    <w:rsid w:val="00910288"/>
    <w:rsid w:val="0091783C"/>
    <w:rsid w:val="00932121"/>
    <w:rsid w:val="00935F46"/>
    <w:rsid w:val="009364E2"/>
    <w:rsid w:val="00936A8A"/>
    <w:rsid w:val="00942FBD"/>
    <w:rsid w:val="00947DBB"/>
    <w:rsid w:val="00953E53"/>
    <w:rsid w:val="0095448D"/>
    <w:rsid w:val="00954C3A"/>
    <w:rsid w:val="00965236"/>
    <w:rsid w:val="009677A3"/>
    <w:rsid w:val="00973B70"/>
    <w:rsid w:val="00973E03"/>
    <w:rsid w:val="009830E5"/>
    <w:rsid w:val="009842F0"/>
    <w:rsid w:val="00984B51"/>
    <w:rsid w:val="00986141"/>
    <w:rsid w:val="00986AD9"/>
    <w:rsid w:val="00991668"/>
    <w:rsid w:val="00993C93"/>
    <w:rsid w:val="00997BE9"/>
    <w:rsid w:val="009A001F"/>
    <w:rsid w:val="009A0156"/>
    <w:rsid w:val="009A25A5"/>
    <w:rsid w:val="009A38BC"/>
    <w:rsid w:val="009A4B9F"/>
    <w:rsid w:val="009A6B36"/>
    <w:rsid w:val="009A767D"/>
    <w:rsid w:val="009A7AB8"/>
    <w:rsid w:val="009B571A"/>
    <w:rsid w:val="009B6EE1"/>
    <w:rsid w:val="009C23B8"/>
    <w:rsid w:val="009C4E3F"/>
    <w:rsid w:val="009C5B63"/>
    <w:rsid w:val="009D19FF"/>
    <w:rsid w:val="009E1672"/>
    <w:rsid w:val="009E3323"/>
    <w:rsid w:val="009E380F"/>
    <w:rsid w:val="009F6D53"/>
    <w:rsid w:val="00A0168C"/>
    <w:rsid w:val="00A02E80"/>
    <w:rsid w:val="00A067EC"/>
    <w:rsid w:val="00A07396"/>
    <w:rsid w:val="00A1120A"/>
    <w:rsid w:val="00A16ED8"/>
    <w:rsid w:val="00A17FA8"/>
    <w:rsid w:val="00A21339"/>
    <w:rsid w:val="00A22537"/>
    <w:rsid w:val="00A2516B"/>
    <w:rsid w:val="00A30701"/>
    <w:rsid w:val="00A35226"/>
    <w:rsid w:val="00A3784B"/>
    <w:rsid w:val="00A4097C"/>
    <w:rsid w:val="00A40BD4"/>
    <w:rsid w:val="00A41623"/>
    <w:rsid w:val="00A429BF"/>
    <w:rsid w:val="00A44302"/>
    <w:rsid w:val="00A5039E"/>
    <w:rsid w:val="00A52CD4"/>
    <w:rsid w:val="00A52F86"/>
    <w:rsid w:val="00A6517D"/>
    <w:rsid w:val="00A661B5"/>
    <w:rsid w:val="00A66A42"/>
    <w:rsid w:val="00A67342"/>
    <w:rsid w:val="00A67D12"/>
    <w:rsid w:val="00A73BD3"/>
    <w:rsid w:val="00A74B91"/>
    <w:rsid w:val="00A81CAE"/>
    <w:rsid w:val="00A82233"/>
    <w:rsid w:val="00A85A4F"/>
    <w:rsid w:val="00A914E8"/>
    <w:rsid w:val="00AB6399"/>
    <w:rsid w:val="00AB73A2"/>
    <w:rsid w:val="00AC60B4"/>
    <w:rsid w:val="00AD0562"/>
    <w:rsid w:val="00AD19E0"/>
    <w:rsid w:val="00AD737D"/>
    <w:rsid w:val="00AE6924"/>
    <w:rsid w:val="00AF1174"/>
    <w:rsid w:val="00AF3534"/>
    <w:rsid w:val="00B005B1"/>
    <w:rsid w:val="00B02090"/>
    <w:rsid w:val="00B10F4A"/>
    <w:rsid w:val="00B11111"/>
    <w:rsid w:val="00B14987"/>
    <w:rsid w:val="00B14A86"/>
    <w:rsid w:val="00B23394"/>
    <w:rsid w:val="00B3157F"/>
    <w:rsid w:val="00B31D37"/>
    <w:rsid w:val="00B37BDE"/>
    <w:rsid w:val="00B40974"/>
    <w:rsid w:val="00B463C1"/>
    <w:rsid w:val="00B51318"/>
    <w:rsid w:val="00B526F2"/>
    <w:rsid w:val="00B527EF"/>
    <w:rsid w:val="00B52F2A"/>
    <w:rsid w:val="00B53425"/>
    <w:rsid w:val="00B567C8"/>
    <w:rsid w:val="00B60682"/>
    <w:rsid w:val="00B64A00"/>
    <w:rsid w:val="00B70AC5"/>
    <w:rsid w:val="00B75AAB"/>
    <w:rsid w:val="00BA0623"/>
    <w:rsid w:val="00BA37B7"/>
    <w:rsid w:val="00BA3C17"/>
    <w:rsid w:val="00BC4591"/>
    <w:rsid w:val="00BD6E44"/>
    <w:rsid w:val="00BE5198"/>
    <w:rsid w:val="00BE6A1D"/>
    <w:rsid w:val="00BE7D26"/>
    <w:rsid w:val="00BF1CC7"/>
    <w:rsid w:val="00BF55F1"/>
    <w:rsid w:val="00BF7C80"/>
    <w:rsid w:val="00C04745"/>
    <w:rsid w:val="00C05D7D"/>
    <w:rsid w:val="00C10D33"/>
    <w:rsid w:val="00C13717"/>
    <w:rsid w:val="00C137FD"/>
    <w:rsid w:val="00C342AF"/>
    <w:rsid w:val="00C3742B"/>
    <w:rsid w:val="00C42D9D"/>
    <w:rsid w:val="00C47EED"/>
    <w:rsid w:val="00C549B7"/>
    <w:rsid w:val="00C56E84"/>
    <w:rsid w:val="00C64E38"/>
    <w:rsid w:val="00C663D0"/>
    <w:rsid w:val="00C70165"/>
    <w:rsid w:val="00C76224"/>
    <w:rsid w:val="00C819B9"/>
    <w:rsid w:val="00C827D8"/>
    <w:rsid w:val="00C93350"/>
    <w:rsid w:val="00CA5482"/>
    <w:rsid w:val="00CA67D5"/>
    <w:rsid w:val="00CA754D"/>
    <w:rsid w:val="00CA78BC"/>
    <w:rsid w:val="00CC00E8"/>
    <w:rsid w:val="00CC3ABD"/>
    <w:rsid w:val="00CC7420"/>
    <w:rsid w:val="00CD09A5"/>
    <w:rsid w:val="00CD1E4F"/>
    <w:rsid w:val="00CD6EF0"/>
    <w:rsid w:val="00CD75A4"/>
    <w:rsid w:val="00CD793A"/>
    <w:rsid w:val="00CE1F4F"/>
    <w:rsid w:val="00CE54FF"/>
    <w:rsid w:val="00CE771C"/>
    <w:rsid w:val="00CF0D51"/>
    <w:rsid w:val="00CF7618"/>
    <w:rsid w:val="00D003ED"/>
    <w:rsid w:val="00D018FF"/>
    <w:rsid w:val="00D02DE8"/>
    <w:rsid w:val="00D15597"/>
    <w:rsid w:val="00D172BA"/>
    <w:rsid w:val="00D21BA6"/>
    <w:rsid w:val="00D30B77"/>
    <w:rsid w:val="00D3156F"/>
    <w:rsid w:val="00D352AA"/>
    <w:rsid w:val="00D35EC9"/>
    <w:rsid w:val="00D36F6D"/>
    <w:rsid w:val="00D377F6"/>
    <w:rsid w:val="00D37EE2"/>
    <w:rsid w:val="00D42214"/>
    <w:rsid w:val="00D42F92"/>
    <w:rsid w:val="00D472CD"/>
    <w:rsid w:val="00D5036F"/>
    <w:rsid w:val="00D50DDA"/>
    <w:rsid w:val="00D670AD"/>
    <w:rsid w:val="00D67174"/>
    <w:rsid w:val="00D67A5F"/>
    <w:rsid w:val="00D70084"/>
    <w:rsid w:val="00D772E8"/>
    <w:rsid w:val="00D80921"/>
    <w:rsid w:val="00D81149"/>
    <w:rsid w:val="00D94142"/>
    <w:rsid w:val="00DB1B71"/>
    <w:rsid w:val="00DB1CAA"/>
    <w:rsid w:val="00DB2787"/>
    <w:rsid w:val="00DB5D35"/>
    <w:rsid w:val="00DB6D18"/>
    <w:rsid w:val="00DC45EB"/>
    <w:rsid w:val="00DE6D44"/>
    <w:rsid w:val="00DF1CAF"/>
    <w:rsid w:val="00DF7D7C"/>
    <w:rsid w:val="00E04EFB"/>
    <w:rsid w:val="00E12F45"/>
    <w:rsid w:val="00E15E18"/>
    <w:rsid w:val="00E17AC2"/>
    <w:rsid w:val="00E238A2"/>
    <w:rsid w:val="00E24D14"/>
    <w:rsid w:val="00E3307C"/>
    <w:rsid w:val="00E35AA7"/>
    <w:rsid w:val="00E367F5"/>
    <w:rsid w:val="00E36C3D"/>
    <w:rsid w:val="00E41AB3"/>
    <w:rsid w:val="00E449B7"/>
    <w:rsid w:val="00E45289"/>
    <w:rsid w:val="00E532B7"/>
    <w:rsid w:val="00E609EF"/>
    <w:rsid w:val="00E824AA"/>
    <w:rsid w:val="00E85E39"/>
    <w:rsid w:val="00E903DC"/>
    <w:rsid w:val="00E90A01"/>
    <w:rsid w:val="00E915F1"/>
    <w:rsid w:val="00E91E29"/>
    <w:rsid w:val="00E933AD"/>
    <w:rsid w:val="00E9769F"/>
    <w:rsid w:val="00EA23D5"/>
    <w:rsid w:val="00EA308D"/>
    <w:rsid w:val="00EB0E3C"/>
    <w:rsid w:val="00EB27ED"/>
    <w:rsid w:val="00EB330C"/>
    <w:rsid w:val="00EB43F2"/>
    <w:rsid w:val="00EB4B31"/>
    <w:rsid w:val="00EC0B57"/>
    <w:rsid w:val="00EC3DED"/>
    <w:rsid w:val="00EC4707"/>
    <w:rsid w:val="00EC553F"/>
    <w:rsid w:val="00ED3D91"/>
    <w:rsid w:val="00ED7D41"/>
    <w:rsid w:val="00EF0069"/>
    <w:rsid w:val="00F035FA"/>
    <w:rsid w:val="00F04245"/>
    <w:rsid w:val="00F1497C"/>
    <w:rsid w:val="00F158A8"/>
    <w:rsid w:val="00F3011F"/>
    <w:rsid w:val="00F342FA"/>
    <w:rsid w:val="00F36422"/>
    <w:rsid w:val="00F43DC9"/>
    <w:rsid w:val="00F56725"/>
    <w:rsid w:val="00F57BCC"/>
    <w:rsid w:val="00F668DC"/>
    <w:rsid w:val="00F764C1"/>
    <w:rsid w:val="00F7750C"/>
    <w:rsid w:val="00F80BD9"/>
    <w:rsid w:val="00F81BE7"/>
    <w:rsid w:val="00F8547C"/>
    <w:rsid w:val="00F87769"/>
    <w:rsid w:val="00F971DC"/>
    <w:rsid w:val="00FA146D"/>
    <w:rsid w:val="00FA31BE"/>
    <w:rsid w:val="00FA433B"/>
    <w:rsid w:val="00FB485B"/>
    <w:rsid w:val="00FC35EE"/>
    <w:rsid w:val="00FC5AF2"/>
    <w:rsid w:val="00FC7364"/>
    <w:rsid w:val="00FC7D4D"/>
    <w:rsid w:val="00FD2898"/>
    <w:rsid w:val="00FD2BB9"/>
    <w:rsid w:val="00FD3548"/>
    <w:rsid w:val="00FD59CF"/>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BA749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character" w:styleId="Hyperlink">
    <w:name w:val="Hyperlink"/>
    <w:basedOn w:val="DefaultParagraphFont"/>
    <w:unhideWhenUsed/>
    <w:rsid w:val="00720C17"/>
    <w:rPr>
      <w:color w:val="0000FF" w:themeColor="hyperlink"/>
      <w:u w:val="single"/>
    </w:rPr>
  </w:style>
  <w:style w:type="paragraph" w:styleId="ListParagraph">
    <w:name w:val="List Paragraph"/>
    <w:basedOn w:val="Normal"/>
    <w:uiPriority w:val="34"/>
    <w:qFormat/>
    <w:rsid w:val="00330CDB"/>
    <w:pPr>
      <w:ind w:left="720"/>
      <w:contextualSpacing/>
    </w:pPr>
  </w:style>
  <w:style w:type="character" w:styleId="CommentReference">
    <w:name w:val="annotation reference"/>
    <w:basedOn w:val="DefaultParagraphFont"/>
    <w:semiHidden/>
    <w:unhideWhenUsed/>
    <w:rsid w:val="00360E1C"/>
    <w:rPr>
      <w:sz w:val="18"/>
      <w:szCs w:val="18"/>
    </w:rPr>
  </w:style>
  <w:style w:type="paragraph" w:styleId="CommentText">
    <w:name w:val="annotation text"/>
    <w:basedOn w:val="Normal"/>
    <w:link w:val="CommentTextChar"/>
    <w:semiHidden/>
    <w:unhideWhenUsed/>
    <w:rsid w:val="00360E1C"/>
    <w:rPr>
      <w:sz w:val="24"/>
      <w:szCs w:val="24"/>
    </w:rPr>
  </w:style>
  <w:style w:type="character" w:customStyle="1" w:styleId="CommentTextChar">
    <w:name w:val="Comment Text Char"/>
    <w:basedOn w:val="DefaultParagraphFont"/>
    <w:link w:val="CommentText"/>
    <w:semiHidden/>
    <w:rsid w:val="00360E1C"/>
    <w:rPr>
      <w:rFonts w:ascii="Verdana" w:hAnsi="Verdana"/>
      <w:sz w:val="24"/>
      <w:szCs w:val="24"/>
      <w:lang w:val="en-AU"/>
    </w:rPr>
  </w:style>
  <w:style w:type="paragraph" w:styleId="CommentSubject">
    <w:name w:val="annotation subject"/>
    <w:basedOn w:val="CommentText"/>
    <w:next w:val="CommentText"/>
    <w:link w:val="CommentSubjectChar"/>
    <w:semiHidden/>
    <w:unhideWhenUsed/>
    <w:rsid w:val="00360E1C"/>
    <w:rPr>
      <w:b/>
      <w:bCs/>
      <w:sz w:val="20"/>
      <w:szCs w:val="20"/>
    </w:rPr>
  </w:style>
  <w:style w:type="character" w:customStyle="1" w:styleId="CommentSubjectChar">
    <w:name w:val="Comment Subject Char"/>
    <w:basedOn w:val="CommentTextChar"/>
    <w:link w:val="CommentSubject"/>
    <w:semiHidden/>
    <w:rsid w:val="00360E1C"/>
    <w:rPr>
      <w:rFonts w:ascii="Verdana" w:hAnsi="Verdana"/>
      <w:b/>
      <w:bCs/>
      <w:sz w:val="24"/>
      <w:szCs w:val="24"/>
      <w:lang w:val="en-AU"/>
    </w:rPr>
  </w:style>
  <w:style w:type="paragraph" w:styleId="Revision">
    <w:name w:val="Revision"/>
    <w:hidden/>
    <w:uiPriority w:val="71"/>
    <w:semiHidden/>
    <w:rsid w:val="00532457"/>
    <w:rPr>
      <w:rFonts w:ascii="Verdana" w:hAnsi="Verdana"/>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character" w:styleId="Hyperlink">
    <w:name w:val="Hyperlink"/>
    <w:basedOn w:val="DefaultParagraphFont"/>
    <w:unhideWhenUsed/>
    <w:rsid w:val="00720C17"/>
    <w:rPr>
      <w:color w:val="0000FF" w:themeColor="hyperlink"/>
      <w:u w:val="single"/>
    </w:rPr>
  </w:style>
  <w:style w:type="paragraph" w:styleId="ListParagraph">
    <w:name w:val="List Paragraph"/>
    <w:basedOn w:val="Normal"/>
    <w:uiPriority w:val="34"/>
    <w:qFormat/>
    <w:rsid w:val="00330CDB"/>
    <w:pPr>
      <w:ind w:left="720"/>
      <w:contextualSpacing/>
    </w:pPr>
  </w:style>
  <w:style w:type="character" w:styleId="CommentReference">
    <w:name w:val="annotation reference"/>
    <w:basedOn w:val="DefaultParagraphFont"/>
    <w:semiHidden/>
    <w:unhideWhenUsed/>
    <w:rsid w:val="00360E1C"/>
    <w:rPr>
      <w:sz w:val="18"/>
      <w:szCs w:val="18"/>
    </w:rPr>
  </w:style>
  <w:style w:type="paragraph" w:styleId="CommentText">
    <w:name w:val="annotation text"/>
    <w:basedOn w:val="Normal"/>
    <w:link w:val="CommentTextChar"/>
    <w:semiHidden/>
    <w:unhideWhenUsed/>
    <w:rsid w:val="00360E1C"/>
    <w:rPr>
      <w:sz w:val="24"/>
      <w:szCs w:val="24"/>
    </w:rPr>
  </w:style>
  <w:style w:type="character" w:customStyle="1" w:styleId="CommentTextChar">
    <w:name w:val="Comment Text Char"/>
    <w:basedOn w:val="DefaultParagraphFont"/>
    <w:link w:val="CommentText"/>
    <w:semiHidden/>
    <w:rsid w:val="00360E1C"/>
    <w:rPr>
      <w:rFonts w:ascii="Verdana" w:hAnsi="Verdana"/>
      <w:sz w:val="24"/>
      <w:szCs w:val="24"/>
      <w:lang w:val="en-AU"/>
    </w:rPr>
  </w:style>
  <w:style w:type="paragraph" w:styleId="CommentSubject">
    <w:name w:val="annotation subject"/>
    <w:basedOn w:val="CommentText"/>
    <w:next w:val="CommentText"/>
    <w:link w:val="CommentSubjectChar"/>
    <w:semiHidden/>
    <w:unhideWhenUsed/>
    <w:rsid w:val="00360E1C"/>
    <w:rPr>
      <w:b/>
      <w:bCs/>
      <w:sz w:val="20"/>
      <w:szCs w:val="20"/>
    </w:rPr>
  </w:style>
  <w:style w:type="character" w:customStyle="1" w:styleId="CommentSubjectChar">
    <w:name w:val="Comment Subject Char"/>
    <w:basedOn w:val="CommentTextChar"/>
    <w:link w:val="CommentSubject"/>
    <w:semiHidden/>
    <w:rsid w:val="00360E1C"/>
    <w:rPr>
      <w:rFonts w:ascii="Verdana" w:hAnsi="Verdana"/>
      <w:b/>
      <w:bCs/>
      <w:sz w:val="24"/>
      <w:szCs w:val="24"/>
      <w:lang w:val="en-AU"/>
    </w:rPr>
  </w:style>
  <w:style w:type="paragraph" w:styleId="Revision">
    <w:name w:val="Revision"/>
    <w:hidden/>
    <w:uiPriority w:val="71"/>
    <w:semiHidden/>
    <w:rsid w:val="00532457"/>
    <w:rPr>
      <w:rFonts w:ascii="Verdana" w:hAnsi="Verdana"/>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517566">
      <w:bodyDiv w:val="1"/>
      <w:marLeft w:val="0"/>
      <w:marRight w:val="0"/>
      <w:marTop w:val="0"/>
      <w:marBottom w:val="0"/>
      <w:divBdr>
        <w:top w:val="none" w:sz="0" w:space="0" w:color="auto"/>
        <w:left w:val="none" w:sz="0" w:space="0" w:color="auto"/>
        <w:bottom w:val="none" w:sz="0" w:space="0" w:color="auto"/>
        <w:right w:val="none" w:sz="0" w:space="0" w:color="auto"/>
      </w:divBdr>
    </w:div>
    <w:div w:id="1772511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mariant@med.unc.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A4C1A-2FC7-F84F-8639-54F6EA755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1</Pages>
  <Words>18534</Words>
  <Characters>105644</Characters>
  <Application>Microsoft Macintosh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3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 Thomas</dc:creator>
  <cp:lastModifiedBy>Marian Thomas</cp:lastModifiedBy>
  <cp:revision>19</cp:revision>
  <dcterms:created xsi:type="dcterms:W3CDTF">2015-11-21T18:18:00Z</dcterms:created>
  <dcterms:modified xsi:type="dcterms:W3CDTF">2015-11-2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nt@med.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